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965AF9" w14:textId="2A7463EE" w:rsidR="00A51713" w:rsidRPr="00862B51" w:rsidRDefault="003162DF" w:rsidP="00390F9D">
      <w:pPr>
        <w:pStyle w:val="Heading1"/>
      </w:pPr>
      <w:r w:rsidRPr="0073475B">
        <w:t xml:space="preserve">Exploring </w:t>
      </w:r>
      <w:r w:rsidR="0059343A" w:rsidRPr="0073475B">
        <w:t>t</w:t>
      </w:r>
      <w:r w:rsidRPr="0073475B">
        <w:t xml:space="preserve">he </w:t>
      </w:r>
      <w:r w:rsidR="0059343A" w:rsidRPr="0073475B">
        <w:t>p</w:t>
      </w:r>
      <w:r w:rsidR="00CB7D27" w:rsidRPr="0073475B">
        <w:t>athways</w:t>
      </w:r>
      <w:r w:rsidRPr="0073475B">
        <w:t xml:space="preserve"> </w:t>
      </w:r>
      <w:r w:rsidR="0059343A" w:rsidRPr="0073475B">
        <w:t>t</w:t>
      </w:r>
      <w:r w:rsidRPr="0073475B">
        <w:t>o</w:t>
      </w:r>
      <w:r w:rsidR="00A51713" w:rsidRPr="0073475B">
        <w:t xml:space="preserve"> </w:t>
      </w:r>
      <w:r w:rsidR="0059343A" w:rsidRPr="0073475B">
        <w:t>c</w:t>
      </w:r>
      <w:r w:rsidR="00A51713" w:rsidRPr="0073475B">
        <w:t xml:space="preserve">hronic </w:t>
      </w:r>
      <w:r w:rsidR="0059343A">
        <w:t>l</w:t>
      </w:r>
      <w:r w:rsidR="00A51713" w:rsidRPr="00390F9D">
        <w:t xml:space="preserve">ymphocytic </w:t>
      </w:r>
      <w:proofErr w:type="spellStart"/>
      <w:r w:rsidR="0059343A">
        <w:t>l</w:t>
      </w:r>
      <w:r w:rsidR="00A51713" w:rsidRPr="00390F9D">
        <w:t>eukemia</w:t>
      </w:r>
      <w:proofErr w:type="spellEnd"/>
    </w:p>
    <w:p w14:paraId="5C529109" w14:textId="77777777" w:rsidR="005A6009" w:rsidRDefault="005A6009" w:rsidP="00862B51"/>
    <w:p w14:paraId="60298899" w14:textId="69361F10" w:rsidR="000A7968" w:rsidRPr="00862B51" w:rsidRDefault="000A7968" w:rsidP="00862B51">
      <w:r w:rsidRPr="00862B51">
        <w:t>Freda K Stevenson</w:t>
      </w:r>
      <w:r w:rsidRPr="00862B51">
        <w:rPr>
          <w:vertAlign w:val="superscript"/>
        </w:rPr>
        <w:t>1</w:t>
      </w:r>
      <w:r w:rsidRPr="00862B51">
        <w:t>, Francesco Forconi</w:t>
      </w:r>
      <w:r w:rsidR="00157D74" w:rsidRPr="00862B51">
        <w:rPr>
          <w:vertAlign w:val="superscript"/>
        </w:rPr>
        <w:t>1,2</w:t>
      </w:r>
      <w:r w:rsidRPr="00862B51">
        <w:rPr>
          <w:vertAlign w:val="superscript"/>
        </w:rPr>
        <w:t xml:space="preserve"> </w:t>
      </w:r>
      <w:r w:rsidRPr="00862B51">
        <w:t>and Thomas J Kipps</w:t>
      </w:r>
      <w:r w:rsidRPr="00862B51">
        <w:rPr>
          <w:vertAlign w:val="superscript"/>
        </w:rPr>
        <w:t>3</w:t>
      </w:r>
    </w:p>
    <w:p w14:paraId="266D79C2" w14:textId="77777777" w:rsidR="00470B60" w:rsidRPr="005A6009" w:rsidRDefault="00470B60" w:rsidP="00470B60"/>
    <w:p w14:paraId="51FA1A91" w14:textId="2F5336E3" w:rsidR="000A7968" w:rsidRPr="00862B51" w:rsidRDefault="000A7968" w:rsidP="00470B60">
      <w:r w:rsidRPr="00862B51">
        <w:rPr>
          <w:vertAlign w:val="superscript"/>
        </w:rPr>
        <w:t>1</w:t>
      </w:r>
      <w:r w:rsidRPr="00862B51">
        <w:t>School of</w:t>
      </w:r>
      <w:r w:rsidR="00157D74" w:rsidRPr="00862B51">
        <w:t xml:space="preserve"> </w:t>
      </w:r>
      <w:r w:rsidRPr="00862B51">
        <w:t xml:space="preserve">Cancer Sciences, Cancer Research UK Southampton Centre, Faculty of Medicine, University of Southampton, Southampton, UK.  </w:t>
      </w:r>
      <w:r w:rsidRPr="00862B51">
        <w:rPr>
          <w:vertAlign w:val="superscript"/>
        </w:rPr>
        <w:t>2</w:t>
      </w:r>
      <w:r w:rsidRPr="00862B51">
        <w:t>Haematology Department, Cancer Care Directorate, University Hospital Southampton NHS Trust, Southampton, UK.</w:t>
      </w:r>
      <w:r w:rsidR="00157D74" w:rsidRPr="00862B51">
        <w:t xml:space="preserve"> </w:t>
      </w:r>
      <w:r w:rsidR="00157D74" w:rsidRPr="00862B51">
        <w:rPr>
          <w:vertAlign w:val="superscript"/>
        </w:rPr>
        <w:t>3</w:t>
      </w:r>
      <w:r w:rsidR="00157D74" w:rsidRPr="00862B51">
        <w:t xml:space="preserve">Center for Novel Therapeutics, </w:t>
      </w:r>
      <w:proofErr w:type="spellStart"/>
      <w:r w:rsidR="00157D74" w:rsidRPr="00862B51">
        <w:t>Moores</w:t>
      </w:r>
      <w:proofErr w:type="spellEnd"/>
      <w:r w:rsidR="00157D74" w:rsidRPr="00862B51">
        <w:t xml:space="preserve"> Cancer </w:t>
      </w:r>
      <w:proofErr w:type="spellStart"/>
      <w:r w:rsidR="00157D74" w:rsidRPr="00862B51">
        <w:t>Center</w:t>
      </w:r>
      <w:proofErr w:type="spellEnd"/>
      <w:r w:rsidR="00157D74" w:rsidRPr="00862B51">
        <w:t>, University of California San Diego, La Jolla, CA, USA</w:t>
      </w:r>
      <w:r w:rsidR="00266EF0" w:rsidRPr="00862B51">
        <w:t>.</w:t>
      </w:r>
    </w:p>
    <w:p w14:paraId="7B560D90" w14:textId="77777777" w:rsidR="00470B60" w:rsidRDefault="00470B60" w:rsidP="00470B60">
      <w:pPr>
        <w:rPr>
          <w:color w:val="000000"/>
          <w:lang w:val="en-US"/>
        </w:rPr>
      </w:pPr>
    </w:p>
    <w:p w14:paraId="1FB325A8" w14:textId="76677DE7" w:rsidR="00470B60" w:rsidRDefault="00EB0D35" w:rsidP="00470B60">
      <w:r w:rsidRPr="00470B60">
        <w:rPr>
          <w:color w:val="000000"/>
          <w:lang w:val="en-US"/>
        </w:rPr>
        <w:t>C</w:t>
      </w:r>
      <w:r w:rsidR="003F7EAA" w:rsidRPr="00470B60">
        <w:rPr>
          <w:color w:val="000000"/>
          <w:lang w:val="en-US"/>
        </w:rPr>
        <w:t xml:space="preserve">orrespondence </w:t>
      </w:r>
      <w:proofErr w:type="gramStart"/>
      <w:r w:rsidR="003F7EAA" w:rsidRPr="00470B60">
        <w:rPr>
          <w:color w:val="000000"/>
          <w:lang w:val="en-US"/>
        </w:rPr>
        <w:t>to:</w:t>
      </w:r>
      <w:proofErr w:type="gramEnd"/>
      <w:r w:rsidR="003F7EAA" w:rsidRPr="00470B60">
        <w:rPr>
          <w:color w:val="000000"/>
          <w:lang w:val="en-US"/>
        </w:rPr>
        <w:t xml:space="preserve"> </w:t>
      </w:r>
      <w:r w:rsidR="003F7EAA" w:rsidRPr="00470B60">
        <w:t xml:space="preserve">Freda K. Stevenson. </w:t>
      </w:r>
      <w:r w:rsidR="00470B60" w:rsidRPr="00470B60">
        <w:t xml:space="preserve">School of </w:t>
      </w:r>
      <w:r w:rsidR="003F7EAA" w:rsidRPr="00470B60">
        <w:t xml:space="preserve">Cancer Sciences, </w:t>
      </w:r>
      <w:r w:rsidR="00470B60" w:rsidRPr="00470B60">
        <w:t xml:space="preserve">University of </w:t>
      </w:r>
      <w:r w:rsidR="003F7EAA" w:rsidRPr="00470B60">
        <w:t xml:space="preserve">Southampton, Southampton, SO16 6YD, United Kingdom; e-mail: </w:t>
      </w:r>
      <w:hyperlink r:id="rId11" w:history="1">
        <w:r w:rsidR="00470B60" w:rsidRPr="00B85C73">
          <w:rPr>
            <w:rStyle w:val="Hyperlink"/>
          </w:rPr>
          <w:t>fs@soton.ac.uk</w:t>
        </w:r>
      </w:hyperlink>
      <w:r w:rsidR="00470B60">
        <w:t>.</w:t>
      </w:r>
    </w:p>
    <w:p w14:paraId="443C1FD3" w14:textId="77777777" w:rsidR="005A6009" w:rsidRDefault="005A6009" w:rsidP="00470B60">
      <w:pPr>
        <w:spacing w:line="240" w:lineRule="auto"/>
        <w:rPr>
          <w:b/>
          <w:bCs/>
          <w:color w:val="000000"/>
          <w:lang w:val="en-US"/>
        </w:rPr>
      </w:pPr>
    </w:p>
    <w:p w14:paraId="1FC5687C" w14:textId="64E431D2" w:rsidR="003F7EAA" w:rsidRPr="0073475B" w:rsidRDefault="003F7EAA" w:rsidP="00470B60">
      <w:pPr>
        <w:spacing w:line="240" w:lineRule="auto"/>
        <w:rPr>
          <w:b/>
          <w:bCs/>
          <w:lang w:val="en-US"/>
        </w:rPr>
      </w:pPr>
      <w:r w:rsidRPr="00470B60">
        <w:rPr>
          <w:b/>
          <w:bCs/>
          <w:color w:val="000000"/>
          <w:lang w:val="en-US"/>
        </w:rPr>
        <w:t xml:space="preserve">Text: </w:t>
      </w:r>
      <w:r w:rsidR="005D41BD" w:rsidRPr="0073475B">
        <w:rPr>
          <w:b/>
          <w:bCs/>
          <w:lang w:val="en-US"/>
        </w:rPr>
        <w:t>4</w:t>
      </w:r>
      <w:r w:rsidR="00D658BC" w:rsidRPr="0073475B">
        <w:rPr>
          <w:b/>
          <w:bCs/>
          <w:lang w:val="en-US"/>
        </w:rPr>
        <w:t>4</w:t>
      </w:r>
      <w:r w:rsidR="00884C48" w:rsidRPr="0073475B">
        <w:rPr>
          <w:b/>
          <w:bCs/>
          <w:lang w:val="en-US"/>
        </w:rPr>
        <w:t>62</w:t>
      </w:r>
      <w:r w:rsidR="005D41BD" w:rsidRPr="0073475B">
        <w:rPr>
          <w:b/>
          <w:bCs/>
          <w:lang w:val="en-US"/>
        </w:rPr>
        <w:t xml:space="preserve"> </w:t>
      </w:r>
      <w:r w:rsidRPr="0073475B">
        <w:rPr>
          <w:b/>
          <w:bCs/>
          <w:lang w:val="en-US"/>
        </w:rPr>
        <w:t>words</w:t>
      </w:r>
    </w:p>
    <w:p w14:paraId="0D617447" w14:textId="77777777" w:rsidR="00470B60" w:rsidRPr="0073475B" w:rsidRDefault="00470B60" w:rsidP="00470B60">
      <w:pPr>
        <w:spacing w:line="240" w:lineRule="auto"/>
        <w:rPr>
          <w:b/>
          <w:bCs/>
          <w:lang w:val="en-US"/>
        </w:rPr>
      </w:pPr>
    </w:p>
    <w:p w14:paraId="73460E92" w14:textId="42AD6656" w:rsidR="003F7EAA" w:rsidRPr="0073475B" w:rsidRDefault="003F7EAA" w:rsidP="00470B60">
      <w:pPr>
        <w:spacing w:line="240" w:lineRule="auto"/>
        <w:rPr>
          <w:b/>
          <w:bCs/>
          <w:lang w:val="en-US"/>
        </w:rPr>
      </w:pPr>
      <w:r w:rsidRPr="0073475B">
        <w:rPr>
          <w:b/>
          <w:bCs/>
          <w:lang w:val="en-US"/>
        </w:rPr>
        <w:t xml:space="preserve">Abstract: </w:t>
      </w:r>
      <w:r w:rsidR="005D41BD" w:rsidRPr="0073475B">
        <w:rPr>
          <w:b/>
          <w:bCs/>
          <w:lang w:val="en-US"/>
        </w:rPr>
        <w:t>22</w:t>
      </w:r>
      <w:r w:rsidR="00D658BC" w:rsidRPr="0073475B">
        <w:rPr>
          <w:b/>
          <w:bCs/>
          <w:lang w:val="en-US"/>
        </w:rPr>
        <w:t>5</w:t>
      </w:r>
      <w:r w:rsidR="005D41BD" w:rsidRPr="0073475B">
        <w:rPr>
          <w:b/>
          <w:bCs/>
          <w:lang w:val="en-US"/>
        </w:rPr>
        <w:t xml:space="preserve"> </w:t>
      </w:r>
      <w:r w:rsidRPr="0073475B">
        <w:rPr>
          <w:b/>
          <w:bCs/>
          <w:lang w:val="en-US"/>
        </w:rPr>
        <w:t>words</w:t>
      </w:r>
    </w:p>
    <w:p w14:paraId="6CEE11D8" w14:textId="77777777" w:rsidR="00470B60" w:rsidRPr="0073475B" w:rsidRDefault="00470B60" w:rsidP="003F7EAA">
      <w:pPr>
        <w:spacing w:line="240" w:lineRule="auto"/>
        <w:rPr>
          <w:b/>
          <w:bCs/>
          <w:lang w:val="en-US"/>
        </w:rPr>
      </w:pPr>
    </w:p>
    <w:p w14:paraId="4828F5C7" w14:textId="6EB69138" w:rsidR="003F7EAA" w:rsidRPr="0073475B" w:rsidRDefault="003F7EAA" w:rsidP="003F7EAA">
      <w:pPr>
        <w:spacing w:line="240" w:lineRule="auto"/>
        <w:rPr>
          <w:b/>
          <w:bCs/>
          <w:lang w:val="en-US"/>
        </w:rPr>
      </w:pPr>
      <w:r w:rsidRPr="0073475B">
        <w:rPr>
          <w:b/>
          <w:bCs/>
          <w:lang w:val="en-US"/>
        </w:rPr>
        <w:t>Figures: 1</w:t>
      </w:r>
    </w:p>
    <w:p w14:paraId="2C45374E" w14:textId="77777777" w:rsidR="00470B60" w:rsidRPr="0073475B" w:rsidRDefault="00470B60" w:rsidP="00862B51">
      <w:pPr>
        <w:pStyle w:val="Heading1"/>
        <w:rPr>
          <w:lang w:val="en-US"/>
        </w:rPr>
      </w:pPr>
    </w:p>
    <w:p w14:paraId="45F4010B" w14:textId="13A4BFCC" w:rsidR="003F7EAA" w:rsidRPr="0073475B" w:rsidRDefault="003F7EAA" w:rsidP="00862B51">
      <w:pPr>
        <w:pStyle w:val="Heading1"/>
      </w:pPr>
      <w:r w:rsidRPr="0073475B">
        <w:rPr>
          <w:lang w:val="en-US"/>
        </w:rPr>
        <w:t>References:</w:t>
      </w:r>
      <w:r w:rsidR="00B74881" w:rsidRPr="0073475B">
        <w:rPr>
          <w:lang w:val="en-US"/>
        </w:rPr>
        <w:t>1</w:t>
      </w:r>
      <w:r w:rsidR="001C6199" w:rsidRPr="0073475B">
        <w:rPr>
          <w:lang w:val="en-US"/>
        </w:rPr>
        <w:t>0</w:t>
      </w:r>
      <w:r w:rsidR="00B74881" w:rsidRPr="0073475B">
        <w:rPr>
          <w:lang w:val="en-US"/>
        </w:rPr>
        <w:t>9</w:t>
      </w:r>
    </w:p>
    <w:p w14:paraId="645B0968" w14:textId="23DAA28A" w:rsidR="00470B60" w:rsidRPr="00470B60" w:rsidRDefault="00470B60">
      <w:pPr>
        <w:spacing w:before="0" w:after="160" w:line="259" w:lineRule="auto"/>
        <w:jc w:val="left"/>
        <w:rPr>
          <w:rFonts w:eastAsia="Times New Roman"/>
          <w:b/>
          <w:bCs/>
        </w:rPr>
      </w:pPr>
      <w:r w:rsidRPr="00470B60">
        <w:br w:type="page"/>
      </w:r>
    </w:p>
    <w:p w14:paraId="3A117A7B" w14:textId="6ECAA8B2" w:rsidR="00BE198E" w:rsidRPr="00470B60" w:rsidRDefault="00BE198E" w:rsidP="00862B51">
      <w:pPr>
        <w:pStyle w:val="Heading1"/>
      </w:pPr>
      <w:r w:rsidRPr="00470B60">
        <w:lastRenderedPageBreak/>
        <w:t>Abstract</w:t>
      </w:r>
    </w:p>
    <w:p w14:paraId="58B1568D" w14:textId="510EDC58" w:rsidR="008E79C1" w:rsidRPr="00470B60" w:rsidRDefault="00BE198E" w:rsidP="00862B51">
      <w:r w:rsidRPr="00470B60">
        <w:t xml:space="preserve">In chronic lymphocytic </w:t>
      </w:r>
      <w:proofErr w:type="spellStart"/>
      <w:r w:rsidRPr="00470B60">
        <w:t>leukemia</w:t>
      </w:r>
      <w:proofErr w:type="spellEnd"/>
      <w:r w:rsidR="0086710C" w:rsidRPr="00470B60">
        <w:t xml:space="preserve"> (CLL)</w:t>
      </w:r>
      <w:r w:rsidRPr="00470B60">
        <w:t xml:space="preserve">, </w:t>
      </w:r>
      <w:r w:rsidR="0086710C" w:rsidRPr="00470B60">
        <w:t xml:space="preserve">increasing knowledge of the biology of the </w:t>
      </w:r>
      <w:proofErr w:type="spellStart"/>
      <w:r w:rsidR="0086710C" w:rsidRPr="00470B60">
        <w:t>tumor</w:t>
      </w:r>
      <w:proofErr w:type="spellEnd"/>
      <w:r w:rsidR="0086710C" w:rsidRPr="00470B60">
        <w:t xml:space="preserve"> cells </w:t>
      </w:r>
      <w:r w:rsidRPr="00470B60">
        <w:t xml:space="preserve">has </w:t>
      </w:r>
      <w:r w:rsidR="0086710C" w:rsidRPr="00470B60">
        <w:t>led</w:t>
      </w:r>
      <w:r w:rsidRPr="00470B60">
        <w:t xml:space="preserve"> </w:t>
      </w:r>
      <w:r w:rsidR="0086710C" w:rsidRPr="00470B60">
        <w:t>to transformative improvements in our capacity to assess and treat patients</w:t>
      </w:r>
      <w:r w:rsidRPr="00470B60">
        <w:t xml:space="preserve">. The dependence of </w:t>
      </w:r>
      <w:proofErr w:type="spellStart"/>
      <w:r w:rsidRPr="00470B60">
        <w:t>tumor</w:t>
      </w:r>
      <w:proofErr w:type="spellEnd"/>
      <w:r w:rsidRPr="00470B60">
        <w:t xml:space="preserve"> cells on </w:t>
      </w:r>
      <w:r w:rsidR="0086710C" w:rsidRPr="00470B60">
        <w:t xml:space="preserve">surface immunoglobulin (Ig) </w:t>
      </w:r>
      <w:r w:rsidRPr="00470B60">
        <w:t xml:space="preserve">receptor </w:t>
      </w:r>
      <w:proofErr w:type="spellStart"/>
      <w:r w:rsidRPr="00470B60">
        <w:t>signaling</w:t>
      </w:r>
      <w:proofErr w:type="spellEnd"/>
      <w:r w:rsidR="0086710C" w:rsidRPr="00470B60">
        <w:t>,</w:t>
      </w:r>
      <w:r w:rsidRPr="00470B60">
        <w:t xml:space="preserve"> on survival pathways</w:t>
      </w:r>
      <w:r w:rsidR="005A6009">
        <w:t>,</w:t>
      </w:r>
      <w:r w:rsidRPr="00470B60">
        <w:t xml:space="preserve"> </w:t>
      </w:r>
      <w:r w:rsidR="0086710C" w:rsidRPr="00470B60">
        <w:t xml:space="preserve">and on accessory cells </w:t>
      </w:r>
      <w:r w:rsidR="00933057" w:rsidRPr="00470B60">
        <w:t xml:space="preserve">within the microenvironment </w:t>
      </w:r>
      <w:r w:rsidRPr="00470B60">
        <w:t xml:space="preserve">has led to a successful double-barrelled attack with designer drugs. </w:t>
      </w:r>
      <w:r w:rsidR="00B01C9A">
        <w:t>Studies</w:t>
      </w:r>
      <w:r w:rsidRPr="00470B60">
        <w:t xml:space="preserve"> ha</w:t>
      </w:r>
      <w:r w:rsidR="00B01C9A">
        <w:t>ve</w:t>
      </w:r>
      <w:r w:rsidRPr="00470B60">
        <w:t xml:space="preserve"> revealed </w:t>
      </w:r>
      <w:r w:rsidR="00933057" w:rsidRPr="00470B60">
        <w:t xml:space="preserve">that CLL should be classified based on the mutational status of the expressed </w:t>
      </w:r>
      <w:r w:rsidR="00933057" w:rsidRPr="00470B60">
        <w:rPr>
          <w:i/>
          <w:iCs/>
        </w:rPr>
        <w:t>I</w:t>
      </w:r>
      <w:r w:rsidR="001160F6" w:rsidRPr="00470B60">
        <w:rPr>
          <w:i/>
          <w:iCs/>
        </w:rPr>
        <w:t>GHV</w:t>
      </w:r>
      <w:r w:rsidR="001160F6" w:rsidRPr="00470B60">
        <w:t xml:space="preserve"> sequences </w:t>
      </w:r>
      <w:r w:rsidR="00933057" w:rsidRPr="00470B60">
        <w:t xml:space="preserve">into </w:t>
      </w:r>
      <w:r w:rsidRPr="00470B60">
        <w:t>two diseases</w:t>
      </w:r>
      <w:r w:rsidR="00933057" w:rsidRPr="00470B60">
        <w:t>,</w:t>
      </w:r>
      <w:r w:rsidRPr="00470B60">
        <w:t xml:space="preserve"> </w:t>
      </w:r>
      <w:r w:rsidR="00933057" w:rsidRPr="00470B60">
        <w:t>either unmutated (</w:t>
      </w:r>
      <w:r w:rsidRPr="00470B60">
        <w:t>U</w:t>
      </w:r>
      <w:r w:rsidR="00933057" w:rsidRPr="00470B60">
        <w:t>)</w:t>
      </w:r>
      <w:r w:rsidRPr="00470B60">
        <w:t xml:space="preserve"> </w:t>
      </w:r>
      <w:r w:rsidR="00933057" w:rsidRPr="00470B60">
        <w:t>or mutated</w:t>
      </w:r>
      <w:r w:rsidRPr="00470B60">
        <w:t xml:space="preserve"> </w:t>
      </w:r>
      <w:r w:rsidR="00933057" w:rsidRPr="00470B60">
        <w:t>(</w:t>
      </w:r>
      <w:r w:rsidRPr="00470B60">
        <w:t>M</w:t>
      </w:r>
      <w:r w:rsidR="00933057" w:rsidRPr="00470B60">
        <w:t>)</w:t>
      </w:r>
      <w:r w:rsidRPr="00470B60">
        <w:t>-CLL</w:t>
      </w:r>
      <w:r w:rsidR="00933057" w:rsidRPr="00470B60">
        <w:t>, each with a distinctive cellular origin, biology, epigenetics/genetics</w:t>
      </w:r>
      <w:r w:rsidR="005A6009">
        <w:t>,</w:t>
      </w:r>
      <w:r w:rsidR="00933057" w:rsidRPr="00470B60">
        <w:t xml:space="preserve"> and clinical </w:t>
      </w:r>
      <w:proofErr w:type="spellStart"/>
      <w:r w:rsidR="00933057" w:rsidRPr="00470B60">
        <w:t>behavior</w:t>
      </w:r>
      <w:proofErr w:type="spellEnd"/>
      <w:r w:rsidR="00933057" w:rsidRPr="00470B60">
        <w:t>.</w:t>
      </w:r>
      <w:r w:rsidRPr="00470B60">
        <w:t xml:space="preserve"> </w:t>
      </w:r>
      <w:r w:rsidR="00497A10" w:rsidRPr="00470B60">
        <w:t xml:space="preserve">The origin of U-CLL lies among the natural antibody repertoire and dominance of </w:t>
      </w:r>
      <w:r w:rsidR="00497A10" w:rsidRPr="00470B60">
        <w:rPr>
          <w:i/>
          <w:iCs/>
        </w:rPr>
        <w:t>IGHV1-69</w:t>
      </w:r>
      <w:r w:rsidR="00497A10" w:rsidRPr="00470B60">
        <w:t xml:space="preserve"> reveals a </w:t>
      </w:r>
      <w:proofErr w:type="spellStart"/>
      <w:r w:rsidR="00497A10" w:rsidRPr="00470B60">
        <w:t>superantigenic</w:t>
      </w:r>
      <w:proofErr w:type="spellEnd"/>
      <w:r w:rsidR="00497A10" w:rsidRPr="00470B60">
        <w:t xml:space="preserve"> driver. </w:t>
      </w:r>
      <w:r w:rsidRPr="00470B60">
        <w:t xml:space="preserve">In both U-CLL and M-CLL, a calibrated </w:t>
      </w:r>
      <w:r w:rsidR="00C76BC4" w:rsidRPr="00470B60">
        <w:t>stimulation of</w:t>
      </w:r>
      <w:r w:rsidRPr="00470B60">
        <w:t xml:space="preserve"> </w:t>
      </w:r>
      <w:proofErr w:type="spellStart"/>
      <w:r w:rsidRPr="00470B60">
        <w:t>tumor</w:t>
      </w:r>
      <w:proofErr w:type="spellEnd"/>
      <w:r w:rsidRPr="00470B60">
        <w:t xml:space="preserve"> cells by self-antigens app</w:t>
      </w:r>
      <w:r w:rsidR="00933057" w:rsidRPr="00470B60">
        <w:t>arently</w:t>
      </w:r>
      <w:r w:rsidRPr="00470B60">
        <w:t xml:space="preserve"> generate</w:t>
      </w:r>
      <w:r w:rsidR="00933057" w:rsidRPr="00470B60">
        <w:t>s</w:t>
      </w:r>
      <w:r w:rsidRPr="00470B60">
        <w:t xml:space="preserve"> a dynamic re</w:t>
      </w:r>
      <w:r w:rsidR="00933057" w:rsidRPr="00470B60">
        <w:t>iterative</w:t>
      </w:r>
      <w:r w:rsidRPr="00470B60">
        <w:t xml:space="preserve"> cycle as cells, protected from apoptosis, transit</w:t>
      </w:r>
      <w:r w:rsidR="00933057" w:rsidRPr="00470B60">
        <w:t xml:space="preserve"> between blood and</w:t>
      </w:r>
      <w:r w:rsidRPr="00470B60">
        <w:t xml:space="preserve"> tissue sites. But there are difference</w:t>
      </w:r>
      <w:r w:rsidR="00EC0600" w:rsidRPr="00470B60">
        <w:t>s</w:t>
      </w:r>
      <w:r w:rsidRPr="00470B60">
        <w:t xml:space="preserve"> in outcome</w:t>
      </w:r>
      <w:r w:rsidR="00F95263" w:rsidRPr="00470B60">
        <w:t>,</w:t>
      </w:r>
      <w:r w:rsidRPr="00470B60">
        <w:t xml:space="preserve"> with the balance between proliferation and anergy</w:t>
      </w:r>
      <w:r w:rsidR="00497A10" w:rsidRPr="00470B60">
        <w:t xml:space="preserve"> </w:t>
      </w:r>
      <w:proofErr w:type="spellStart"/>
      <w:r w:rsidR="00497A10" w:rsidRPr="00470B60">
        <w:t>favoring</w:t>
      </w:r>
      <w:proofErr w:type="spellEnd"/>
      <w:r w:rsidRPr="00470B60">
        <w:t xml:space="preserve"> </w:t>
      </w:r>
      <w:r w:rsidR="00EB0D35" w:rsidRPr="00470B60">
        <w:t>anergy</w:t>
      </w:r>
      <w:r w:rsidRPr="00470B60">
        <w:t xml:space="preserve"> in M-CLL. Responses are modulated by an array of microenvironmental interactions. </w:t>
      </w:r>
      <w:r w:rsidR="00EB0D35" w:rsidRPr="00470B60">
        <w:t xml:space="preserve"> </w:t>
      </w:r>
      <w:r w:rsidR="008E79C1" w:rsidRPr="00470B60">
        <w:t xml:space="preserve">Availability of T-cell help is a likely determinant of cell fate, the </w:t>
      </w:r>
      <w:r w:rsidR="001160F6" w:rsidRPr="00470B60">
        <w:t>dependency on which varies</w:t>
      </w:r>
      <w:r w:rsidR="008E79C1" w:rsidRPr="00470B60">
        <w:t xml:space="preserve"> between U-CLL and M-CLL</w:t>
      </w:r>
      <w:r w:rsidR="001160F6" w:rsidRPr="00470B60">
        <w:t>,</w:t>
      </w:r>
      <w:r w:rsidR="008E79C1" w:rsidRPr="00470B60">
        <w:t xml:space="preserve"> reflecting the different cells of origin</w:t>
      </w:r>
      <w:r w:rsidR="001160F6" w:rsidRPr="00470B60">
        <w:t xml:space="preserve">, and affecting clinical </w:t>
      </w:r>
      <w:proofErr w:type="spellStart"/>
      <w:r w:rsidR="001160F6" w:rsidRPr="00470B60">
        <w:t>behavior</w:t>
      </w:r>
      <w:proofErr w:type="spellEnd"/>
      <w:r w:rsidR="008E79C1" w:rsidRPr="00470B60">
        <w:t xml:space="preserve">. </w:t>
      </w:r>
      <w:r w:rsidR="001160F6" w:rsidRPr="00470B60">
        <w:rPr>
          <w:bdr w:val="none" w:sz="0" w:space="0" w:color="auto"/>
        </w:rPr>
        <w:t>Despite such advances, cell-escape strategies, Richter transformation, and immunosuppression remain as challenges, which only may be met by continu</w:t>
      </w:r>
      <w:r w:rsidR="00B01C9A">
        <w:rPr>
          <w:bdr w:val="none" w:sz="0" w:space="0" w:color="auto"/>
        </w:rPr>
        <w:t>ed research into</w:t>
      </w:r>
      <w:r w:rsidR="00881930" w:rsidRPr="00470B60">
        <w:rPr>
          <w:bdr w:val="none" w:sz="0" w:space="0" w:color="auto"/>
        </w:rPr>
        <w:t xml:space="preserve"> </w:t>
      </w:r>
      <w:r w:rsidR="001160F6" w:rsidRPr="00470B60">
        <w:rPr>
          <w:bdr w:val="none" w:sz="0" w:space="0" w:color="auto"/>
        </w:rPr>
        <w:t>the biology of CLL</w:t>
      </w:r>
      <w:r w:rsidR="00881930" w:rsidRPr="00470B60">
        <w:rPr>
          <w:bdr w:val="none" w:sz="0" w:space="0" w:color="auto"/>
        </w:rPr>
        <w:t>.</w:t>
      </w:r>
    </w:p>
    <w:p w14:paraId="4FE5B540" w14:textId="2DBB1BDC" w:rsidR="004658AC" w:rsidRPr="00470B60" w:rsidRDefault="0086710C" w:rsidP="00862B51">
      <w:r w:rsidRPr="00470B60">
        <w:rPr>
          <w:bdr w:val="none" w:sz="0" w:space="0" w:color="auto"/>
        </w:rPr>
        <w:t>.</w:t>
      </w:r>
      <w:r w:rsidR="004658AC" w:rsidRPr="00470B60">
        <w:br w:type="page"/>
      </w:r>
    </w:p>
    <w:p w14:paraId="5BF345D9" w14:textId="77777777" w:rsidR="00B40E4E" w:rsidRPr="00862B51" w:rsidRDefault="00B40E4E" w:rsidP="00862B51">
      <w:pPr>
        <w:pStyle w:val="Heading1"/>
      </w:pPr>
      <w:r w:rsidRPr="00862B51">
        <w:lastRenderedPageBreak/>
        <w:t>Introduction</w:t>
      </w:r>
    </w:p>
    <w:p w14:paraId="2C93DEB9" w14:textId="2253D452" w:rsidR="007E0183" w:rsidRDefault="00A51713" w:rsidP="00862B51">
      <w:r w:rsidRPr="00AF3BC0">
        <w:t xml:space="preserve">During the </w:t>
      </w:r>
      <w:r w:rsidR="00C63B8D">
        <w:t>p</w:t>
      </w:r>
      <w:r w:rsidRPr="00AF3BC0">
        <w:t xml:space="preserve">ast </w:t>
      </w:r>
      <w:r w:rsidR="00C63B8D">
        <w:t>35</w:t>
      </w:r>
      <w:r w:rsidRPr="00AF3BC0">
        <w:t xml:space="preserve"> years, progress in understanding the biology of </w:t>
      </w:r>
      <w:r w:rsidR="00BB7982" w:rsidRPr="00AF3BC0">
        <w:t xml:space="preserve">chronic lymphocytic </w:t>
      </w:r>
      <w:proofErr w:type="spellStart"/>
      <w:r w:rsidR="00BB7982" w:rsidRPr="00AF3BC0">
        <w:t>leukemia</w:t>
      </w:r>
      <w:proofErr w:type="spellEnd"/>
      <w:r w:rsidR="00BB7982" w:rsidRPr="00AF3BC0">
        <w:t xml:space="preserve"> (</w:t>
      </w:r>
      <w:r w:rsidRPr="00AF3BC0">
        <w:t>CLL</w:t>
      </w:r>
      <w:r w:rsidR="00BB7982" w:rsidRPr="00AF3BC0">
        <w:t>)</w:t>
      </w:r>
      <w:r w:rsidRPr="00AF3BC0">
        <w:t xml:space="preserve"> has </w:t>
      </w:r>
      <w:r w:rsidR="00BB7982" w:rsidRPr="00AF3BC0">
        <w:t xml:space="preserve">transformed our </w:t>
      </w:r>
      <w:r w:rsidR="00B93B64">
        <w:t xml:space="preserve">management and </w:t>
      </w:r>
      <w:r w:rsidR="00BB7982" w:rsidRPr="00AF3BC0">
        <w:t>treatment of patients with this disease</w:t>
      </w:r>
      <w:r w:rsidRPr="00AF3BC0">
        <w:t>.</w:t>
      </w:r>
      <w:r w:rsidR="00ED0A3F" w:rsidRPr="00AF3BC0">
        <w:t xml:space="preserve"> </w:t>
      </w:r>
      <w:r w:rsidR="00203A33" w:rsidRPr="00AF3BC0">
        <w:t xml:space="preserve">Although </w:t>
      </w:r>
      <w:proofErr w:type="spellStart"/>
      <w:r w:rsidR="00C1086E" w:rsidRPr="00AF3BC0">
        <w:t>tumor</w:t>
      </w:r>
      <w:proofErr w:type="spellEnd"/>
      <w:r w:rsidR="00203A33" w:rsidRPr="00AF3BC0">
        <w:t xml:space="preserve">-associated genetic lesions </w:t>
      </w:r>
      <w:r w:rsidR="00C1086E" w:rsidRPr="00AF3BC0">
        <w:t>are of clear i</w:t>
      </w:r>
      <w:r w:rsidR="00C75ECE" w:rsidRPr="00AF3BC0">
        <w:t>mportance</w:t>
      </w:r>
      <w:r w:rsidR="00C1086E" w:rsidRPr="00AF3BC0">
        <w:t>,</w:t>
      </w:r>
      <w:r w:rsidR="00203A33" w:rsidRPr="00AF3BC0">
        <w:t xml:space="preserve"> m</w:t>
      </w:r>
      <w:r w:rsidR="00BB7982" w:rsidRPr="00AF3BC0">
        <w:t>uch of th</w:t>
      </w:r>
      <w:r w:rsidR="00203A33" w:rsidRPr="00AF3BC0">
        <w:t>e</w:t>
      </w:r>
      <w:r w:rsidR="00BB7982" w:rsidRPr="00AF3BC0">
        <w:t xml:space="preserve"> progress has been</w:t>
      </w:r>
      <w:r w:rsidR="00203A33" w:rsidRPr="00AF3BC0">
        <w:t xml:space="preserve"> </w:t>
      </w:r>
      <w:r w:rsidR="00BB7982" w:rsidRPr="00AF3BC0">
        <w:t xml:space="preserve">achieved through </w:t>
      </w:r>
      <w:r w:rsidR="00C75ECE" w:rsidRPr="00AF3BC0">
        <w:t xml:space="preserve">a </w:t>
      </w:r>
      <w:r w:rsidR="00BB7982" w:rsidRPr="00AF3BC0">
        <w:t xml:space="preserve">better understanding of the </w:t>
      </w:r>
      <w:r w:rsidR="00203A33" w:rsidRPr="00AF3BC0">
        <w:t xml:space="preserve">cellular </w:t>
      </w:r>
      <w:r w:rsidR="00BB7982" w:rsidRPr="00AF3BC0">
        <w:t>biology</w:t>
      </w:r>
      <w:r w:rsidR="00A76C89">
        <w:t>.</w:t>
      </w:r>
      <w:r w:rsidR="00BB7982" w:rsidRPr="00AF3BC0">
        <w:t xml:space="preserve"> </w:t>
      </w:r>
      <w:r w:rsidR="00C75ECE" w:rsidRPr="00AF3BC0">
        <w:t xml:space="preserve">The fact that </w:t>
      </w:r>
      <w:r w:rsidR="00A76C89">
        <w:t>CLL</w:t>
      </w:r>
      <w:r w:rsidR="00C75ECE" w:rsidRPr="00AF3BC0">
        <w:t xml:space="preserve"> is a </w:t>
      </w:r>
      <w:r w:rsidR="00F54FAD" w:rsidRPr="00AF3BC0">
        <w:t xml:space="preserve">relatively indolent </w:t>
      </w:r>
      <w:proofErr w:type="spellStart"/>
      <w:r w:rsidR="00F54FAD" w:rsidRPr="00AF3BC0">
        <w:t>tumor</w:t>
      </w:r>
      <w:proofErr w:type="spellEnd"/>
      <w:r w:rsidR="007E0183" w:rsidRPr="00AF3BC0">
        <w:t xml:space="preserve">, readily obtained from </w:t>
      </w:r>
      <w:r w:rsidR="00B01C9A">
        <w:t xml:space="preserve">the </w:t>
      </w:r>
      <w:r w:rsidR="007E0183" w:rsidRPr="00AF3BC0">
        <w:t xml:space="preserve">blood </w:t>
      </w:r>
      <w:r w:rsidR="00B01C9A">
        <w:t>or</w:t>
      </w:r>
      <w:r w:rsidR="007E0183" w:rsidRPr="00AF3BC0">
        <w:t xml:space="preserve"> marrow,</w:t>
      </w:r>
      <w:r w:rsidR="00F54FAD" w:rsidRPr="00AF3BC0">
        <w:t xml:space="preserve"> </w:t>
      </w:r>
      <w:r w:rsidR="00C75ECE" w:rsidRPr="00AF3BC0">
        <w:t xml:space="preserve">has allowed </w:t>
      </w:r>
      <w:r w:rsidR="00A76C89">
        <w:t xml:space="preserve">investigation </w:t>
      </w:r>
      <w:r w:rsidR="00C75ECE" w:rsidRPr="00AF3BC0">
        <w:t>into</w:t>
      </w:r>
      <w:r w:rsidR="00F54FAD" w:rsidRPr="00AF3BC0">
        <w:t xml:space="preserve"> early </w:t>
      </w:r>
      <w:proofErr w:type="spellStart"/>
      <w:r w:rsidR="007E0183" w:rsidRPr="00AF3BC0">
        <w:t>tumor</w:t>
      </w:r>
      <w:proofErr w:type="spellEnd"/>
      <w:r w:rsidR="007E0183" w:rsidRPr="00AF3BC0">
        <w:t xml:space="preserve"> </w:t>
      </w:r>
      <w:proofErr w:type="spellStart"/>
      <w:r w:rsidR="007E0183" w:rsidRPr="00AF3BC0">
        <w:t>behavior</w:t>
      </w:r>
      <w:proofErr w:type="spellEnd"/>
      <w:r w:rsidR="00F54FAD" w:rsidRPr="00AF3BC0">
        <w:t xml:space="preserve"> before the perturbation of therapy. </w:t>
      </w:r>
      <w:r w:rsidR="007E0183" w:rsidRPr="00AF3BC0">
        <w:t xml:space="preserve">It also has enabled comparison with </w:t>
      </w:r>
      <w:r w:rsidR="007E0183" w:rsidRPr="0073475B">
        <w:t xml:space="preserve">the </w:t>
      </w:r>
      <w:r w:rsidR="003162DF" w:rsidRPr="0073475B">
        <w:t xml:space="preserve">likely </w:t>
      </w:r>
      <w:r w:rsidR="007E0183" w:rsidRPr="0073475B">
        <w:t xml:space="preserve">normal </w:t>
      </w:r>
      <w:r w:rsidR="007E0183" w:rsidRPr="00AF3BC0">
        <w:t>counterparts,  CD5+ B cells.</w:t>
      </w:r>
      <w:r w:rsidR="00A57A4C" w:rsidRPr="00AF3BC0">
        <w:fldChar w:fldCharType="begin">
          <w:fldData xml:space="preserve">PEVuZE5vdGU+PENpdGU+PEF1dGhvcj5TZWlmZXJ0PC9BdXRob3I+PFllYXI+MjAxMjwvWWVhcj48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</w:fldData>
        </w:fldChar>
      </w:r>
      <w:r w:rsidR="00A57A4C" w:rsidRPr="00AF3BC0">
        <w:instrText xml:space="preserve"> ADDIN EN.CITE </w:instrText>
      </w:r>
      <w:r w:rsidR="00A57A4C" w:rsidRPr="00AF3BC0">
        <w:fldChar w:fldCharType="begin">
          <w:fldData xml:space="preserve">PEVuZE5vdGU+PENpdGU+PEF1dGhvcj5TZWlmZXJ0PC9BdXRob3I+PFllYXI+MjAxMjwvWWVhcj48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</w:fldData>
        </w:fldChar>
      </w:r>
      <w:r w:rsidR="00A57A4C" w:rsidRPr="00AF3BC0">
        <w:instrText xml:space="preserve"> ADDIN EN.CITE.DATA </w:instrText>
      </w:r>
      <w:r w:rsidR="00A57A4C" w:rsidRPr="00AF3BC0">
        <w:fldChar w:fldCharType="end"/>
      </w:r>
      <w:r w:rsidR="00A57A4C" w:rsidRPr="00AF3BC0">
        <w:fldChar w:fldCharType="separate"/>
      </w:r>
      <w:r w:rsidR="00A57A4C" w:rsidRPr="00AF3BC0">
        <w:rPr>
          <w:noProof/>
          <w:vertAlign w:val="superscript"/>
        </w:rPr>
        <w:t>1</w:t>
      </w:r>
      <w:r w:rsidR="00A57A4C" w:rsidRPr="00AF3BC0">
        <w:fldChar w:fldCharType="end"/>
      </w:r>
    </w:p>
    <w:p w14:paraId="75AC4E89" w14:textId="783C7457" w:rsidR="007E0183" w:rsidRPr="00522103" w:rsidRDefault="007D45B8" w:rsidP="00862B51">
      <w:r w:rsidRPr="00522103">
        <w:t xml:space="preserve">The picture that has emerged illustrates a fundamental </w:t>
      </w:r>
      <w:r w:rsidR="00081197" w:rsidRPr="00522103">
        <w:t>principle, that</w:t>
      </w:r>
      <w:r w:rsidRPr="00522103">
        <w:t xml:space="preserve"> while</w:t>
      </w:r>
      <w:r w:rsidR="004B593F" w:rsidRPr="00522103">
        <w:t xml:space="preserve"> initial</w:t>
      </w:r>
      <w:r w:rsidRPr="00522103">
        <w:t xml:space="preserve"> genetic changes provide developing </w:t>
      </w:r>
      <w:proofErr w:type="spellStart"/>
      <w:r w:rsidRPr="00522103">
        <w:t>tumor</w:t>
      </w:r>
      <w:proofErr w:type="spellEnd"/>
      <w:r w:rsidRPr="00522103">
        <w:t xml:space="preserve"> cells with a backdrop of protection against </w:t>
      </w:r>
      <w:r w:rsidR="00BB7982" w:rsidRPr="00522103">
        <w:t xml:space="preserve">cell </w:t>
      </w:r>
      <w:r w:rsidRPr="00522103">
        <w:t xml:space="preserve">death, </w:t>
      </w:r>
      <w:r w:rsidR="008D63D2" w:rsidRPr="00522103">
        <w:t xml:space="preserve">the forces </w:t>
      </w:r>
      <w:r w:rsidR="00BB7982" w:rsidRPr="00522103">
        <w:t xml:space="preserve">underpinning the </w:t>
      </w:r>
      <w:r w:rsidR="008D63D2" w:rsidRPr="00522103">
        <w:t xml:space="preserve">growth and survival </w:t>
      </w:r>
      <w:r w:rsidR="00BB7982" w:rsidRPr="00522103">
        <w:t xml:space="preserve">of the neoplastic cells </w:t>
      </w:r>
      <w:r w:rsidR="008D63D2" w:rsidRPr="00522103">
        <w:t xml:space="preserve">are </w:t>
      </w:r>
      <w:r w:rsidR="009D4CAE" w:rsidRPr="00522103">
        <w:t xml:space="preserve">mainly </w:t>
      </w:r>
      <w:r w:rsidR="008D63D2" w:rsidRPr="00522103">
        <w:t>shared with</w:t>
      </w:r>
      <w:r w:rsidR="00BB7982" w:rsidRPr="00522103">
        <w:t xml:space="preserve"> that of</w:t>
      </w:r>
      <w:r w:rsidR="008D63D2" w:rsidRPr="00522103">
        <w:t xml:space="preserve"> their normal B-cell counterparts.</w:t>
      </w:r>
      <w:r w:rsidR="00ED0A3F" w:rsidRPr="00522103">
        <w:t xml:space="preserve"> </w:t>
      </w:r>
      <w:r w:rsidR="008D63D2" w:rsidRPr="00522103">
        <w:t>The influence</w:t>
      </w:r>
      <w:r w:rsidR="00B93B64">
        <w:t xml:space="preserve"> that</w:t>
      </w:r>
      <w:r w:rsidR="008D63D2" w:rsidRPr="00522103">
        <w:t xml:space="preserve"> the </w:t>
      </w:r>
      <w:r w:rsidR="004B593F" w:rsidRPr="00522103">
        <w:t xml:space="preserve">B </w:t>
      </w:r>
      <w:r w:rsidR="008D63D2" w:rsidRPr="00522103">
        <w:t xml:space="preserve">cell of origin </w:t>
      </w:r>
      <w:r w:rsidR="00B93B64">
        <w:t xml:space="preserve">has </w:t>
      </w:r>
      <w:r w:rsidR="004B593F" w:rsidRPr="00522103">
        <w:t xml:space="preserve">on </w:t>
      </w:r>
      <w:proofErr w:type="spellStart"/>
      <w:r w:rsidR="004B593F" w:rsidRPr="00522103">
        <w:t>tumor</w:t>
      </w:r>
      <w:proofErr w:type="spellEnd"/>
      <w:r w:rsidR="004B593F" w:rsidRPr="00522103">
        <w:t xml:space="preserve"> </w:t>
      </w:r>
      <w:proofErr w:type="spellStart"/>
      <w:r w:rsidR="004B593F" w:rsidRPr="00522103">
        <w:t>behavior</w:t>
      </w:r>
      <w:proofErr w:type="spellEnd"/>
      <w:r w:rsidR="004B593F" w:rsidRPr="00522103">
        <w:t xml:space="preserve"> is striking and persistent, operating until later stages when proliferation allows accumulation of other, often varied, genomic changes </w:t>
      </w:r>
      <w:r w:rsidR="00BB7982" w:rsidRPr="00522103">
        <w:t xml:space="preserve">that provide a selective survival or growth advantage to subclones of the </w:t>
      </w:r>
      <w:proofErr w:type="spellStart"/>
      <w:r w:rsidR="00BB7982" w:rsidRPr="00522103">
        <w:t>tumor</w:t>
      </w:r>
      <w:proofErr w:type="spellEnd"/>
      <w:r w:rsidR="00BB7982" w:rsidRPr="00522103">
        <w:t xml:space="preserve"> population</w:t>
      </w:r>
      <w:r w:rsidR="00ED41CE" w:rsidRPr="001B5480">
        <w:rPr>
          <w:color w:val="FF0000"/>
        </w:rPr>
        <w:t>.</w:t>
      </w:r>
      <w:r w:rsidR="00ED41CE" w:rsidRPr="001B5480">
        <w:rPr>
          <w:color w:val="FF0000"/>
        </w:rPr>
        <w:fldChar w:fldCharType="begin">
          <w:fldData xml:space="preserve">PEVuZE5vdGU+PENpdGU+PEF1dGhvcj5MYW5kYXU8L0F1dGhvcj48WWVhcj4yMDE1PC9ZZWFyPjxS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</w:fldData>
        </w:fldChar>
      </w:r>
      <w:r w:rsidR="00ED41CE" w:rsidRPr="001B5480">
        <w:rPr>
          <w:color w:val="FF0000"/>
        </w:rPr>
        <w:instrText xml:space="preserve"> ADDIN EN.CITE </w:instrText>
      </w:r>
      <w:r w:rsidR="00ED41CE" w:rsidRPr="001B5480">
        <w:rPr>
          <w:color w:val="FF0000"/>
        </w:rPr>
        <w:fldChar w:fldCharType="begin">
          <w:fldData xml:space="preserve">PEVuZE5vdGU+PENpdGU+PEF1dGhvcj5MYW5kYXU8L0F1dGhvcj48WWVhcj4yMDE1PC9ZZWFyPjxS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</w:fldData>
        </w:fldChar>
      </w:r>
      <w:r w:rsidR="00ED41CE" w:rsidRPr="001B5480">
        <w:rPr>
          <w:color w:val="FF0000"/>
        </w:rPr>
        <w:instrText xml:space="preserve"> ADDIN EN.CITE.DATA </w:instrText>
      </w:r>
      <w:r w:rsidR="00ED41CE" w:rsidRPr="001B5480">
        <w:rPr>
          <w:color w:val="FF0000"/>
        </w:rPr>
      </w:r>
      <w:r w:rsidR="00ED41CE" w:rsidRPr="001B5480">
        <w:rPr>
          <w:color w:val="FF0000"/>
        </w:rPr>
        <w:fldChar w:fldCharType="end"/>
      </w:r>
      <w:r w:rsidR="00ED41CE" w:rsidRPr="001B5480">
        <w:rPr>
          <w:color w:val="FF0000"/>
        </w:rPr>
      </w:r>
      <w:r w:rsidR="00ED41CE" w:rsidRPr="001B5480">
        <w:rPr>
          <w:color w:val="FF0000"/>
        </w:rPr>
        <w:fldChar w:fldCharType="separate"/>
      </w:r>
      <w:r w:rsidR="00ED41CE" w:rsidRPr="001B5480">
        <w:rPr>
          <w:noProof/>
          <w:color w:val="FF0000"/>
          <w:vertAlign w:val="superscript"/>
        </w:rPr>
        <w:t>2</w:t>
      </w:r>
      <w:r w:rsidR="00ED41CE" w:rsidRPr="001B5480">
        <w:rPr>
          <w:color w:val="FF0000"/>
        </w:rPr>
        <w:fldChar w:fldCharType="end"/>
      </w:r>
      <w:r w:rsidR="0027020F">
        <w:rPr>
          <w:color w:val="FF0000"/>
        </w:rPr>
        <w:t xml:space="preserve"> </w:t>
      </w:r>
      <w:r w:rsidR="002D7B69" w:rsidRPr="00522103">
        <w:t>T</w:t>
      </w:r>
      <w:r w:rsidR="00392643" w:rsidRPr="00522103">
        <w:t xml:space="preserve">he </w:t>
      </w:r>
      <w:r w:rsidR="00DF2BBB" w:rsidRPr="00522103">
        <w:t>cells giving rise to</w:t>
      </w:r>
      <w:r w:rsidR="00392643" w:rsidRPr="00522103">
        <w:t xml:space="preserve"> </w:t>
      </w:r>
      <w:r w:rsidR="001D3C9C" w:rsidRPr="00522103">
        <w:t xml:space="preserve">CLL turn out </w:t>
      </w:r>
      <w:r w:rsidR="00392643" w:rsidRPr="00522103">
        <w:t xml:space="preserve">to originate from either of two different stages of B-cell differentiation, </w:t>
      </w:r>
      <w:r w:rsidR="007E0183" w:rsidRPr="00522103">
        <w:t>distinguished by the absence or presence of somatic mutations in the rearranged immunoglobulin variable region genes (</w:t>
      </w:r>
      <w:r w:rsidR="007E0183" w:rsidRPr="00522103">
        <w:rPr>
          <w:i/>
          <w:iCs/>
        </w:rPr>
        <w:t>IGV</w:t>
      </w:r>
      <w:r w:rsidR="007E0183" w:rsidRPr="00522103">
        <w:t>)</w:t>
      </w:r>
      <w:r w:rsidR="00221152" w:rsidRPr="00522103">
        <w:t xml:space="preserve"> of the B-cell receptor</w:t>
      </w:r>
      <w:r w:rsidR="00A57A4C" w:rsidRPr="00522103">
        <w:t xml:space="preserve"> (BCR)</w:t>
      </w:r>
      <w:r w:rsidR="007E0183" w:rsidRPr="00522103">
        <w:t xml:space="preserve">. </w:t>
      </w:r>
      <w:r w:rsidR="00E64C10" w:rsidRPr="00522103">
        <w:t>This finding revealed t</w:t>
      </w:r>
      <w:r w:rsidR="007E0183" w:rsidRPr="00522103">
        <w:t xml:space="preserve">hat the B cell of origin </w:t>
      </w:r>
      <w:r w:rsidR="00221152" w:rsidRPr="00522103">
        <w:t xml:space="preserve">has a strong influence on the subsequent clinical </w:t>
      </w:r>
      <w:proofErr w:type="spellStart"/>
      <w:r w:rsidR="00221152" w:rsidRPr="00522103">
        <w:t>behavior</w:t>
      </w:r>
      <w:proofErr w:type="spellEnd"/>
      <w:r w:rsidR="00221152" w:rsidRPr="00522103">
        <w:t xml:space="preserve"> of the tumor.</w:t>
      </w:r>
      <w:r w:rsidR="00C21998" w:rsidRPr="00522103">
        <w:fldChar w:fldCharType="begin">
          <w:fldData xml:space="preserve">PEVuZE5vdGU+PENpdGU+PEF1dGhvcj5IYW1ibGluPC9BdXRob3I+PFllYXI+MTk5OTwvWWVhcj48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</w:fldData>
        </w:fldChar>
      </w:r>
      <w:r w:rsidR="00ED41CE">
        <w:instrText xml:space="preserve"> ADDIN EN.CITE </w:instrText>
      </w:r>
      <w:r w:rsidR="00ED41CE">
        <w:fldChar w:fldCharType="begin">
          <w:fldData xml:space="preserve">PEVuZE5vdGU+PENpdGU+PEF1dGhvcj5IYW1ibGluPC9BdXRob3I+PFllYXI+MTk5OTwvWWVhcj48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</w:fldData>
        </w:fldChar>
      </w:r>
      <w:r w:rsidR="00ED41CE">
        <w:instrText xml:space="preserve"> ADDIN EN.CITE.DATA </w:instrText>
      </w:r>
      <w:r w:rsidR="00ED41CE">
        <w:fldChar w:fldCharType="end"/>
      </w:r>
      <w:r w:rsidR="00C21998" w:rsidRPr="00522103">
        <w:fldChar w:fldCharType="separate"/>
      </w:r>
      <w:r w:rsidR="00ED41CE" w:rsidRPr="00ED41CE">
        <w:rPr>
          <w:noProof/>
          <w:vertAlign w:val="superscript"/>
        </w:rPr>
        <w:t>3,4</w:t>
      </w:r>
      <w:r w:rsidR="00C21998" w:rsidRPr="00522103">
        <w:fldChar w:fldCharType="end"/>
      </w:r>
    </w:p>
    <w:p w14:paraId="5153AF63" w14:textId="667C94B1" w:rsidR="00A51713" w:rsidRPr="006B1415" w:rsidRDefault="001D3C9C" w:rsidP="00862B51">
      <w:r w:rsidRPr="006B1415">
        <w:t>Therapy, when required, can now be calibrated to target two main vulnerabilities</w:t>
      </w:r>
      <w:r w:rsidR="00C63D83" w:rsidRPr="006B1415">
        <w:t>:</w:t>
      </w:r>
      <w:r w:rsidRPr="006B1415">
        <w:t xml:space="preserve"> </w:t>
      </w:r>
      <w:r w:rsidR="00A57A4C" w:rsidRPr="006B1415">
        <w:t>BCR</w:t>
      </w:r>
      <w:r w:rsidRPr="006B1415">
        <w:t xml:space="preserve"> </w:t>
      </w:r>
      <w:proofErr w:type="spellStart"/>
      <w:r w:rsidR="008370C9" w:rsidRPr="006B1415">
        <w:t>signaling</w:t>
      </w:r>
      <w:proofErr w:type="spellEnd"/>
      <w:r w:rsidRPr="006B1415">
        <w:t xml:space="preserve"> and anti-apoptotic pathways, with major successes </w:t>
      </w:r>
      <w:r w:rsidR="009D4CAE" w:rsidRPr="006B1415">
        <w:t xml:space="preserve">already </w:t>
      </w:r>
      <w:r w:rsidRPr="006B1415">
        <w:t>evident.</w:t>
      </w:r>
      <w:r w:rsidR="00355227">
        <w:fldChar w:fldCharType="begin">
          <w:fldData xml:space="preserve">PEVuZE5vdGU+PENpdGU+PEF1dGhvcj5KYWluPC9BdXRob3I+PFllYXI+MjAxOTwvWWVhcj48UmVj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</w:fldData>
        </w:fldChar>
      </w:r>
      <w:r w:rsidR="00ED41CE">
        <w:instrText xml:space="preserve"> ADDIN EN.CITE </w:instrText>
      </w:r>
      <w:r w:rsidR="00ED41CE">
        <w:fldChar w:fldCharType="begin">
          <w:fldData xml:space="preserve">PEVuZE5vdGU+PENpdGU+PEF1dGhvcj5KYWluPC9BdXRob3I+PFllYXI+MjAxOTwvWWVhcj48UmVj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</w:fldData>
        </w:fldChar>
      </w:r>
      <w:r w:rsidR="00ED41CE">
        <w:instrText xml:space="preserve"> ADDIN EN.CITE.DATA </w:instrText>
      </w:r>
      <w:r w:rsidR="00ED41CE">
        <w:fldChar w:fldCharType="end"/>
      </w:r>
      <w:r w:rsidR="00355227">
        <w:fldChar w:fldCharType="separate"/>
      </w:r>
      <w:r w:rsidR="00ED41CE" w:rsidRPr="00ED41CE">
        <w:rPr>
          <w:noProof/>
          <w:vertAlign w:val="superscript"/>
        </w:rPr>
        <w:t>5,6</w:t>
      </w:r>
      <w:r w:rsidR="00355227">
        <w:fldChar w:fldCharType="end"/>
      </w:r>
      <w:r w:rsidRPr="006B1415">
        <w:t xml:space="preserve"> This Perspective offers a view of the evolution of CLL </w:t>
      </w:r>
      <w:r w:rsidR="0086731D" w:rsidRPr="006B1415">
        <w:t>and integrates the biology with the clinical effects of precise targeting of the pathways</w:t>
      </w:r>
      <w:r w:rsidR="00895BC0" w:rsidRPr="006B1415">
        <w:t xml:space="preserve"> </w:t>
      </w:r>
      <w:r w:rsidR="00E31526" w:rsidRPr="006B1415">
        <w:t xml:space="preserve">essential for </w:t>
      </w:r>
      <w:r w:rsidR="00B93B64">
        <w:t>growth/survival of</w:t>
      </w:r>
      <w:r w:rsidR="00E31526" w:rsidRPr="006B1415">
        <w:t xml:space="preserve"> </w:t>
      </w:r>
      <w:proofErr w:type="spellStart"/>
      <w:r w:rsidR="00E31526" w:rsidRPr="006B1415">
        <w:t>tumor</w:t>
      </w:r>
      <w:proofErr w:type="spellEnd"/>
      <w:r w:rsidR="00E31526" w:rsidRPr="006B1415">
        <w:t xml:space="preserve"> cells</w:t>
      </w:r>
      <w:r w:rsidR="0086731D" w:rsidRPr="006B1415">
        <w:t>.</w:t>
      </w:r>
    </w:p>
    <w:p w14:paraId="4780A719" w14:textId="13BE910F" w:rsidR="00570337" w:rsidRPr="00862B51" w:rsidRDefault="00DF2BBB" w:rsidP="00862B51">
      <w:pPr>
        <w:pStyle w:val="Heading1"/>
      </w:pPr>
      <w:r w:rsidRPr="00862B51">
        <w:t>Overcoming bottlenecks</w:t>
      </w:r>
      <w:r w:rsidR="00221152" w:rsidRPr="00862B51">
        <w:t xml:space="preserve"> in </w:t>
      </w:r>
      <w:proofErr w:type="spellStart"/>
      <w:r w:rsidR="00221152" w:rsidRPr="00862B51">
        <w:t>tumor</w:t>
      </w:r>
      <w:proofErr w:type="spellEnd"/>
      <w:r w:rsidR="00221152" w:rsidRPr="00862B51">
        <w:t xml:space="preserve"> development</w:t>
      </w:r>
    </w:p>
    <w:p w14:paraId="4223C761" w14:textId="08B6B7A6" w:rsidR="00B07B0C" w:rsidRPr="004F386C" w:rsidRDefault="00570337" w:rsidP="00862B51">
      <w:pPr>
        <w:rPr>
          <w:rFonts w:eastAsia="Times New Roman"/>
          <w:lang w:val="en-US"/>
        </w:rPr>
      </w:pPr>
      <w:proofErr w:type="spellStart"/>
      <w:r w:rsidRPr="000F5D33">
        <w:t>Tumor</w:t>
      </w:r>
      <w:proofErr w:type="spellEnd"/>
      <w:r w:rsidRPr="000F5D33">
        <w:t xml:space="preserve"> cells in general </w:t>
      </w:r>
      <w:r w:rsidR="001616B1" w:rsidRPr="000F5D33">
        <w:t>are</w:t>
      </w:r>
      <w:r w:rsidRPr="000F5D33">
        <w:t xml:space="preserve"> opportunistic and vari</w:t>
      </w:r>
      <w:r w:rsidR="003C679D" w:rsidRPr="000F5D33">
        <w:t>able</w:t>
      </w:r>
      <w:r w:rsidRPr="000F5D33">
        <w:t xml:space="preserve"> </w:t>
      </w:r>
      <w:r w:rsidRPr="004F386C">
        <w:t xml:space="preserve">in exploiting mutational changes and the </w:t>
      </w:r>
      <w:r w:rsidR="00811FFF" w:rsidRPr="004F386C">
        <w:t xml:space="preserve">surrounding </w:t>
      </w:r>
      <w:r w:rsidRPr="004F386C">
        <w:t>microenvironment</w:t>
      </w:r>
      <w:r w:rsidR="008C6188" w:rsidRPr="004F386C">
        <w:t xml:space="preserve">. </w:t>
      </w:r>
      <w:r w:rsidR="001616B1" w:rsidRPr="004F386C">
        <w:t>A primary</w:t>
      </w:r>
      <w:r w:rsidR="00811FFF" w:rsidRPr="004F386C">
        <w:t xml:space="preserve"> </w:t>
      </w:r>
      <w:r w:rsidR="00BC66C1" w:rsidRPr="004F386C">
        <w:t>bottleneck</w:t>
      </w:r>
      <w:r w:rsidRPr="004F386C">
        <w:t xml:space="preserve"> for B-cell tumor</w:t>
      </w:r>
      <w:r w:rsidR="00EF2F44" w:rsidRPr="004F386C">
        <w:t>igenesis</w:t>
      </w:r>
      <w:r w:rsidR="00A57A4C" w:rsidRPr="004F386C">
        <w:t>, in general,</w:t>
      </w:r>
      <w:r w:rsidR="002D7B69" w:rsidRPr="004F386C">
        <w:t xml:space="preserve"> </w:t>
      </w:r>
      <w:r w:rsidR="00811FFF" w:rsidRPr="004F386C">
        <w:t xml:space="preserve">is protection against death, a fate </w:t>
      </w:r>
      <w:r w:rsidR="005D2D6F" w:rsidRPr="004F386C">
        <w:t xml:space="preserve">that </w:t>
      </w:r>
      <w:r w:rsidR="00811FFF" w:rsidRPr="004F386C">
        <w:t xml:space="preserve">awaits unselected normal B cells </w:t>
      </w:r>
      <w:r w:rsidR="00BC66C1" w:rsidRPr="004F386C">
        <w:t>exposed to</w:t>
      </w:r>
      <w:r w:rsidR="00811FFF" w:rsidRPr="004F386C">
        <w:t xml:space="preserve"> antigen.</w:t>
      </w:r>
      <w:r w:rsidR="00ED0A3F" w:rsidRPr="004F386C">
        <w:t xml:space="preserve"> </w:t>
      </w:r>
      <w:r w:rsidR="001616B1" w:rsidRPr="004F386C">
        <w:t xml:space="preserve">Indeed, </w:t>
      </w:r>
      <w:r w:rsidR="00B07B0C" w:rsidRPr="004F386C">
        <w:t xml:space="preserve">it is estimated that we make over 100 million B cells each </w:t>
      </w:r>
      <w:r w:rsidR="00B07B0C" w:rsidRPr="004F386C">
        <w:lastRenderedPageBreak/>
        <w:t xml:space="preserve">day with estimated daily proliferation rates ranging from </w:t>
      </w:r>
      <w:r w:rsidR="00B07B0C" w:rsidRPr="004F386C">
        <w:rPr>
          <w:rFonts w:eastAsia="Times New Roman"/>
          <w:color w:val="1A1A1A"/>
          <w:shd w:val="clear" w:color="auto" w:fill="FFFFFF"/>
          <w:lang w:val="en-US"/>
        </w:rPr>
        <w:t>0.46% to 2.66% for naïve and memory-type B cells.</w:t>
      </w:r>
      <w:r w:rsidR="00081197" w:rsidRPr="004F386C">
        <w:rPr>
          <w:rFonts w:eastAsia="Times New Roman"/>
          <w:color w:val="1A1A1A"/>
          <w:shd w:val="clear" w:color="auto" w:fill="FFFFFF"/>
          <w:lang w:val="en-US"/>
        </w:rPr>
        <w:fldChar w:fldCharType="begin">
          <w:fldData xml:space="preserve">PEVuZE5vdGU+PENpdGU+PEF1dGhvcj5NYWNhbGxhbjwvQXV0aG9yPjxZZWFyPjIwMDU8L1llYXI+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=
</w:fldData>
        </w:fldChar>
      </w:r>
      <w:r w:rsidR="00ED41CE">
        <w:rPr>
          <w:rFonts w:eastAsia="Times New Roman"/>
          <w:color w:val="1A1A1A"/>
          <w:shd w:val="clear" w:color="auto" w:fill="FFFFFF"/>
          <w:lang w:val="en-US"/>
        </w:rPr>
        <w:instrText xml:space="preserve"> ADDIN EN.CITE </w:instrText>
      </w:r>
      <w:r w:rsidR="00ED41CE">
        <w:rPr>
          <w:rFonts w:eastAsia="Times New Roman"/>
          <w:color w:val="1A1A1A"/>
          <w:shd w:val="clear" w:color="auto" w:fill="FFFFFF"/>
          <w:lang w:val="en-US"/>
        </w:rPr>
        <w:fldChar w:fldCharType="begin">
          <w:fldData xml:space="preserve">PEVuZE5vdGU+PENpdGU+PEF1dGhvcj5NYWNhbGxhbjwvQXV0aG9yPjxZZWFyPjIwMDU8L1llYXI+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=
</w:fldData>
        </w:fldChar>
      </w:r>
      <w:r w:rsidR="00ED41CE">
        <w:rPr>
          <w:rFonts w:eastAsia="Times New Roman"/>
          <w:color w:val="1A1A1A"/>
          <w:shd w:val="clear" w:color="auto" w:fill="FFFFFF"/>
          <w:lang w:val="en-US"/>
        </w:rPr>
        <w:instrText xml:space="preserve"> ADDIN EN.CITE.DATA </w:instrText>
      </w:r>
      <w:r w:rsidR="00ED41CE">
        <w:rPr>
          <w:rFonts w:eastAsia="Times New Roman"/>
          <w:color w:val="1A1A1A"/>
          <w:shd w:val="clear" w:color="auto" w:fill="FFFFFF"/>
          <w:lang w:val="en-US"/>
        </w:rPr>
      </w:r>
      <w:r w:rsidR="00ED41CE">
        <w:rPr>
          <w:rFonts w:eastAsia="Times New Roman"/>
          <w:color w:val="1A1A1A"/>
          <w:shd w:val="clear" w:color="auto" w:fill="FFFFFF"/>
          <w:lang w:val="en-US"/>
        </w:rPr>
        <w:fldChar w:fldCharType="end"/>
      </w:r>
      <w:r w:rsidR="00081197" w:rsidRPr="004F386C">
        <w:rPr>
          <w:rFonts w:eastAsia="Times New Roman"/>
          <w:color w:val="1A1A1A"/>
          <w:shd w:val="clear" w:color="auto" w:fill="FFFFFF"/>
          <w:lang w:val="en-US"/>
        </w:rPr>
      </w:r>
      <w:r w:rsidR="00081197" w:rsidRPr="004F386C">
        <w:rPr>
          <w:rFonts w:eastAsia="Times New Roman"/>
          <w:color w:val="1A1A1A"/>
          <w:shd w:val="clear" w:color="auto" w:fill="FFFFFF"/>
          <w:lang w:val="en-US"/>
        </w:rPr>
        <w:fldChar w:fldCharType="separate"/>
      </w:r>
      <w:r w:rsidR="00ED41CE" w:rsidRPr="00ED41CE">
        <w:rPr>
          <w:rFonts w:eastAsia="Times New Roman"/>
          <w:noProof/>
          <w:color w:val="1A1A1A"/>
          <w:shd w:val="clear" w:color="auto" w:fill="FFFFFF"/>
          <w:vertAlign w:val="superscript"/>
          <w:lang w:val="en-US"/>
        </w:rPr>
        <w:t>7</w:t>
      </w:r>
      <w:r w:rsidR="00081197" w:rsidRPr="004F386C">
        <w:rPr>
          <w:rFonts w:eastAsia="Times New Roman"/>
          <w:color w:val="1A1A1A"/>
          <w:shd w:val="clear" w:color="auto" w:fill="FFFFFF"/>
          <w:lang w:val="en-US"/>
        </w:rPr>
        <w:fldChar w:fldCharType="end"/>
      </w:r>
      <w:r w:rsidR="00B07B0C" w:rsidRPr="004F386C">
        <w:rPr>
          <w:rFonts w:eastAsia="Times New Roman"/>
          <w:color w:val="1A1A1A"/>
          <w:shd w:val="clear" w:color="auto" w:fill="FFFFFF"/>
          <w:lang w:val="en-US"/>
        </w:rPr>
        <w:t xml:space="preserve"> Most of these newly formed B cells will incur an unceremonious death unless they activate survival pathways induced through the </w:t>
      </w:r>
      <w:r w:rsidR="00A57A4C" w:rsidRPr="004F386C">
        <w:rPr>
          <w:rFonts w:eastAsia="Times New Roman"/>
          <w:color w:val="1A1A1A"/>
          <w:shd w:val="clear" w:color="auto" w:fill="FFFFFF"/>
          <w:lang w:val="en-US"/>
        </w:rPr>
        <w:t xml:space="preserve">BCR </w:t>
      </w:r>
      <w:r w:rsidR="00B07B0C" w:rsidRPr="004F386C">
        <w:rPr>
          <w:rFonts w:eastAsia="Times New Roman"/>
          <w:color w:val="1A1A1A"/>
          <w:shd w:val="clear" w:color="auto" w:fill="FFFFFF"/>
          <w:lang w:val="en-US"/>
        </w:rPr>
        <w:t xml:space="preserve">and other surface receptors. Activation of such pathways is </w:t>
      </w:r>
      <w:r w:rsidR="00905D1A" w:rsidRPr="004F386C">
        <w:rPr>
          <w:rFonts w:eastAsia="Times New Roman"/>
          <w:color w:val="1A1A1A"/>
          <w:shd w:val="clear" w:color="auto" w:fill="FFFFFF"/>
          <w:lang w:val="en-US"/>
        </w:rPr>
        <w:t xml:space="preserve">also </w:t>
      </w:r>
      <w:r w:rsidR="00B07B0C" w:rsidRPr="004F386C">
        <w:rPr>
          <w:rFonts w:eastAsia="Times New Roman"/>
          <w:color w:val="1A1A1A"/>
          <w:shd w:val="clear" w:color="auto" w:fill="FFFFFF"/>
          <w:lang w:val="en-US"/>
        </w:rPr>
        <w:t xml:space="preserve">important for the survival of neoplastic CLL B cells, providing both </w:t>
      </w:r>
      <w:r w:rsidR="00221152" w:rsidRPr="004F386C">
        <w:rPr>
          <w:rFonts w:eastAsia="Times New Roman"/>
          <w:color w:val="1A1A1A"/>
          <w:shd w:val="clear" w:color="auto" w:fill="FFFFFF"/>
          <w:lang w:val="en-US"/>
        </w:rPr>
        <w:t xml:space="preserve">support </w:t>
      </w:r>
      <w:r w:rsidR="00B07B0C" w:rsidRPr="004F386C">
        <w:rPr>
          <w:rFonts w:eastAsia="Times New Roman"/>
          <w:color w:val="1A1A1A"/>
          <w:shd w:val="clear" w:color="auto" w:fill="FFFFFF"/>
          <w:lang w:val="en-US"/>
        </w:rPr>
        <w:t>for their clonal expansion</w:t>
      </w:r>
      <w:r w:rsidR="00E64C10" w:rsidRPr="004F386C">
        <w:rPr>
          <w:rFonts w:eastAsia="Times New Roman"/>
          <w:color w:val="1A1A1A"/>
          <w:shd w:val="clear" w:color="auto" w:fill="FFFFFF"/>
          <w:lang w:val="en-US"/>
        </w:rPr>
        <w:t>,</w:t>
      </w:r>
      <w:r w:rsidR="00B07B0C" w:rsidRPr="004F386C">
        <w:rPr>
          <w:rFonts w:eastAsia="Times New Roman"/>
          <w:color w:val="1A1A1A"/>
          <w:shd w:val="clear" w:color="auto" w:fill="FFFFFF"/>
          <w:lang w:val="en-US"/>
        </w:rPr>
        <w:t xml:space="preserve"> </w:t>
      </w:r>
      <w:r w:rsidR="00221152" w:rsidRPr="004F386C">
        <w:rPr>
          <w:rFonts w:eastAsia="Times New Roman"/>
          <w:color w:val="1A1A1A"/>
          <w:shd w:val="clear" w:color="auto" w:fill="FFFFFF"/>
          <w:lang w:val="en-US"/>
        </w:rPr>
        <w:t>but also</w:t>
      </w:r>
      <w:r w:rsidR="00905D1A" w:rsidRPr="004F386C">
        <w:rPr>
          <w:rFonts w:eastAsia="Times New Roman"/>
          <w:color w:val="1A1A1A"/>
          <w:shd w:val="clear" w:color="auto" w:fill="FFFFFF"/>
          <w:lang w:val="en-US"/>
        </w:rPr>
        <w:t xml:space="preserve"> revealing</w:t>
      </w:r>
      <w:r w:rsidR="00B07B0C" w:rsidRPr="004F386C">
        <w:rPr>
          <w:rFonts w:eastAsia="Times New Roman"/>
          <w:color w:val="1A1A1A"/>
          <w:shd w:val="clear" w:color="auto" w:fill="FFFFFF"/>
          <w:lang w:val="en-US"/>
        </w:rPr>
        <w:t xml:space="preserve"> an </w:t>
      </w:r>
      <w:r w:rsidR="00081197" w:rsidRPr="004F386C">
        <w:rPr>
          <w:rFonts w:eastAsia="Times New Roman"/>
          <w:color w:val="1A1A1A"/>
          <w:shd w:val="clear" w:color="auto" w:fill="FFFFFF"/>
          <w:lang w:val="en-US"/>
        </w:rPr>
        <w:t>Achilles</w:t>
      </w:r>
      <w:r w:rsidR="00B07B0C" w:rsidRPr="004F386C">
        <w:rPr>
          <w:rFonts w:eastAsia="Times New Roman"/>
          <w:color w:val="1A1A1A"/>
          <w:shd w:val="clear" w:color="auto" w:fill="FFFFFF"/>
          <w:lang w:val="en-US"/>
        </w:rPr>
        <w:t xml:space="preserve"> heel </w:t>
      </w:r>
      <w:r w:rsidR="00A57A4C" w:rsidRPr="004F386C">
        <w:rPr>
          <w:rFonts w:eastAsia="Times New Roman"/>
          <w:color w:val="1A1A1A"/>
          <w:shd w:val="clear" w:color="auto" w:fill="FFFFFF"/>
          <w:lang w:val="en-US"/>
        </w:rPr>
        <w:t>that</w:t>
      </w:r>
      <w:r w:rsidR="00B07B0C" w:rsidRPr="004F386C">
        <w:rPr>
          <w:rFonts w:eastAsia="Times New Roman"/>
          <w:color w:val="1A1A1A"/>
          <w:shd w:val="clear" w:color="auto" w:fill="FFFFFF"/>
          <w:lang w:val="en-US"/>
        </w:rPr>
        <w:t xml:space="preserve"> can be </w:t>
      </w:r>
      <w:r w:rsidR="00B93B64">
        <w:rPr>
          <w:rFonts w:eastAsia="Times New Roman"/>
          <w:color w:val="1A1A1A"/>
          <w:shd w:val="clear" w:color="auto" w:fill="FFFFFF"/>
          <w:lang w:val="en-US"/>
        </w:rPr>
        <w:t>targeted</w:t>
      </w:r>
      <w:r w:rsidR="00B07B0C" w:rsidRPr="004F386C">
        <w:rPr>
          <w:rFonts w:eastAsia="Times New Roman"/>
          <w:color w:val="1A1A1A"/>
          <w:shd w:val="clear" w:color="auto" w:fill="FFFFFF"/>
          <w:lang w:val="en-US"/>
        </w:rPr>
        <w:t xml:space="preserve"> </w:t>
      </w:r>
      <w:r w:rsidR="00B93B64">
        <w:rPr>
          <w:rFonts w:eastAsia="Times New Roman"/>
          <w:color w:val="1A1A1A"/>
          <w:shd w:val="clear" w:color="auto" w:fill="FFFFFF"/>
          <w:lang w:val="en-US"/>
        </w:rPr>
        <w:t>by</w:t>
      </w:r>
      <w:r w:rsidR="00B07B0C" w:rsidRPr="004F386C">
        <w:rPr>
          <w:rFonts w:eastAsia="Times New Roman"/>
          <w:color w:val="1A1A1A"/>
          <w:shd w:val="clear" w:color="auto" w:fill="FFFFFF"/>
          <w:lang w:val="en-US"/>
        </w:rPr>
        <w:t xml:space="preserve"> </w:t>
      </w:r>
      <w:proofErr w:type="gramStart"/>
      <w:r w:rsidR="00B07B0C" w:rsidRPr="004F386C">
        <w:rPr>
          <w:rFonts w:eastAsia="Times New Roman"/>
          <w:color w:val="1A1A1A"/>
          <w:shd w:val="clear" w:color="auto" w:fill="FFFFFF"/>
          <w:lang w:val="en-US"/>
        </w:rPr>
        <w:t>newly-developed</w:t>
      </w:r>
      <w:proofErr w:type="gramEnd"/>
      <w:r w:rsidR="00B07B0C" w:rsidRPr="004F386C">
        <w:rPr>
          <w:rFonts w:eastAsia="Times New Roman"/>
          <w:color w:val="1A1A1A"/>
          <w:shd w:val="clear" w:color="auto" w:fill="FFFFFF"/>
          <w:lang w:val="en-US"/>
        </w:rPr>
        <w:t xml:space="preserve"> therapies.</w:t>
      </w:r>
    </w:p>
    <w:p w14:paraId="346B027B" w14:textId="6B3F5D7D" w:rsidR="00A800A7" w:rsidRPr="000F5D33" w:rsidRDefault="00811FFF" w:rsidP="00862B51">
      <w:r w:rsidRPr="000F5D33">
        <w:t xml:space="preserve">Up-regulation of BCL2 </w:t>
      </w:r>
      <w:r w:rsidR="00B07B0C" w:rsidRPr="000F5D33">
        <w:t>play</w:t>
      </w:r>
      <w:r w:rsidR="00F64127" w:rsidRPr="000F5D33">
        <w:t>s an</w:t>
      </w:r>
      <w:r w:rsidR="00B07B0C" w:rsidRPr="000F5D33">
        <w:t xml:space="preserve"> </w:t>
      </w:r>
      <w:r w:rsidRPr="000F5D33">
        <w:t>important</w:t>
      </w:r>
      <w:r w:rsidR="00B07B0C" w:rsidRPr="000F5D33">
        <w:t xml:space="preserve"> role in mitigating the normal tendency of B</w:t>
      </w:r>
      <w:r w:rsidR="00A57A4C" w:rsidRPr="000F5D33">
        <w:t xml:space="preserve"> </w:t>
      </w:r>
      <w:r w:rsidR="00B07B0C" w:rsidRPr="000F5D33">
        <w:t>cells to underg</w:t>
      </w:r>
      <w:r w:rsidR="00F64127" w:rsidRPr="000F5D33">
        <w:t>o</w:t>
      </w:r>
      <w:r w:rsidR="00B07B0C" w:rsidRPr="000F5D33">
        <w:t xml:space="preserve"> apoptosis. </w:t>
      </w:r>
      <w:r w:rsidR="00905D1A" w:rsidRPr="000F5D33">
        <w:t>This</w:t>
      </w:r>
      <w:r w:rsidR="004B567D" w:rsidRPr="000F5D33">
        <w:t xml:space="preserve"> requirement appears to be</w:t>
      </w:r>
      <w:r w:rsidR="00905D1A" w:rsidRPr="000F5D33">
        <w:t xml:space="preserve"> the case for many B-cell </w:t>
      </w:r>
      <w:proofErr w:type="spellStart"/>
      <w:r w:rsidR="00905D1A" w:rsidRPr="000F5D33">
        <w:t>tumors</w:t>
      </w:r>
      <w:proofErr w:type="spellEnd"/>
      <w:r w:rsidR="00905D1A" w:rsidRPr="000F5D33">
        <w:t>, where</w:t>
      </w:r>
      <w:r w:rsidR="004B567D" w:rsidRPr="000F5D33">
        <w:t xml:space="preserve"> remarkably</w:t>
      </w:r>
      <w:r w:rsidR="00E64C10" w:rsidRPr="000F5D33">
        <w:t xml:space="preserve"> different</w:t>
      </w:r>
      <w:r w:rsidR="00905D1A" w:rsidRPr="000F5D33">
        <w:t xml:space="preserve"> strategies </w:t>
      </w:r>
      <w:r w:rsidR="00E64C10" w:rsidRPr="000F5D33">
        <w:t xml:space="preserve">can be </w:t>
      </w:r>
      <w:r w:rsidR="004B567D" w:rsidRPr="000F5D33">
        <w:t>engaged</w:t>
      </w:r>
      <w:r w:rsidR="00905D1A" w:rsidRPr="000F5D33">
        <w:t xml:space="preserve"> to maintain expression. </w:t>
      </w:r>
      <w:r w:rsidR="00B07B0C" w:rsidRPr="000F5D33">
        <w:t>CLL cells express high</w:t>
      </w:r>
      <w:r w:rsidR="00A57A4C" w:rsidRPr="000F5D33">
        <w:t xml:space="preserve"> </w:t>
      </w:r>
      <w:r w:rsidR="00B07B0C" w:rsidRPr="000F5D33">
        <w:t xml:space="preserve">levels of </w:t>
      </w:r>
      <w:r w:rsidR="00E64C10" w:rsidRPr="000F5D33">
        <w:t>BCL2</w:t>
      </w:r>
      <w:r w:rsidR="008D51A2" w:rsidRPr="000F5D33">
        <w:t>, more than other B-cell malignancies, such as</w:t>
      </w:r>
      <w:r w:rsidRPr="000F5D33">
        <w:t xml:space="preserve"> follicular lymphoma </w:t>
      </w:r>
      <w:r w:rsidR="00A800A7" w:rsidRPr="000F5D33">
        <w:t>(FL)</w:t>
      </w:r>
      <w:r w:rsidR="008D51A2" w:rsidRPr="000F5D33">
        <w:t xml:space="preserve">, which commonly </w:t>
      </w:r>
      <w:proofErr w:type="spellStart"/>
      <w:r w:rsidR="008D51A2" w:rsidRPr="000F5D33">
        <w:t>harbor</w:t>
      </w:r>
      <w:r w:rsidR="00240D12" w:rsidRPr="000F5D33">
        <w:t>s</w:t>
      </w:r>
      <w:proofErr w:type="spellEnd"/>
      <w:r w:rsidR="008D51A2" w:rsidRPr="000F5D33">
        <w:t xml:space="preserve"> chromosomal translocations that juxtapose the </w:t>
      </w:r>
      <w:r w:rsidR="008D51A2" w:rsidRPr="000F5D33">
        <w:rPr>
          <w:i/>
          <w:iCs/>
        </w:rPr>
        <w:t xml:space="preserve">BCL2 </w:t>
      </w:r>
      <w:r w:rsidR="008D51A2" w:rsidRPr="000F5D33">
        <w:t xml:space="preserve">locus on chromosome 18 with </w:t>
      </w:r>
      <w:r w:rsidR="00B7272B" w:rsidRPr="000F5D33">
        <w:t xml:space="preserve">the </w:t>
      </w:r>
      <w:r w:rsidR="005C6022" w:rsidRPr="000F5D33">
        <w:rPr>
          <w:i/>
          <w:iCs/>
        </w:rPr>
        <w:t>IG</w:t>
      </w:r>
      <w:r w:rsidR="008D51A2" w:rsidRPr="000F5D33">
        <w:t xml:space="preserve"> heavy chain</w:t>
      </w:r>
      <w:r w:rsidR="00520E72" w:rsidRPr="000F5D33">
        <w:t xml:space="preserve"> (</w:t>
      </w:r>
      <w:r w:rsidR="00520E72" w:rsidRPr="0013564E">
        <w:rPr>
          <w:i/>
          <w:iCs/>
        </w:rPr>
        <w:t>IGH</w:t>
      </w:r>
      <w:r w:rsidR="00520E72" w:rsidRPr="000F5D33">
        <w:t>)</w:t>
      </w:r>
      <w:r w:rsidR="008D51A2" w:rsidRPr="000F5D33">
        <w:t xml:space="preserve"> </w:t>
      </w:r>
      <w:r w:rsidR="00B7272B" w:rsidRPr="000F5D33">
        <w:t>prom</w:t>
      </w:r>
      <w:r w:rsidR="00EA6B40" w:rsidRPr="000F5D33">
        <w:t>oter</w:t>
      </w:r>
      <w:r w:rsidR="008D51A2" w:rsidRPr="000F5D33">
        <w:t xml:space="preserve"> present on chromosome 14, </w:t>
      </w:r>
      <w:r w:rsidR="00F64127" w:rsidRPr="000F5D33">
        <w:t>representing the</w:t>
      </w:r>
      <w:r w:rsidR="008D51A2" w:rsidRPr="000F5D33">
        <w:t xml:space="preserve"> t(14;18) translocation.  Although CLL cells of </w:t>
      </w:r>
      <w:r w:rsidR="004B567D" w:rsidRPr="000F5D33">
        <w:t>a few</w:t>
      </w:r>
      <w:r w:rsidR="008D51A2" w:rsidRPr="000F5D33">
        <w:t xml:space="preserve"> patients may </w:t>
      </w:r>
      <w:proofErr w:type="spellStart"/>
      <w:r w:rsidR="008D51A2" w:rsidRPr="000F5D33">
        <w:t>harbor</w:t>
      </w:r>
      <w:proofErr w:type="spellEnd"/>
      <w:r w:rsidR="008D51A2" w:rsidRPr="000F5D33">
        <w:t xml:space="preserve"> </w:t>
      </w:r>
      <w:r w:rsidR="00A37A88">
        <w:t xml:space="preserve">similar </w:t>
      </w:r>
      <w:r w:rsidR="008D51A2" w:rsidRPr="000F5D33">
        <w:t>translocations,</w:t>
      </w:r>
      <w:r w:rsidR="00081197" w:rsidRPr="000F5D33">
        <w:fldChar w:fldCharType="begin"/>
      </w:r>
      <w:r w:rsidR="00B643D6">
        <w:instrText xml:space="preserve"> ADDIN EN.CITE &lt;EndNote&gt;&lt;Cite&gt;&lt;Author&gt;Adachi&lt;/Author&gt;&lt;Year&gt;1990&lt;/Year&gt;&lt;RecNum&gt;81&lt;/RecNum&gt;&lt;DisplayText&gt;&lt;style face="superscript"&gt;8&lt;/style&gt;&lt;/DisplayText&gt;&lt;record&gt;&lt;rec-number&gt;81&lt;/rec-number&gt;&lt;foreign-keys&gt;&lt;key app="EN" db-id="wxtx5erzawss51erpsvvwvslzaaps0xvrww9" timestamp="1610316310"&gt;81&lt;/key&gt;&lt;/foreign-keys&gt;&lt;ref-type name="Journal Article"&gt;17&lt;/ref-type&gt;&lt;contributors&gt;&lt;authors&gt;&lt;author&gt;Adachi, M.&lt;/author&gt;&lt;author&gt;Tefferi, A.&lt;/author&gt;&lt;author&gt;Greipp, P. R.&lt;/author&gt;&lt;author&gt;Kipps, T. J.&lt;/author&gt;&lt;author&gt;Tsujimoto, Y.&lt;/author&gt;&lt;/authors&gt;&lt;/contributors&gt;&lt;auth-address&gt;Wistar Institute of Anatomy and Biology, Philadelphia, Pennsylvania 19104.&lt;/auth-address&gt;&lt;titles&gt;&lt;title&gt;Preferential linkage of bcl-2 to immunoglobulin light chain gene in chronic lymphocytic leukemia&lt;/title&gt;&lt;secondary-title&gt;J Exp Med&lt;/secondary-title&gt;&lt;/titles&gt;&lt;periodical&gt;&lt;full-title&gt;J Exp Med&lt;/full-title&gt;&lt;/periodical&gt;&lt;pages&gt;559-64&lt;/pages&gt;&lt;volume&gt;171&lt;/volume&gt;&lt;number&gt;2&lt;/number&gt;&lt;edition&gt;1990/02/01&lt;/edition&gt;&lt;keywords&gt;&lt;keyword&gt;Base Sequence&lt;/keyword&gt;&lt;keyword&gt;Blotting, Southern&lt;/keyword&gt;&lt;keyword&gt;Chromosomes, Human, Pair 14&lt;/keyword&gt;&lt;keyword&gt;Chromosomes, Human, Pair 18&lt;/keyword&gt;&lt;keyword&gt;DNA/genetics&lt;/keyword&gt;&lt;keyword&gt;*Genes, Immunoglobulin&lt;/keyword&gt;&lt;keyword&gt;*Genetic Linkage&lt;/keyword&gt;&lt;keyword&gt;Humans&lt;/keyword&gt;&lt;keyword&gt;Immunoglobulin Light Chains/*genetics&lt;/keyword&gt;&lt;keyword&gt;Leukemia, Lymphocytic, Chronic, B-Cell/*genetics/immunology&lt;/keyword&gt;&lt;keyword&gt;Molecular Sequence Data&lt;/keyword&gt;&lt;keyword&gt;Translocation, Genetic&lt;/keyword&gt;&lt;/keywords&gt;&lt;dates&gt;&lt;year&gt;1990&lt;/year&gt;&lt;pub-dates&gt;&lt;date&gt;Feb 1&lt;/date&gt;&lt;/pub-dates&gt;&lt;/dates&gt;&lt;isbn&gt;0022-1007 (Print)&amp;#xD;0022-1007 (Linking)&lt;/isbn&gt;&lt;accession-num&gt;2106002&lt;/accession-num&gt;&lt;urls&gt;&lt;related-urls&gt;&lt;url&gt;https://www.ncbi.nlm.nih.gov/pubmed/2106002&lt;/url&gt;&lt;/related-urls&gt;&lt;/urls&gt;&lt;custom2&gt;PMC2187727&lt;/custom2&gt;&lt;electronic-resource-num&gt;10.1084/jem.171.2.559&lt;/electronic-resource-num&gt;&lt;/record&gt;&lt;/Cite&gt;&lt;/EndNote&gt;</w:instrText>
      </w:r>
      <w:r w:rsidR="00081197" w:rsidRPr="000F5D33">
        <w:fldChar w:fldCharType="separate"/>
      </w:r>
      <w:r w:rsidR="00B643D6" w:rsidRPr="00B643D6">
        <w:rPr>
          <w:noProof/>
          <w:vertAlign w:val="superscript"/>
        </w:rPr>
        <w:t>8</w:t>
      </w:r>
      <w:r w:rsidR="00081197" w:rsidRPr="000F5D33">
        <w:fldChar w:fldCharType="end"/>
      </w:r>
      <w:r w:rsidR="00C163C8" w:rsidRPr="000F5D33">
        <w:t xml:space="preserve"> </w:t>
      </w:r>
      <w:r w:rsidR="004B567D" w:rsidRPr="000F5D33">
        <w:t>these</w:t>
      </w:r>
      <w:r w:rsidR="00C163C8" w:rsidRPr="000F5D33">
        <w:t xml:space="preserve"> are much less frequent than in FL.</w:t>
      </w:r>
      <w:r w:rsidR="00081197" w:rsidRPr="000F5D33">
        <w:fldChar w:fldCharType="begin"/>
      </w:r>
      <w:r w:rsidR="00B643D6">
        <w:instrText xml:space="preserve"> ADDIN EN.CITE &lt;EndNote&gt;&lt;Cite&gt;&lt;Author&gt;Dyer&lt;/Author&gt;&lt;Year&gt;1994&lt;/Year&gt;&lt;RecNum&gt;82&lt;/RecNum&gt;&lt;DisplayText&gt;&lt;style face="superscript"&gt;9&lt;/style&gt;&lt;/DisplayText&gt;&lt;record&gt;&lt;rec-number&gt;82&lt;/rec-number&gt;&lt;foreign-keys&gt;&lt;key app="EN" db-id="wxtx5erzawss51erpsvvwvslzaaps0xvrww9" timestamp="1610316453"&gt;82&lt;/key&gt;&lt;/foreign-keys&gt;&lt;ref-type name="Journal Article"&gt;17&lt;/ref-type&gt;&lt;contributors&gt;&lt;authors&gt;&lt;author&gt;Dyer, M. J.&lt;/author&gt;&lt;author&gt;Zani, V. J.&lt;/author&gt;&lt;author&gt;Lu, W. Z.&lt;/author&gt;&lt;author&gt;O&amp;apos;Byrne, A.&lt;/author&gt;&lt;author&gt;Mould, S.&lt;/author&gt;&lt;author&gt;Chapman, R.&lt;/author&gt;&lt;author&gt;Heward, J. M.&lt;/author&gt;&lt;author&gt;Kayano, H.&lt;/author&gt;&lt;author&gt;Jadayel, D.&lt;/author&gt;&lt;author&gt;Matutes, E.&lt;/author&gt;&lt;author&gt;et al.,&lt;/author&gt;&lt;/authors&gt;&lt;/contributors&gt;&lt;auth-address&gt;Academic Department of Haematology and Cytogenetics, Institute of Cancer Research, Sutton, Surrey, UK.&lt;/auth-address&gt;&lt;titles&gt;&lt;title&gt;BCL2 translocations in leukemias of mature B cells&lt;/title&gt;&lt;secondary-title&gt;Blood&lt;/secondary-title&gt;&lt;/titles&gt;&lt;periodical&gt;&lt;full-title&gt;Blood&lt;/full-title&gt;&lt;/periodical&gt;&lt;pages&gt;3682-8&lt;/pages&gt;&lt;volume&gt;83&lt;/volume&gt;&lt;number&gt;12&lt;/number&gt;&lt;edition&gt;1994/06/15&lt;/edition&gt;&lt;keywords&gt;&lt;keyword&gt;Aged&lt;/keyword&gt;&lt;keyword&gt;Aged, 80 and over&lt;/keyword&gt;&lt;keyword&gt;Chromosomes, Human, Pair 14&lt;/keyword&gt;&lt;keyword&gt;Chromosomes, Human, Pair 18&lt;/keyword&gt;&lt;keyword&gt;Chromosomes, Human, Pair 2&lt;/keyword&gt;&lt;keyword&gt;Female&lt;/keyword&gt;&lt;keyword&gt;Humans&lt;/keyword&gt;&lt;keyword&gt;Leukemia, B-Cell/*genetics&lt;/keyword&gt;&lt;keyword&gt;Lymphoma/genetics&lt;/keyword&gt;&lt;keyword&gt;Male&lt;/keyword&gt;&lt;keyword&gt;Proto-Oncogene Proteins/*genetics&lt;/keyword&gt;&lt;keyword&gt;Proto-Oncogene Proteins c-bcl-2&lt;/keyword&gt;&lt;keyword&gt;*Proto-Oncogenes&lt;/keyword&gt;&lt;keyword&gt;*Translocation, Genetic&lt;/keyword&gt;&lt;/keywords&gt;&lt;dates&gt;&lt;year&gt;1994&lt;/year&gt;&lt;pub-dates&gt;&lt;date&gt;Jun 15&lt;/date&gt;&lt;/pub-dates&gt;&lt;/dates&gt;&lt;isbn&gt;0006-4971 (Print)&amp;#xD;0006-4971 (Linking)&lt;/isbn&gt;&lt;accession-num&gt;8204892&lt;/accession-num&gt;&lt;urls&gt;&lt;related-urls&gt;&lt;url&gt;https://www.ncbi.nlm.nih.gov/pubmed/8204892&lt;/url&gt;&lt;/related-urls&gt;&lt;/urls&gt;&lt;/record&gt;&lt;/Cite&gt;&lt;/EndNote&gt;</w:instrText>
      </w:r>
      <w:r w:rsidR="00081197" w:rsidRPr="000F5D33">
        <w:fldChar w:fldCharType="separate"/>
      </w:r>
      <w:r w:rsidR="00B643D6" w:rsidRPr="00B643D6">
        <w:rPr>
          <w:noProof/>
          <w:vertAlign w:val="superscript"/>
        </w:rPr>
        <w:t>9</w:t>
      </w:r>
      <w:r w:rsidR="00081197" w:rsidRPr="000F5D33">
        <w:fldChar w:fldCharType="end"/>
      </w:r>
      <w:r w:rsidR="00D3620D" w:rsidRPr="000F5D33">
        <w:t xml:space="preserve"> Instead, CLL cells more commonly </w:t>
      </w:r>
      <w:r w:rsidR="00CD7A0B" w:rsidRPr="000F5D33">
        <w:t>(~</w:t>
      </w:r>
      <w:r w:rsidR="00F55974" w:rsidRPr="00A76C89">
        <w:t>80</w:t>
      </w:r>
      <w:r w:rsidR="00CD7A0B" w:rsidRPr="00A76C89">
        <w:t>%</w:t>
      </w:r>
      <w:r w:rsidR="00CD7A0B" w:rsidRPr="000F5D33">
        <w:t xml:space="preserve"> of cases) </w:t>
      </w:r>
      <w:r w:rsidR="00D3620D" w:rsidRPr="000F5D33">
        <w:t>have loss or repressed expression of two non-coding microRNA</w:t>
      </w:r>
      <w:r w:rsidR="002D7B69" w:rsidRPr="000F5D33">
        <w:t>s</w:t>
      </w:r>
      <w:r w:rsidR="00D3620D" w:rsidRPr="000F5D33">
        <w:t xml:space="preserve">, namely </w:t>
      </w:r>
      <w:r w:rsidR="00D3620D" w:rsidRPr="000F5D33">
        <w:rPr>
          <w:i/>
          <w:iCs/>
        </w:rPr>
        <w:t>miR-15a/16-1</w:t>
      </w:r>
      <w:r w:rsidR="00D3620D" w:rsidRPr="000F5D33">
        <w:t>,</w:t>
      </w:r>
      <w:r w:rsidR="00081197" w:rsidRPr="000F5D33">
        <w:fldChar w:fldCharType="begin">
          <w:fldData xml:space="preserve">PEVuZE5vdGU+PENpdGU+PEF1dGhvcj5DYWxpbjwvQXV0aG9yPjxZZWFyPjIwMDI8L1llYXI+PFJl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</w:fldData>
        </w:fldChar>
      </w:r>
      <w:r w:rsidR="00B643D6">
        <w:instrText xml:space="preserve"> ADDIN EN.CITE </w:instrText>
      </w:r>
      <w:r w:rsidR="00B643D6">
        <w:fldChar w:fldCharType="begin">
          <w:fldData xml:space="preserve">PEVuZE5vdGU+PENpdGU+PEF1dGhvcj5DYWxpbjwvQXV0aG9yPjxZZWFyPjIwMDI8L1llYXI+PFJl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</w:fldData>
        </w:fldChar>
      </w:r>
      <w:r w:rsidR="00B643D6">
        <w:instrText xml:space="preserve"> ADDIN EN.CITE.DATA </w:instrText>
      </w:r>
      <w:r w:rsidR="00B643D6">
        <w:fldChar w:fldCharType="end"/>
      </w:r>
      <w:r w:rsidR="00081197" w:rsidRPr="000F5D33">
        <w:fldChar w:fldCharType="separate"/>
      </w:r>
      <w:r w:rsidR="00B643D6" w:rsidRPr="00B643D6">
        <w:rPr>
          <w:noProof/>
          <w:vertAlign w:val="superscript"/>
        </w:rPr>
        <w:t>10</w:t>
      </w:r>
      <w:r w:rsidR="00081197" w:rsidRPr="000F5D33">
        <w:fldChar w:fldCharType="end"/>
      </w:r>
      <w:r w:rsidR="00D3620D" w:rsidRPr="000F5D33">
        <w:rPr>
          <w:i/>
          <w:iCs/>
        </w:rPr>
        <w:t xml:space="preserve"> </w:t>
      </w:r>
      <w:r w:rsidR="00CD7A0B" w:rsidRPr="000F5D33">
        <w:t>mainly due to del(13)(q14). Since these microRNAs</w:t>
      </w:r>
      <w:r w:rsidR="00D3620D" w:rsidRPr="000F5D33">
        <w:rPr>
          <w:i/>
          <w:iCs/>
        </w:rPr>
        <w:t xml:space="preserve"> </w:t>
      </w:r>
      <w:r w:rsidR="00D3620D" w:rsidRPr="000F5D33">
        <w:t xml:space="preserve">ordinarily repress </w:t>
      </w:r>
      <w:r w:rsidR="00A57A4C" w:rsidRPr="000F5D33">
        <w:t xml:space="preserve">the </w:t>
      </w:r>
      <w:r w:rsidR="00D3620D" w:rsidRPr="000F5D33">
        <w:t xml:space="preserve">expression of </w:t>
      </w:r>
      <w:r w:rsidR="00D3620D" w:rsidRPr="000F5D33">
        <w:rPr>
          <w:i/>
          <w:iCs/>
        </w:rPr>
        <w:t>BCL2</w:t>
      </w:r>
      <w:r w:rsidR="00CD7A0B" w:rsidRPr="000F5D33">
        <w:t>,</w:t>
      </w:r>
      <w:r w:rsidR="00081197" w:rsidRPr="000F5D33">
        <w:fldChar w:fldCharType="begin">
          <w:fldData xml:space="preserve">PEVuZE5vdGU+PENpdGU+PEF1dGhvcj5DaW1taW5vPC9BdXRob3I+PFllYXI+MjAwNTwvWWVhcj48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</w:fldData>
        </w:fldChar>
      </w:r>
      <w:r w:rsidR="00B643D6">
        <w:instrText xml:space="preserve"> ADDIN EN.CITE </w:instrText>
      </w:r>
      <w:r w:rsidR="00B643D6">
        <w:fldChar w:fldCharType="begin">
          <w:fldData xml:space="preserve">PEVuZE5vdGU+PENpdGU+PEF1dGhvcj5DaW1taW5vPC9BdXRob3I+PFllYXI+MjAwNTwvWWVhcj48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</w:fldData>
        </w:fldChar>
      </w:r>
      <w:r w:rsidR="00B643D6">
        <w:instrText xml:space="preserve"> ADDIN EN.CITE.DATA </w:instrText>
      </w:r>
      <w:r w:rsidR="00B643D6">
        <w:fldChar w:fldCharType="end"/>
      </w:r>
      <w:r w:rsidR="00081197" w:rsidRPr="000F5D33">
        <w:fldChar w:fldCharType="separate"/>
      </w:r>
      <w:r w:rsidR="00B643D6" w:rsidRPr="00B643D6">
        <w:rPr>
          <w:noProof/>
          <w:vertAlign w:val="superscript"/>
        </w:rPr>
        <w:t>11</w:t>
      </w:r>
      <w:r w:rsidR="00081197" w:rsidRPr="000F5D33">
        <w:fldChar w:fldCharType="end"/>
      </w:r>
      <w:r w:rsidR="00E64C10" w:rsidRPr="000F5D33">
        <w:t xml:space="preserve"> </w:t>
      </w:r>
      <w:r w:rsidR="00CD7A0B" w:rsidRPr="000F5D33">
        <w:t>their loss or repression</w:t>
      </w:r>
      <w:r w:rsidR="000E2AE7" w:rsidRPr="000F5D33">
        <w:t xml:space="preserve"> </w:t>
      </w:r>
      <w:r w:rsidR="009D4B2B">
        <w:t>accounts</w:t>
      </w:r>
      <w:r w:rsidR="000E2AE7" w:rsidRPr="000F5D33">
        <w:t xml:space="preserve"> in part for the very high</w:t>
      </w:r>
      <w:r w:rsidR="00A57A4C" w:rsidRPr="000F5D33">
        <w:t>-</w:t>
      </w:r>
      <w:r w:rsidR="000E2AE7" w:rsidRPr="000F5D33">
        <w:t xml:space="preserve">level </w:t>
      </w:r>
      <w:r w:rsidR="00F64127" w:rsidRPr="000F5D33">
        <w:t xml:space="preserve">expression </w:t>
      </w:r>
      <w:r w:rsidR="000E2AE7" w:rsidRPr="000F5D33">
        <w:t>of BCL2</w:t>
      </w:r>
      <w:r w:rsidR="00E83817">
        <w:rPr>
          <w:color w:val="FF0000"/>
        </w:rPr>
        <w:t>.</w:t>
      </w:r>
      <w:r w:rsidR="000C6E57">
        <w:t xml:space="preserve"> </w:t>
      </w:r>
      <w:r w:rsidR="00F64127" w:rsidRPr="000F5D33">
        <w:t xml:space="preserve">However, </w:t>
      </w:r>
      <w:r w:rsidR="00DB3D51" w:rsidRPr="0073475B">
        <w:t>although</w:t>
      </w:r>
      <w:r w:rsidR="000E2AE7" w:rsidRPr="0073475B">
        <w:t xml:space="preserve"> </w:t>
      </w:r>
      <w:r w:rsidR="009D4B2B" w:rsidRPr="0073475B">
        <w:t xml:space="preserve">they </w:t>
      </w:r>
      <w:r w:rsidR="000E2AE7" w:rsidRPr="000F5D33">
        <w:t>generally hav</w:t>
      </w:r>
      <w:r w:rsidR="009D4B2B">
        <w:t>e</w:t>
      </w:r>
      <w:r w:rsidR="000E2AE7" w:rsidRPr="000F5D33">
        <w:t xml:space="preserve"> </w:t>
      </w:r>
      <w:r w:rsidR="00A57A4C" w:rsidRPr="000F5D33">
        <w:t xml:space="preserve">a </w:t>
      </w:r>
      <w:r w:rsidR="000E2AE7" w:rsidRPr="000F5D33">
        <w:t xml:space="preserve">higher expression of BCL2 than </w:t>
      </w:r>
      <w:r w:rsidR="009D4B2B">
        <w:t xml:space="preserve">the neoplastic cells </w:t>
      </w:r>
      <w:r w:rsidR="000E2AE7" w:rsidRPr="000F5D33">
        <w:t xml:space="preserve">in FL, CLL cells have a greater sensitivity </w:t>
      </w:r>
      <w:r w:rsidR="00C460CC" w:rsidRPr="000F5D33">
        <w:t xml:space="preserve">to </w:t>
      </w:r>
      <w:r w:rsidR="007249DF" w:rsidRPr="000F5D33">
        <w:t xml:space="preserve">the cytotoxic effect of </w:t>
      </w:r>
      <w:r w:rsidR="00C460CC" w:rsidRPr="000F5D33">
        <w:t>BCL2</w:t>
      </w:r>
      <w:r w:rsidR="007249DF" w:rsidRPr="000F5D33">
        <w:t xml:space="preserve"> inhibitors</w:t>
      </w:r>
      <w:r w:rsidR="000E2AE7" w:rsidRPr="000F5D33">
        <w:t>, such as the BH3 mimetic venetoclax</w:t>
      </w:r>
      <w:r w:rsidR="00D21527">
        <w:t>.</w:t>
      </w:r>
      <w:r w:rsidR="00E83817">
        <w:fldChar w:fldCharType="begin">
          <w:fldData xml:space="preserve">PEVuZE5vdGU+PENpdGU+PEF1dGhvcj5UYW08L0F1dGhvcj48WWVhcj4yMDE2PC9ZZWFyPjxSZWNO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</w:fldData>
        </w:fldChar>
      </w:r>
      <w:r w:rsidR="00E83817">
        <w:instrText xml:space="preserve"> ADDIN EN.CITE </w:instrText>
      </w:r>
      <w:r w:rsidR="00E83817">
        <w:fldChar w:fldCharType="begin">
          <w:fldData xml:space="preserve">PEVuZE5vdGU+PENpdGU+PEF1dGhvcj5UYW08L0F1dGhvcj48WWVhcj4yMDE2PC9ZZWFyPjxSZWNO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</w:fldData>
        </w:fldChar>
      </w:r>
      <w:r w:rsidR="00E83817">
        <w:instrText xml:space="preserve"> ADDIN EN.CITE.DATA </w:instrText>
      </w:r>
      <w:r w:rsidR="00E83817">
        <w:fldChar w:fldCharType="end"/>
      </w:r>
      <w:r w:rsidR="00E83817">
        <w:fldChar w:fldCharType="separate"/>
      </w:r>
      <w:r w:rsidR="00E83817" w:rsidRPr="00E83817">
        <w:rPr>
          <w:noProof/>
          <w:vertAlign w:val="superscript"/>
        </w:rPr>
        <w:t>12</w:t>
      </w:r>
      <w:r w:rsidR="00E83817">
        <w:fldChar w:fldCharType="end"/>
      </w:r>
      <w:r w:rsidR="00E83817" w:rsidRPr="000F5D33">
        <w:t xml:space="preserve"> </w:t>
      </w:r>
      <w:r w:rsidR="00E83817">
        <w:t xml:space="preserve"> </w:t>
      </w:r>
      <w:r w:rsidR="009D4B2B">
        <w:t xml:space="preserve">This </w:t>
      </w:r>
      <w:r w:rsidR="00E44E44">
        <w:t>may be partly due to expression of high levels of BH3-</w:t>
      </w:r>
      <w:r w:rsidR="00EF2F44" w:rsidRPr="000F5D33">
        <w:t>only pro-apoptotic molecules</w:t>
      </w:r>
      <w:r w:rsidR="00347A0F" w:rsidRPr="000F5D33">
        <w:t>,</w:t>
      </w:r>
      <w:r w:rsidR="00EF2F44" w:rsidRPr="000F5D33">
        <w:t xml:space="preserve"> such as BIM. This </w:t>
      </w:r>
      <w:r w:rsidR="00BC66C1" w:rsidRPr="000F5D33">
        <w:t xml:space="preserve">sequesters BCL2 and </w:t>
      </w:r>
      <w:r w:rsidR="00EF2F44" w:rsidRPr="000F5D33">
        <w:t xml:space="preserve">primes CLL cells for death, </w:t>
      </w:r>
      <w:r w:rsidR="00347A0F" w:rsidRPr="000F5D33">
        <w:t xml:space="preserve">causing CLL cells to balance </w:t>
      </w:r>
      <w:r w:rsidR="00F64127" w:rsidRPr="000F5D33">
        <w:t xml:space="preserve">between </w:t>
      </w:r>
      <w:r w:rsidR="00347A0F" w:rsidRPr="000F5D33">
        <w:t>life or death on the razor’s edge of the</w:t>
      </w:r>
      <w:r w:rsidR="00BC66C1" w:rsidRPr="000F5D33">
        <w:t xml:space="preserve"> BCL2:BIM ratio.</w:t>
      </w:r>
      <w:r w:rsidR="00081197" w:rsidRPr="000F5D33">
        <w:fldChar w:fldCharType="begin">
          <w:fldData xml:space="preserve">PEVuZE5vdGU+PENpdGU+PEF1dGhvcj5EZWwgR2Fpem8gTW9vcmU8L0F1dGhvcj48WWVhcj4yMDA3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</w:fldData>
        </w:fldChar>
      </w:r>
      <w:r w:rsidR="00E83817">
        <w:instrText xml:space="preserve"> ADDIN EN.CITE </w:instrText>
      </w:r>
      <w:r w:rsidR="00E83817">
        <w:fldChar w:fldCharType="begin">
          <w:fldData xml:space="preserve">PEVuZE5vdGU+PENpdGU+PEF1dGhvcj5EZWwgR2Fpem8gTW9vcmU8L0F1dGhvcj48WWVhcj4yMDA3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</w:fldData>
        </w:fldChar>
      </w:r>
      <w:r w:rsidR="00E83817">
        <w:instrText xml:space="preserve"> ADDIN EN.CITE.DATA </w:instrText>
      </w:r>
      <w:r w:rsidR="00E83817">
        <w:fldChar w:fldCharType="end"/>
      </w:r>
      <w:r w:rsidR="00081197" w:rsidRPr="000F5D33">
        <w:fldChar w:fldCharType="separate"/>
      </w:r>
      <w:r w:rsidR="00E83817" w:rsidRPr="00E83817">
        <w:rPr>
          <w:noProof/>
          <w:vertAlign w:val="superscript"/>
        </w:rPr>
        <w:t>13</w:t>
      </w:r>
      <w:r w:rsidR="00081197" w:rsidRPr="000F5D33">
        <w:fldChar w:fldCharType="end"/>
      </w:r>
    </w:p>
    <w:p w14:paraId="0050387E" w14:textId="4C309393" w:rsidR="006E5DAE" w:rsidRDefault="00BC66C1" w:rsidP="00862B51">
      <w:pPr>
        <w:rPr>
          <w:color w:val="000000"/>
          <w:shd w:val="clear" w:color="auto" w:fill="FFFFFF"/>
        </w:rPr>
      </w:pPr>
      <w:r w:rsidRPr="00C120FE">
        <w:rPr>
          <w:color w:val="000000"/>
        </w:rPr>
        <w:t xml:space="preserve">The second bottleneck for CLL is to express a </w:t>
      </w:r>
      <w:r w:rsidR="00AB24AC" w:rsidRPr="00C120FE">
        <w:rPr>
          <w:color w:val="000000"/>
        </w:rPr>
        <w:t>BC</w:t>
      </w:r>
      <w:r w:rsidR="00AB24AC" w:rsidRPr="0092456E">
        <w:rPr>
          <w:color w:val="000000"/>
        </w:rPr>
        <w:t>R</w:t>
      </w:r>
      <w:r w:rsidRPr="0092456E">
        <w:rPr>
          <w:color w:val="000000"/>
        </w:rPr>
        <w:t xml:space="preserve"> “tuned” </w:t>
      </w:r>
      <w:r w:rsidR="0015461F" w:rsidRPr="0092456E">
        <w:rPr>
          <w:color w:val="000000"/>
        </w:rPr>
        <w:t>for</w:t>
      </w:r>
      <w:r w:rsidRPr="0092456E">
        <w:rPr>
          <w:color w:val="000000"/>
        </w:rPr>
        <w:t xml:space="preserve"> stimulat</w:t>
      </w:r>
      <w:r w:rsidR="0015461F" w:rsidRPr="0092456E">
        <w:rPr>
          <w:color w:val="000000"/>
        </w:rPr>
        <w:t>ion of</w:t>
      </w:r>
      <w:r w:rsidRPr="0092456E">
        <w:rPr>
          <w:color w:val="000000"/>
        </w:rPr>
        <w:t xml:space="preserve"> growth and survival.</w:t>
      </w:r>
      <w:r w:rsidR="00ED0A3F" w:rsidRPr="0092456E">
        <w:rPr>
          <w:color w:val="000000"/>
        </w:rPr>
        <w:t xml:space="preserve"> </w:t>
      </w:r>
      <w:r w:rsidR="00616983" w:rsidRPr="0092456E">
        <w:t>The BCR is comprised of antigen-binding surface immunoglobulin (</w:t>
      </w:r>
      <w:proofErr w:type="spellStart"/>
      <w:r w:rsidR="00616983" w:rsidRPr="0092456E">
        <w:t>sIg</w:t>
      </w:r>
      <w:proofErr w:type="spellEnd"/>
      <w:r w:rsidR="00616983" w:rsidRPr="0092456E">
        <w:t>) and accessory molecules required for BCR</w:t>
      </w:r>
      <w:r w:rsidR="00DD33A4">
        <w:t xml:space="preserve"> </w:t>
      </w:r>
      <w:proofErr w:type="spellStart"/>
      <w:r w:rsidR="00616983" w:rsidRPr="0092456E">
        <w:t>signaling</w:t>
      </w:r>
      <w:proofErr w:type="spellEnd"/>
      <w:r w:rsidR="00616983" w:rsidRPr="0092456E">
        <w:t xml:space="preserve"> upon ligation of the </w:t>
      </w:r>
      <w:proofErr w:type="spellStart"/>
      <w:r w:rsidR="00616983" w:rsidRPr="0092456E">
        <w:t>sIg.</w:t>
      </w:r>
      <w:proofErr w:type="spellEnd"/>
      <w:r w:rsidR="00616983" w:rsidRPr="0092456E">
        <w:t xml:space="preserve"> A functional BCR is required for the survival of normal B cells,</w:t>
      </w:r>
      <w:r w:rsidR="00081197" w:rsidRPr="0092456E">
        <w:fldChar w:fldCharType="begin">
          <w:fldData xml:space="preserve">PEVuZE5vdGU+PENpdGU+PEF1dGhvcj5MYW08L0F1dGhvcj48WWVhcj4xOTk3PC9ZZWFyPjxSZWNO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</w:fldData>
        </w:fldChar>
      </w:r>
      <w:r w:rsidR="00E83817">
        <w:instrText xml:space="preserve"> ADDIN EN.CITE </w:instrText>
      </w:r>
      <w:r w:rsidR="00E83817">
        <w:fldChar w:fldCharType="begin">
          <w:fldData xml:space="preserve">PEVuZE5vdGU+PENpdGU+PEF1dGhvcj5MYW08L0F1dGhvcj48WWVhcj4xOTk3PC9ZZWFyPjxSZWNO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</w:fldData>
        </w:fldChar>
      </w:r>
      <w:r w:rsidR="00E83817">
        <w:instrText xml:space="preserve"> ADDIN EN.CITE.DATA </w:instrText>
      </w:r>
      <w:r w:rsidR="00E83817">
        <w:fldChar w:fldCharType="end"/>
      </w:r>
      <w:r w:rsidR="00081197" w:rsidRPr="0092456E">
        <w:fldChar w:fldCharType="separate"/>
      </w:r>
      <w:r w:rsidR="00E83817" w:rsidRPr="00E83817">
        <w:rPr>
          <w:noProof/>
          <w:vertAlign w:val="superscript"/>
        </w:rPr>
        <w:t>14</w:t>
      </w:r>
      <w:r w:rsidR="00081197" w:rsidRPr="0092456E">
        <w:fldChar w:fldCharType="end"/>
      </w:r>
      <w:r w:rsidR="00616983" w:rsidRPr="0092456E">
        <w:t xml:space="preserve"> and </w:t>
      </w:r>
      <w:r w:rsidR="00CD7A0B" w:rsidRPr="0092456E">
        <w:t xml:space="preserve">for </w:t>
      </w:r>
      <w:r w:rsidR="00616983" w:rsidRPr="0092456E">
        <w:t xml:space="preserve">most mature B-cell malignancies, including CLL. The BCR of CLL cells appears engaged by environmental or self-antigen, leading to constitutive </w:t>
      </w:r>
      <w:proofErr w:type="spellStart"/>
      <w:r w:rsidR="00616983" w:rsidRPr="0092456E">
        <w:t>signaling</w:t>
      </w:r>
      <w:proofErr w:type="spellEnd"/>
      <w:r w:rsidR="00616983" w:rsidRPr="0092456E">
        <w:t xml:space="preserve"> </w:t>
      </w:r>
      <w:r w:rsidR="00616983" w:rsidRPr="0092456E">
        <w:rPr>
          <w:i/>
        </w:rPr>
        <w:t>in vivo</w:t>
      </w:r>
      <w:r w:rsidR="00616983" w:rsidRPr="0092456E">
        <w:t>.</w:t>
      </w:r>
      <w:r w:rsidR="00081197" w:rsidRPr="0092456E">
        <w:fldChar w:fldCharType="begin">
          <w:fldData xml:space="preserve">PEVuZE5vdGU+PENpdGU+PEF1dGhvcj5IZXJpc2hhbnU8L0F1dGhvcj48WWVhcj4yMDExPC9ZZWFy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</w:fldData>
        </w:fldChar>
      </w:r>
      <w:r w:rsidR="00E83817">
        <w:instrText xml:space="preserve"> ADDIN EN.CITE </w:instrText>
      </w:r>
      <w:r w:rsidR="00E83817">
        <w:fldChar w:fldCharType="begin">
          <w:fldData xml:space="preserve">PEVuZE5vdGU+PENpdGU+PEF1dGhvcj5IZXJpc2hhbnU8L0F1dGhvcj48WWVhcj4yMDExPC9ZZWFy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</w:fldData>
        </w:fldChar>
      </w:r>
      <w:r w:rsidR="00E83817">
        <w:instrText xml:space="preserve"> ADDIN EN.CITE.DATA </w:instrText>
      </w:r>
      <w:r w:rsidR="00E83817">
        <w:fldChar w:fldCharType="end"/>
      </w:r>
      <w:r w:rsidR="00081197" w:rsidRPr="0092456E">
        <w:fldChar w:fldCharType="separate"/>
      </w:r>
      <w:r w:rsidR="00E83817" w:rsidRPr="00E83817">
        <w:rPr>
          <w:noProof/>
          <w:vertAlign w:val="superscript"/>
        </w:rPr>
        <w:t>15-17</w:t>
      </w:r>
      <w:r w:rsidR="00081197" w:rsidRPr="0092456E">
        <w:fldChar w:fldCharType="end"/>
      </w:r>
      <w:r w:rsidR="00CD7A0B" w:rsidRPr="0092456E">
        <w:t xml:space="preserve"> However this is not </w:t>
      </w:r>
      <w:r w:rsidR="00CD7A0B" w:rsidRPr="00370167">
        <w:t>a simple on-off switch</w:t>
      </w:r>
      <w:r w:rsidR="00A7379A" w:rsidRPr="00370167">
        <w:t xml:space="preserve">: </w:t>
      </w:r>
      <w:r w:rsidR="00CD7A0B" w:rsidRPr="00370167">
        <w:t>cell</w:t>
      </w:r>
      <w:r w:rsidR="00A7379A" w:rsidRPr="00370167">
        <w:t>ular outcome</w:t>
      </w:r>
      <w:r w:rsidR="00742BD9" w:rsidRPr="00370167">
        <w:t xml:space="preserve"> for B cells</w:t>
      </w:r>
      <w:r w:rsidR="00CD7A0B" w:rsidRPr="00370167">
        <w:t xml:space="preserve"> depends on</w:t>
      </w:r>
      <w:r w:rsidR="00CD7A0B" w:rsidRPr="00370167">
        <w:rPr>
          <w:color w:val="000000"/>
        </w:rPr>
        <w:t xml:space="preserve"> the</w:t>
      </w:r>
      <w:r w:rsidRPr="00370167">
        <w:rPr>
          <w:color w:val="000000"/>
        </w:rPr>
        <w:t xml:space="preserve"> level of </w:t>
      </w:r>
      <w:r w:rsidR="00347A0F" w:rsidRPr="00370167">
        <w:rPr>
          <w:color w:val="000000"/>
        </w:rPr>
        <w:t>BCR</w:t>
      </w:r>
      <w:r w:rsidR="0067375B">
        <w:rPr>
          <w:color w:val="000000"/>
        </w:rPr>
        <w:t xml:space="preserve"> </w:t>
      </w:r>
      <w:proofErr w:type="spellStart"/>
      <w:r w:rsidRPr="00370167">
        <w:rPr>
          <w:color w:val="000000"/>
        </w:rPr>
        <w:t>signal</w:t>
      </w:r>
      <w:r w:rsidR="00347A0F" w:rsidRPr="00370167">
        <w:rPr>
          <w:color w:val="000000"/>
        </w:rPr>
        <w:t>ing</w:t>
      </w:r>
      <w:proofErr w:type="spellEnd"/>
      <w:r w:rsidR="00AB24AC" w:rsidRPr="00370167">
        <w:rPr>
          <w:color w:val="000000"/>
        </w:rPr>
        <w:t xml:space="preserve">, as seen in </w:t>
      </w:r>
      <w:r w:rsidR="00616983" w:rsidRPr="00370167">
        <w:rPr>
          <w:color w:val="000000"/>
        </w:rPr>
        <w:t xml:space="preserve">B-cell </w:t>
      </w:r>
      <w:r w:rsidR="00AB24AC" w:rsidRPr="00370167">
        <w:rPr>
          <w:color w:val="000000"/>
        </w:rPr>
        <w:t xml:space="preserve">acute lymphoblastic </w:t>
      </w:r>
      <w:proofErr w:type="spellStart"/>
      <w:r w:rsidR="00AB24AC" w:rsidRPr="00370167">
        <w:rPr>
          <w:color w:val="000000"/>
        </w:rPr>
        <w:t>leukemia</w:t>
      </w:r>
      <w:proofErr w:type="spellEnd"/>
      <w:r w:rsidR="00616983" w:rsidRPr="00370167">
        <w:rPr>
          <w:color w:val="000000"/>
        </w:rPr>
        <w:t>,</w:t>
      </w:r>
      <w:r w:rsidR="00AB24AC" w:rsidRPr="00370167">
        <w:rPr>
          <w:color w:val="000000"/>
        </w:rPr>
        <w:t xml:space="preserve"> where high levels of </w:t>
      </w:r>
      <w:proofErr w:type="spellStart"/>
      <w:r w:rsidR="00616983" w:rsidRPr="00370167">
        <w:rPr>
          <w:color w:val="000000"/>
        </w:rPr>
        <w:lastRenderedPageBreak/>
        <w:t>sIg</w:t>
      </w:r>
      <w:proofErr w:type="spellEnd"/>
      <w:r w:rsidR="00616983" w:rsidRPr="00370167">
        <w:rPr>
          <w:color w:val="000000"/>
        </w:rPr>
        <w:t xml:space="preserve"> ligat</w:t>
      </w:r>
      <w:r w:rsidR="00F64127" w:rsidRPr="00370167">
        <w:rPr>
          <w:color w:val="000000"/>
        </w:rPr>
        <w:t>io</w:t>
      </w:r>
      <w:r w:rsidR="00616983" w:rsidRPr="00370167">
        <w:rPr>
          <w:color w:val="000000"/>
        </w:rPr>
        <w:t xml:space="preserve">n </w:t>
      </w:r>
      <w:r w:rsidR="00347A0F" w:rsidRPr="00370167">
        <w:rPr>
          <w:color w:val="000000"/>
        </w:rPr>
        <w:t xml:space="preserve">can induce </w:t>
      </w:r>
      <w:r w:rsidR="00530186" w:rsidRPr="00370167">
        <w:rPr>
          <w:color w:val="000000"/>
        </w:rPr>
        <w:t xml:space="preserve">cell </w:t>
      </w:r>
      <w:r w:rsidR="00AB24AC" w:rsidRPr="00370167">
        <w:rPr>
          <w:color w:val="000000"/>
        </w:rPr>
        <w:t>death</w:t>
      </w:r>
      <w:r w:rsidR="00815327" w:rsidRPr="00370167">
        <w:rPr>
          <w:color w:val="000000"/>
        </w:rPr>
        <w:t>.</w:t>
      </w:r>
      <w:r w:rsidR="00081197" w:rsidRPr="00370167">
        <w:rPr>
          <w:color w:val="000000"/>
        </w:rPr>
        <w:fldChar w:fldCharType="begin">
          <w:fldData xml:space="preserve">PEVuZE5vdGU+PENpdGU+PEF1dGhvcj5DaGVuPC9BdXRob3I+PFllYXI+MjAxNTwvWWVhcj48UmVj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</w:fldData>
        </w:fldChar>
      </w:r>
      <w:r w:rsidR="00E83817">
        <w:rPr>
          <w:color w:val="000000"/>
        </w:rPr>
        <w:instrText xml:space="preserve"> ADDIN EN.CITE </w:instrText>
      </w:r>
      <w:r w:rsidR="00E83817">
        <w:rPr>
          <w:color w:val="000000"/>
        </w:rPr>
        <w:fldChar w:fldCharType="begin">
          <w:fldData xml:space="preserve">PEVuZE5vdGU+PENpdGU+PEF1dGhvcj5DaGVuPC9BdXRob3I+PFllYXI+MjAxNTwvWWVhcj48UmVj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</w:fldData>
        </w:fldChar>
      </w:r>
      <w:r w:rsidR="00E83817">
        <w:rPr>
          <w:color w:val="000000"/>
        </w:rPr>
        <w:instrText xml:space="preserve"> ADDIN EN.CITE.DATA </w:instrText>
      </w:r>
      <w:r w:rsidR="00E83817">
        <w:rPr>
          <w:color w:val="000000"/>
        </w:rPr>
      </w:r>
      <w:r w:rsidR="00E83817">
        <w:rPr>
          <w:color w:val="000000"/>
        </w:rPr>
        <w:fldChar w:fldCharType="end"/>
      </w:r>
      <w:r w:rsidR="00081197" w:rsidRPr="00370167">
        <w:rPr>
          <w:color w:val="000000"/>
        </w:rPr>
      </w:r>
      <w:r w:rsidR="00081197" w:rsidRPr="00370167">
        <w:rPr>
          <w:color w:val="000000"/>
        </w:rPr>
        <w:fldChar w:fldCharType="separate"/>
      </w:r>
      <w:r w:rsidR="00E83817" w:rsidRPr="00E83817">
        <w:rPr>
          <w:noProof/>
          <w:color w:val="000000"/>
          <w:vertAlign w:val="superscript"/>
        </w:rPr>
        <w:t>18</w:t>
      </w:r>
      <w:r w:rsidR="00081197" w:rsidRPr="00370167">
        <w:rPr>
          <w:color w:val="000000"/>
        </w:rPr>
        <w:fldChar w:fldCharType="end"/>
      </w:r>
      <w:r w:rsidR="00ED0A3F" w:rsidRPr="00370167">
        <w:rPr>
          <w:color w:val="000000"/>
        </w:rPr>
        <w:t xml:space="preserve"> </w:t>
      </w:r>
      <w:r w:rsidR="00AB24AC" w:rsidRPr="00370167">
        <w:rPr>
          <w:color w:val="000000"/>
        </w:rPr>
        <w:t xml:space="preserve">This </w:t>
      </w:r>
      <w:r w:rsidR="00CD7A0B" w:rsidRPr="00370167">
        <w:rPr>
          <w:color w:val="000000"/>
        </w:rPr>
        <w:t>has</w:t>
      </w:r>
      <w:r w:rsidR="00AB24AC" w:rsidRPr="00370167">
        <w:rPr>
          <w:color w:val="000000"/>
        </w:rPr>
        <w:t xml:space="preserve"> also</w:t>
      </w:r>
      <w:r w:rsidR="00CD7A0B" w:rsidRPr="00370167">
        <w:rPr>
          <w:color w:val="000000"/>
        </w:rPr>
        <w:t xml:space="preserve"> been shown</w:t>
      </w:r>
      <w:r w:rsidR="00AB24AC" w:rsidRPr="00370167">
        <w:rPr>
          <w:color w:val="000000"/>
        </w:rPr>
        <w:t xml:space="preserve"> for </w:t>
      </w:r>
      <w:r w:rsidR="00CD7A0B" w:rsidRPr="00370167">
        <w:rPr>
          <w:color w:val="000000"/>
        </w:rPr>
        <w:t xml:space="preserve">a </w:t>
      </w:r>
      <w:r w:rsidR="00AB24AC" w:rsidRPr="00370167">
        <w:rPr>
          <w:color w:val="000000"/>
        </w:rPr>
        <w:t xml:space="preserve">murine B-cell </w:t>
      </w:r>
      <w:r w:rsidR="00347A0F" w:rsidRPr="00370167">
        <w:rPr>
          <w:color w:val="000000"/>
        </w:rPr>
        <w:t>lymphoma</w:t>
      </w:r>
      <w:r w:rsidR="00ED0A3F" w:rsidRPr="00370167">
        <w:rPr>
          <w:color w:val="000000"/>
        </w:rPr>
        <w:t>,</w:t>
      </w:r>
      <w:r w:rsidR="00081197" w:rsidRPr="00370167">
        <w:rPr>
          <w:color w:val="000000"/>
        </w:rPr>
        <w:fldChar w:fldCharType="begin"/>
      </w:r>
      <w:r w:rsidR="00E83817">
        <w:rPr>
          <w:color w:val="000000"/>
        </w:rPr>
        <w:instrText xml:space="preserve"> ADDIN EN.CITE &lt;EndNote&gt;&lt;Cite&gt;&lt;Author&gt;Marches&lt;/Author&gt;&lt;Year&gt;1995&lt;/Year&gt;&lt;RecNum&gt;2&lt;/RecNum&gt;&lt;DisplayText&gt;&lt;style face="superscript"&gt;19&lt;/style&gt;&lt;/DisplayText&gt;&lt;record&gt;&lt;rec-number&gt;2&lt;/rec-number&gt;&lt;foreign-keys&gt;&lt;key app="EN" db-id="wxtx5erzawss51erpsvvwvslzaaps0xvrww9" timestamp="1609608191"&gt;2&lt;/key&gt;&lt;/foreign-keys&gt;&lt;ref-type name="Journal Article"&gt;17&lt;/ref-type&gt;&lt;contributors&gt;&lt;authors&gt;&lt;author&gt;Marches, R.&lt;/author&gt;&lt;author&gt;Racila, E.&lt;/author&gt;&lt;author&gt;Tucker, T. F.&lt;/author&gt;&lt;author&gt;Picker, L.&lt;/author&gt;&lt;author&gt;Mongini, P.&lt;/author&gt;&lt;author&gt;Hsueh, R.&lt;/author&gt;&lt;author&gt;Vitetta, E. S.&lt;/author&gt;&lt;author&gt;Scheuermann, R. H.&lt;/author&gt;&lt;author&gt;Uhr, J. W.&lt;/author&gt;&lt;/authors&gt;&lt;/contributors&gt;&lt;auth-address&gt;Department of Microbiology, University of Texas Southwestern Medical Center, Dallas 75235, USA.&lt;/auth-address&gt;&lt;titles&gt;&lt;title&gt;Tumour dormancy and cell signalling--III: Role of hypercrosslinking of IgM and CD40 on the induction of cell cycle arrest and apoptosis in B lymphoma cells&lt;/title&gt;&lt;secondary-title&gt;Ther Immunol&lt;/secondary-title&gt;&lt;/titles&gt;&lt;periodical&gt;&lt;full-title&gt;Ther Immunol&lt;/full-title&gt;&lt;/periodical&gt;&lt;pages&gt;125-36&lt;/pages&gt;&lt;volume&gt;2&lt;/volume&gt;&lt;number&gt;3&lt;/number&gt;&lt;edition&gt;1995/06/01&lt;/edition&gt;&lt;keywords&gt;&lt;keyword&gt;Animals&lt;/keyword&gt;&lt;keyword&gt;Antibodies/*pharmacology&lt;/keyword&gt;&lt;keyword&gt;Antibodies, Monoclonal/pharmacology&lt;/keyword&gt;&lt;keyword&gt;Apoptosis/*drug effects&lt;/keyword&gt;&lt;keyword&gt;CD40 Antigens/*immunology&lt;/keyword&gt;&lt;keyword&gt;Cell Cycle/*drug effects&lt;/keyword&gt;&lt;keyword&gt;Immunoglobulin M/*immunology&lt;/keyword&gt;&lt;keyword&gt;Lymphoma, B-Cell/immunology/pathology/*therapy&lt;/keyword&gt;&lt;keyword&gt;Mice&lt;/keyword&gt;&lt;keyword&gt;Mice, SCID&lt;/keyword&gt;&lt;keyword&gt;Signal Transduction/*drug effects&lt;/keyword&gt;&lt;keyword&gt;Tumor Cells, Cultured/immunology/pathology&lt;/keyword&gt;&lt;/keywords&gt;&lt;dates&gt;&lt;year&gt;1995&lt;/year&gt;&lt;pub-dates&gt;&lt;date&gt;Jun&lt;/date&gt;&lt;/pub-dates&gt;&lt;/dates&gt;&lt;isbn&gt;0967-0149 (Print)&amp;#xD;0967-0149 (Linking)&lt;/isbn&gt;&lt;accession-num&gt;8885131&lt;/accession-num&gt;&lt;urls&gt;&lt;related-urls&gt;&lt;url&gt;https://www.ncbi.nlm.nih.gov/pubmed/8885131&lt;/url&gt;&lt;/related-urls&gt;&lt;/urls&gt;&lt;/record&gt;&lt;/Cite&gt;&lt;/EndNote&gt;</w:instrText>
      </w:r>
      <w:r w:rsidR="00081197" w:rsidRPr="00370167">
        <w:rPr>
          <w:color w:val="000000"/>
        </w:rPr>
        <w:fldChar w:fldCharType="separate"/>
      </w:r>
      <w:r w:rsidR="00E83817" w:rsidRPr="00E83817">
        <w:rPr>
          <w:noProof/>
          <w:color w:val="000000"/>
          <w:vertAlign w:val="superscript"/>
        </w:rPr>
        <w:t>19</w:t>
      </w:r>
      <w:r w:rsidR="00081197" w:rsidRPr="00370167">
        <w:rPr>
          <w:color w:val="000000"/>
        </w:rPr>
        <w:fldChar w:fldCharType="end"/>
      </w:r>
      <w:r w:rsidR="00AB24AC" w:rsidRPr="00370167">
        <w:rPr>
          <w:color w:val="000000"/>
        </w:rPr>
        <w:t xml:space="preserve"> and </w:t>
      </w:r>
      <w:r w:rsidR="005B2D18" w:rsidRPr="00370167">
        <w:rPr>
          <w:color w:val="000000"/>
        </w:rPr>
        <w:t>for</w:t>
      </w:r>
      <w:r w:rsidR="00AB24AC" w:rsidRPr="00370167">
        <w:rPr>
          <w:color w:val="000000"/>
        </w:rPr>
        <w:t xml:space="preserve"> normal memory B cells</w:t>
      </w:r>
      <w:r w:rsidR="00347A0F" w:rsidRPr="00370167">
        <w:rPr>
          <w:color w:val="000000"/>
        </w:rPr>
        <w:t>,</w:t>
      </w:r>
      <w:r w:rsidR="00AB24AC" w:rsidRPr="00370167">
        <w:rPr>
          <w:color w:val="000000"/>
        </w:rPr>
        <w:t xml:space="preserve"> which</w:t>
      </w:r>
      <w:r w:rsidR="005D2401" w:rsidRPr="00370167">
        <w:rPr>
          <w:color w:val="000000"/>
        </w:rPr>
        <w:t xml:space="preserve">, in the absence of </w:t>
      </w:r>
      <w:r w:rsidR="00C63D83" w:rsidRPr="00370167">
        <w:rPr>
          <w:color w:val="000000"/>
        </w:rPr>
        <w:t>CD4+</w:t>
      </w:r>
      <w:r w:rsidR="005D2401" w:rsidRPr="00370167">
        <w:rPr>
          <w:color w:val="000000"/>
        </w:rPr>
        <w:t xml:space="preserve"> cells,</w:t>
      </w:r>
      <w:r w:rsidR="00AB24AC" w:rsidRPr="00370167">
        <w:rPr>
          <w:color w:val="000000"/>
        </w:rPr>
        <w:t xml:space="preserve"> </w:t>
      </w:r>
      <w:r w:rsidR="00347A0F" w:rsidRPr="00370167">
        <w:rPr>
          <w:color w:val="000000"/>
        </w:rPr>
        <w:t xml:space="preserve">may be </w:t>
      </w:r>
      <w:r w:rsidR="00AB24AC" w:rsidRPr="00370167">
        <w:rPr>
          <w:color w:val="000000"/>
        </w:rPr>
        <w:t>susceptible to “death by antigen”</w:t>
      </w:r>
      <w:r w:rsidR="00010734" w:rsidRPr="00370167">
        <w:rPr>
          <w:color w:val="000000"/>
        </w:rPr>
        <w:t xml:space="preserve"> mediated </w:t>
      </w:r>
      <w:r w:rsidR="0071071F" w:rsidRPr="00370167">
        <w:t>via mitochondrial dysfunction and accumulation of reactive oxygen species</w:t>
      </w:r>
      <w:r w:rsidR="00010734" w:rsidRPr="00370167">
        <w:t>.</w:t>
      </w:r>
      <w:r w:rsidR="00A57A4C" w:rsidRPr="00370167">
        <w:rPr>
          <w:color w:val="000000"/>
        </w:rPr>
        <w:fldChar w:fldCharType="begin">
          <w:fldData xml:space="preserve">PEVuZE5vdGU+PENpdGU+PEF1dGhvcj5TYXZlbHlldmE8L0F1dGhvcj48WWVhcj4yMDA1PC9ZZWFy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</w:fldData>
        </w:fldChar>
      </w:r>
      <w:r w:rsidR="00E83817">
        <w:rPr>
          <w:color w:val="000000"/>
        </w:rPr>
        <w:instrText xml:space="preserve"> ADDIN EN.CITE </w:instrText>
      </w:r>
      <w:r w:rsidR="00E83817">
        <w:rPr>
          <w:color w:val="000000"/>
        </w:rPr>
        <w:fldChar w:fldCharType="begin">
          <w:fldData xml:space="preserve">PEVuZE5vdGU+PENpdGU+PEF1dGhvcj5TYXZlbHlldmE8L0F1dGhvcj48WWVhcj4yMDA1PC9ZZWFy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</w:fldData>
        </w:fldChar>
      </w:r>
      <w:r w:rsidR="00E83817">
        <w:rPr>
          <w:color w:val="000000"/>
        </w:rPr>
        <w:instrText xml:space="preserve"> ADDIN EN.CITE.DATA </w:instrText>
      </w:r>
      <w:r w:rsidR="00E83817">
        <w:rPr>
          <w:color w:val="000000"/>
        </w:rPr>
      </w:r>
      <w:r w:rsidR="00E83817">
        <w:rPr>
          <w:color w:val="000000"/>
        </w:rPr>
        <w:fldChar w:fldCharType="end"/>
      </w:r>
      <w:r w:rsidR="00A57A4C" w:rsidRPr="00370167">
        <w:rPr>
          <w:color w:val="000000"/>
        </w:rPr>
      </w:r>
      <w:r w:rsidR="00A57A4C" w:rsidRPr="00370167">
        <w:rPr>
          <w:color w:val="000000"/>
        </w:rPr>
        <w:fldChar w:fldCharType="separate"/>
      </w:r>
      <w:r w:rsidR="00E83817" w:rsidRPr="00E83817">
        <w:rPr>
          <w:noProof/>
          <w:color w:val="000000"/>
          <w:vertAlign w:val="superscript"/>
        </w:rPr>
        <w:t>20</w:t>
      </w:r>
      <w:r w:rsidR="00A57A4C" w:rsidRPr="00370167">
        <w:rPr>
          <w:color w:val="000000"/>
        </w:rPr>
        <w:fldChar w:fldCharType="end"/>
      </w:r>
      <w:r w:rsidR="00010734" w:rsidRPr="00370167">
        <w:t xml:space="preserve"> On the other hand,</w:t>
      </w:r>
      <w:r w:rsidR="0071071F" w:rsidRPr="00370167">
        <w:t xml:space="preserve"> too little </w:t>
      </w:r>
      <w:r w:rsidR="00010734" w:rsidRPr="00370167">
        <w:t>stimulation fail</w:t>
      </w:r>
      <w:r w:rsidR="00B87A3F">
        <w:t>s</w:t>
      </w:r>
      <w:r w:rsidR="00010734" w:rsidRPr="00370167">
        <w:t xml:space="preserve"> </w:t>
      </w:r>
      <w:r w:rsidR="0071071F" w:rsidRPr="00370167">
        <w:t xml:space="preserve">to </w:t>
      </w:r>
      <w:r w:rsidR="00B87A3F">
        <w:t>provide</w:t>
      </w:r>
      <w:r w:rsidR="0071071F" w:rsidRPr="00370167">
        <w:t xml:space="preserve"> the signal required </w:t>
      </w:r>
      <w:r w:rsidR="008A74EA">
        <w:t>for</w:t>
      </w:r>
      <w:r w:rsidR="0071071F" w:rsidRPr="00370167">
        <w:t xml:space="preserve"> the metabolic demands of </w:t>
      </w:r>
      <w:proofErr w:type="spellStart"/>
      <w:r w:rsidR="0071071F" w:rsidRPr="00370167">
        <w:t>tumor</w:t>
      </w:r>
      <w:proofErr w:type="spellEnd"/>
      <w:r w:rsidR="0071071F" w:rsidRPr="00370167">
        <w:t xml:space="preserve"> cells</w:t>
      </w:r>
      <w:r w:rsidR="00010734" w:rsidRPr="00370167">
        <w:t xml:space="preserve">. </w:t>
      </w:r>
      <w:r w:rsidR="00AB24AC" w:rsidRPr="00370167">
        <w:rPr>
          <w:color w:val="000000"/>
        </w:rPr>
        <w:t>Clearly</w:t>
      </w:r>
      <w:r w:rsidR="00A57A4C" w:rsidRPr="00370167">
        <w:rPr>
          <w:color w:val="000000"/>
        </w:rPr>
        <w:t>,</w:t>
      </w:r>
      <w:r w:rsidR="00AB24AC" w:rsidRPr="00370167">
        <w:rPr>
          <w:color w:val="000000"/>
        </w:rPr>
        <w:t xml:space="preserve"> an adequate level of engagement is required</w:t>
      </w:r>
      <w:r w:rsidR="006E5DAE" w:rsidRPr="00370167">
        <w:rPr>
          <w:color w:val="000000"/>
        </w:rPr>
        <w:t>,</w:t>
      </w:r>
      <w:r w:rsidR="00AB24AC" w:rsidRPr="00370167">
        <w:rPr>
          <w:color w:val="000000"/>
        </w:rPr>
        <w:t xml:space="preserve"> </w:t>
      </w:r>
      <w:r w:rsidR="006E5DAE" w:rsidRPr="00370167">
        <w:rPr>
          <w:color w:val="000000"/>
        </w:rPr>
        <w:t xml:space="preserve">so the ideal </w:t>
      </w:r>
      <w:r w:rsidR="005D2401" w:rsidRPr="00370167">
        <w:rPr>
          <w:color w:val="000000"/>
        </w:rPr>
        <w:t>lies</w:t>
      </w:r>
      <w:r w:rsidR="006E5DAE" w:rsidRPr="00370167">
        <w:rPr>
          <w:color w:val="000000"/>
        </w:rPr>
        <w:t xml:space="preserve"> somewhere in the middle.</w:t>
      </w:r>
      <w:r w:rsidR="00ED0A3F" w:rsidRPr="00370167">
        <w:rPr>
          <w:color w:val="000000"/>
        </w:rPr>
        <w:t xml:space="preserve"> </w:t>
      </w:r>
      <w:r w:rsidR="006E5DAE" w:rsidRPr="00370167">
        <w:rPr>
          <w:color w:val="000000"/>
        </w:rPr>
        <w:t xml:space="preserve">This is reminiscent of the story of Goldilocks and the three bears, where </w:t>
      </w:r>
      <w:r w:rsidR="00B87A3F">
        <w:rPr>
          <w:color w:val="000000"/>
        </w:rPr>
        <w:t xml:space="preserve">only the </w:t>
      </w:r>
      <w:r w:rsidR="008A74EA">
        <w:rPr>
          <w:color w:val="000000"/>
        </w:rPr>
        <w:t xml:space="preserve">porridge which is </w:t>
      </w:r>
      <w:r w:rsidR="00B87A3F">
        <w:rPr>
          <w:color w:val="000000"/>
        </w:rPr>
        <w:t>not too</w:t>
      </w:r>
      <w:r w:rsidR="006E5DAE" w:rsidRPr="00370167">
        <w:rPr>
          <w:color w:val="000000"/>
        </w:rPr>
        <w:t xml:space="preserve"> hot, </w:t>
      </w:r>
      <w:r w:rsidR="00B87A3F">
        <w:rPr>
          <w:color w:val="000000"/>
        </w:rPr>
        <w:t>or</w:t>
      </w:r>
      <w:r w:rsidR="006E5DAE" w:rsidRPr="00370167">
        <w:rPr>
          <w:color w:val="000000"/>
        </w:rPr>
        <w:t xml:space="preserve"> </w:t>
      </w:r>
      <w:r w:rsidR="00B87A3F">
        <w:rPr>
          <w:color w:val="000000"/>
        </w:rPr>
        <w:t xml:space="preserve">not </w:t>
      </w:r>
      <w:r w:rsidR="006E5DAE" w:rsidRPr="00370167">
        <w:rPr>
          <w:color w:val="000000"/>
        </w:rPr>
        <w:t>too cold</w:t>
      </w:r>
      <w:r w:rsidR="00B87A3F">
        <w:rPr>
          <w:color w:val="000000"/>
        </w:rPr>
        <w:t>,</w:t>
      </w:r>
      <w:r w:rsidR="006E5DAE" w:rsidRPr="00370167">
        <w:rPr>
          <w:color w:val="000000"/>
        </w:rPr>
        <w:t xml:space="preserve"> </w:t>
      </w:r>
      <w:r w:rsidR="00B87A3F">
        <w:rPr>
          <w:color w:val="000000"/>
        </w:rPr>
        <w:t>but</w:t>
      </w:r>
      <w:r w:rsidR="008A74EA">
        <w:rPr>
          <w:color w:val="000000"/>
        </w:rPr>
        <w:t xml:space="preserve"> is</w:t>
      </w:r>
      <w:r w:rsidR="006E5DAE" w:rsidRPr="00370167">
        <w:rPr>
          <w:color w:val="000000"/>
        </w:rPr>
        <w:t xml:space="preserve"> “just right”</w:t>
      </w:r>
      <w:r w:rsidR="00B87A3F">
        <w:rPr>
          <w:color w:val="000000"/>
        </w:rPr>
        <w:t xml:space="preserve"> </w:t>
      </w:r>
      <w:r w:rsidR="008A74EA">
        <w:rPr>
          <w:color w:val="000000"/>
        </w:rPr>
        <w:t>is acceptable</w:t>
      </w:r>
      <w:r w:rsidR="006E5DAE" w:rsidRPr="00370167">
        <w:rPr>
          <w:color w:val="000000"/>
        </w:rPr>
        <w:t>.</w:t>
      </w:r>
      <w:r w:rsidR="00705BD6" w:rsidRPr="00370167">
        <w:rPr>
          <w:color w:val="000000"/>
        </w:rPr>
        <w:fldChar w:fldCharType="begin"/>
      </w:r>
      <w:r w:rsidR="00E83817">
        <w:rPr>
          <w:color w:val="000000"/>
        </w:rPr>
        <w:instrText xml:space="preserve"> ADDIN EN.CITE &lt;EndNote&gt;&lt;Cite&gt;&lt;Author&gt;Yun&lt;/Author&gt;&lt;Year&gt;2001&lt;/Year&gt;&lt;RecNum&gt;7216&lt;/RecNum&gt;&lt;DisplayText&gt;&lt;style face="superscript"&gt;21&lt;/style&gt;&lt;/DisplayText&gt;&lt;record&gt;&lt;rec-number&gt;7216&lt;/rec-number&gt;&lt;foreign-keys&gt;&lt;key app="EN" db-id="awvvaeavbeestpefefm5w2fcr5rwwfrfr0pt" timestamp="1611260130"&gt;7216&lt;/key&gt;&lt;/foreign-keys&gt;&lt;ref-type name="Journal Article"&gt;17&lt;/ref-type&gt;&lt;contributors&gt;&lt;authors&gt;&lt;author&gt;Yun, T. J.&lt;/author&gt;&lt;author&gt;Bevan, M. J.&lt;/author&gt;&lt;/authors&gt;&lt;/contributors&gt;&lt;titles&gt;&lt;title&gt;The Goldilocks conditions applied to T cell development&lt;/title&gt;&lt;secondary-title&gt;Nat Immunol&lt;/secondary-title&gt;&lt;/titles&gt;&lt;periodical&gt;&lt;full-title&gt;Nat Immunol&lt;/full-title&gt;&lt;/periodical&gt;&lt;pages&gt;13-4&lt;/pages&gt;&lt;volume&gt;2&lt;/volume&gt;&lt;number&gt;1&lt;/number&gt;&lt;edition&gt;2001/03/29&lt;/edition&gt;&lt;keywords&gt;&lt;keyword&gt;*Adaptor Proteins, Signal Transducing&lt;/keyword&gt;&lt;keyword&gt;Animals&lt;/keyword&gt;&lt;keyword&gt;Cell Differentiation&lt;/keyword&gt;&lt;keyword&gt;GRB2 Adaptor Protein&lt;/keyword&gt;&lt;keyword&gt;Histocompatibility Antigens/metabolism&lt;/keyword&gt;&lt;keyword&gt;Humans&lt;/keyword&gt;&lt;keyword&gt;Ligands&lt;/keyword&gt;&lt;keyword&gt;Mice&lt;/keyword&gt;&lt;keyword&gt;Mice, Knockout&lt;/keyword&gt;&lt;keyword&gt;Mitogen-Activated Protein Kinases/metabolism&lt;/keyword&gt;&lt;keyword&gt;Models, Biological&lt;/keyword&gt;&lt;keyword&gt;Proteins/genetics/metabolism&lt;/keyword&gt;&lt;keyword&gt;Receptors, Antigen, T-Cell/metabolism&lt;/keyword&gt;&lt;keyword&gt;Signal Transduction&lt;/keyword&gt;&lt;keyword&gt;T-Lymphocytes/*cytology/*immunology/metabolism&lt;/keyword&gt;&lt;keyword&gt;ras Proteins/metabolism&lt;/keyword&gt;&lt;/keywords&gt;&lt;dates&gt;&lt;year&gt;2001&lt;/year&gt;&lt;pub-dates&gt;&lt;date&gt;Jan&lt;/date&gt;&lt;/pub-dates&gt;&lt;/dates&gt;&lt;isbn&gt;1529-2908 (Print)&amp;#xD;1529-2908 (Linking)&lt;/isbn&gt;&lt;accession-num&gt;11135570&lt;/accession-num&gt;&lt;urls&gt;&lt;related-urls&gt;&lt;url&gt;https://www.ncbi.nlm.nih.gov/pubmed/11135570&lt;/url&gt;&lt;/related-urls&gt;&lt;/urls&gt;&lt;electronic-resource-num&gt;10.1038/83118&lt;/electronic-resource-num&gt;&lt;/record&gt;&lt;/Cite&gt;&lt;/EndNote&gt;</w:instrText>
      </w:r>
      <w:r w:rsidR="00705BD6" w:rsidRPr="00370167">
        <w:rPr>
          <w:color w:val="000000"/>
        </w:rPr>
        <w:fldChar w:fldCharType="separate"/>
      </w:r>
      <w:r w:rsidR="00E83817" w:rsidRPr="00E83817">
        <w:rPr>
          <w:noProof/>
          <w:color w:val="000000"/>
          <w:vertAlign w:val="superscript"/>
        </w:rPr>
        <w:t>21</w:t>
      </w:r>
      <w:r w:rsidR="00705BD6" w:rsidRPr="00370167">
        <w:rPr>
          <w:color w:val="000000"/>
        </w:rPr>
        <w:fldChar w:fldCharType="end"/>
      </w:r>
      <w:r w:rsidR="004B567D" w:rsidRPr="00370167">
        <w:rPr>
          <w:rStyle w:val="CommentReference"/>
          <w:sz w:val="24"/>
          <w:szCs w:val="24"/>
        </w:rPr>
        <w:t xml:space="preserve"> </w:t>
      </w:r>
      <w:r w:rsidR="00450468" w:rsidRPr="00370167">
        <w:rPr>
          <w:color w:val="000000"/>
          <w:shd w:val="clear" w:color="auto" w:fill="FFFFFF"/>
        </w:rPr>
        <w:t>It is becoming clear that t</w:t>
      </w:r>
      <w:r w:rsidR="00B77706" w:rsidRPr="00370167">
        <w:rPr>
          <w:color w:val="000000"/>
          <w:shd w:val="clear" w:color="auto" w:fill="FFFFFF"/>
        </w:rPr>
        <w:t>h</w:t>
      </w:r>
      <w:r w:rsidR="00450468" w:rsidRPr="00370167">
        <w:rPr>
          <w:color w:val="000000"/>
          <w:shd w:val="clear" w:color="auto" w:fill="FFFFFF"/>
        </w:rPr>
        <w:t>is</w:t>
      </w:r>
      <w:r w:rsidR="00B77706" w:rsidRPr="00370167">
        <w:rPr>
          <w:color w:val="000000"/>
          <w:shd w:val="clear" w:color="auto" w:fill="FFFFFF"/>
        </w:rPr>
        <w:t xml:space="preserve"> </w:t>
      </w:r>
      <w:r w:rsidR="00B87A3F">
        <w:rPr>
          <w:i/>
          <w:iCs/>
          <w:color w:val="000000"/>
          <w:shd w:val="clear" w:color="auto" w:fill="FFFFFF"/>
        </w:rPr>
        <w:t>Goldilocks Principle</w:t>
      </w:r>
      <w:r w:rsidR="00B77706" w:rsidRPr="00370167">
        <w:rPr>
          <w:color w:val="000000"/>
          <w:shd w:val="clear" w:color="auto" w:fill="FFFFFF"/>
        </w:rPr>
        <w:t xml:space="preserve"> applies to many biological systems</w:t>
      </w:r>
      <w:r w:rsidR="00450468" w:rsidRPr="00370167">
        <w:rPr>
          <w:color w:val="000000"/>
          <w:shd w:val="clear" w:color="auto" w:fill="FFFFFF"/>
        </w:rPr>
        <w:t>,</w:t>
      </w:r>
      <w:r w:rsidR="00B77706" w:rsidRPr="00370167">
        <w:rPr>
          <w:color w:val="000000"/>
          <w:shd w:val="clear" w:color="auto" w:fill="FFFFFF"/>
        </w:rPr>
        <w:t xml:space="preserve"> including T</w:t>
      </w:r>
      <w:r w:rsidR="00A57A4C" w:rsidRPr="00370167">
        <w:rPr>
          <w:color w:val="000000"/>
          <w:shd w:val="clear" w:color="auto" w:fill="FFFFFF"/>
        </w:rPr>
        <w:t>-</w:t>
      </w:r>
      <w:r w:rsidR="00B77706" w:rsidRPr="00370167">
        <w:rPr>
          <w:color w:val="000000"/>
          <w:shd w:val="clear" w:color="auto" w:fill="FFFFFF"/>
        </w:rPr>
        <w:t>cell responses to pathogens in the gut</w:t>
      </w:r>
      <w:r w:rsidR="00A57A4C" w:rsidRPr="00370167">
        <w:rPr>
          <w:color w:val="000000"/>
          <w:shd w:val="clear" w:color="auto" w:fill="FFFFFF"/>
        </w:rPr>
        <w:t>,</w:t>
      </w:r>
      <w:r w:rsidR="00A57A4C" w:rsidRPr="00370167">
        <w:rPr>
          <w:color w:val="000000"/>
          <w:shd w:val="clear" w:color="auto" w:fill="FFFFFF"/>
        </w:rPr>
        <w:fldChar w:fldCharType="begin"/>
      </w:r>
      <w:r w:rsidR="00E83817">
        <w:rPr>
          <w:color w:val="000000"/>
          <w:shd w:val="clear" w:color="auto" w:fill="FFFFFF"/>
        </w:rPr>
        <w:instrText xml:space="preserve"> ADDIN EN.CITE &lt;EndNote&gt;&lt;Cite&gt;&lt;Author&gt;Rudensky&lt;/Author&gt;&lt;Year&gt;2011&lt;/Year&gt;&lt;RecNum&gt;7698&lt;/RecNum&gt;&lt;DisplayText&gt;&lt;style face="superscript"&gt;22&lt;/style&gt;&lt;/DisplayText&gt;&lt;record&gt;&lt;rec-number&gt;7698&lt;/rec-number&gt;&lt;foreign-keys&gt;&lt;key app="EN" db-id="awvvaeavbeestpefefm5w2fcr5rwwfrfr0pt" timestamp="1612632870"&gt;7698&lt;/key&gt;&lt;/foreign-keys&gt;&lt;ref-type name="Journal Article"&gt;17&lt;/ref-type&gt;&lt;contributors&gt;&lt;authors&gt;&lt;author&gt;Rudensky, A. Y.&lt;/author&gt;&lt;author&gt;Chervonsky, A. V.&lt;/author&gt;&lt;/authors&gt;&lt;/contributors&gt;&lt;auth-address&gt;Howard Hughes Medical Institute and Immunology Program, Sloan Kettering Institute, New York, NY 10021, USA. rudenska@mskcc.org&lt;/auth-address&gt;&lt;titles&gt;&lt;title&gt;A narrow circle of mutual friends&lt;/title&gt;&lt;secondary-title&gt;Immunity&lt;/secondary-title&gt;&lt;/titles&gt;&lt;periodical&gt;&lt;full-title&gt;Immunity&lt;/full-title&gt;&lt;/periodical&gt;&lt;pages&gt;697-9&lt;/pages&gt;&lt;volume&gt;34&lt;/volume&gt;&lt;number&gt;5&lt;/number&gt;&lt;edition&gt;2011/05/28&lt;/edition&gt;&lt;dates&gt;&lt;year&gt;2011&lt;/year&gt;&lt;pub-dates&gt;&lt;date&gt;May 27&lt;/date&gt;&lt;/pub-dates&gt;&lt;/dates&gt;&lt;isbn&gt;1097-4180 (Electronic)&amp;#xD;1074-7613 (Linking)&lt;/isbn&gt;&lt;accession-num&gt;21616440&lt;/accession-num&gt;&lt;urls&gt;&lt;related-urls&gt;&lt;url&gt;https://www.ncbi.nlm.nih.gov/pubmed/21616440&lt;/url&gt;&lt;/related-urls&gt;&lt;/urls&gt;&lt;electronic-resource-num&gt;10.1016/j.immuni.2011.05.008&lt;/electronic-resource-num&gt;&lt;/record&gt;&lt;/Cite&gt;&lt;/EndNote&gt;</w:instrText>
      </w:r>
      <w:r w:rsidR="00A57A4C" w:rsidRPr="00370167">
        <w:rPr>
          <w:color w:val="000000"/>
          <w:shd w:val="clear" w:color="auto" w:fill="FFFFFF"/>
        </w:rPr>
        <w:fldChar w:fldCharType="separate"/>
      </w:r>
      <w:r w:rsidR="00E83817" w:rsidRPr="00E83817">
        <w:rPr>
          <w:noProof/>
          <w:color w:val="000000"/>
          <w:shd w:val="clear" w:color="auto" w:fill="FFFFFF"/>
          <w:vertAlign w:val="superscript"/>
        </w:rPr>
        <w:t>22</w:t>
      </w:r>
      <w:r w:rsidR="00A57A4C" w:rsidRPr="00370167">
        <w:rPr>
          <w:color w:val="000000"/>
          <w:shd w:val="clear" w:color="auto" w:fill="FFFFFF"/>
        </w:rPr>
        <w:fldChar w:fldCharType="end"/>
      </w:r>
      <w:r w:rsidR="005F679C" w:rsidRPr="00370167">
        <w:rPr>
          <w:color w:val="000000"/>
          <w:shd w:val="clear" w:color="auto" w:fill="FFFFFF"/>
        </w:rPr>
        <w:t xml:space="preserve"> and to the control of critical intracellular pathways such as PI3K.</w:t>
      </w:r>
      <w:r w:rsidR="00A57A4C" w:rsidRPr="00370167">
        <w:rPr>
          <w:color w:val="000000"/>
          <w:shd w:val="clear" w:color="auto" w:fill="FFFFFF"/>
        </w:rPr>
        <w:fldChar w:fldCharType="begin">
          <w:fldData xml:space="preserve">PEVuZE5vdGU+PENpdGU+PEF1dGhvcj5UYW5neWU8L0F1dGhvcj48WWVhcj4yMDE5PC9ZZWFyPjxS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</w:fldData>
        </w:fldChar>
      </w:r>
      <w:r w:rsidR="00E83817">
        <w:rPr>
          <w:color w:val="000000"/>
          <w:shd w:val="clear" w:color="auto" w:fill="FFFFFF"/>
        </w:rPr>
        <w:instrText xml:space="preserve"> ADDIN EN.CITE </w:instrText>
      </w:r>
      <w:r w:rsidR="00E83817">
        <w:rPr>
          <w:color w:val="000000"/>
          <w:shd w:val="clear" w:color="auto" w:fill="FFFFFF"/>
        </w:rPr>
        <w:fldChar w:fldCharType="begin">
          <w:fldData xml:space="preserve">PEVuZE5vdGU+PENpdGU+PEF1dGhvcj5UYW5neWU8L0F1dGhvcj48WWVhcj4yMDE5PC9ZZWFyPjxS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</w:fldData>
        </w:fldChar>
      </w:r>
      <w:r w:rsidR="00E83817">
        <w:rPr>
          <w:color w:val="000000"/>
          <w:shd w:val="clear" w:color="auto" w:fill="FFFFFF"/>
        </w:rPr>
        <w:instrText xml:space="preserve"> ADDIN EN.CITE.DATA </w:instrText>
      </w:r>
      <w:r w:rsidR="00E83817">
        <w:rPr>
          <w:color w:val="000000"/>
          <w:shd w:val="clear" w:color="auto" w:fill="FFFFFF"/>
        </w:rPr>
      </w:r>
      <w:r w:rsidR="00E83817">
        <w:rPr>
          <w:color w:val="000000"/>
          <w:shd w:val="clear" w:color="auto" w:fill="FFFFFF"/>
        </w:rPr>
        <w:fldChar w:fldCharType="end"/>
      </w:r>
      <w:r w:rsidR="00A57A4C" w:rsidRPr="00370167">
        <w:rPr>
          <w:color w:val="000000"/>
          <w:shd w:val="clear" w:color="auto" w:fill="FFFFFF"/>
        </w:rPr>
      </w:r>
      <w:r w:rsidR="00A57A4C" w:rsidRPr="00370167">
        <w:rPr>
          <w:color w:val="000000"/>
          <w:shd w:val="clear" w:color="auto" w:fill="FFFFFF"/>
        </w:rPr>
        <w:fldChar w:fldCharType="separate"/>
      </w:r>
      <w:r w:rsidR="00E83817" w:rsidRPr="00E83817">
        <w:rPr>
          <w:noProof/>
          <w:color w:val="000000"/>
          <w:shd w:val="clear" w:color="auto" w:fill="FFFFFF"/>
          <w:vertAlign w:val="superscript"/>
        </w:rPr>
        <w:t>23</w:t>
      </w:r>
      <w:r w:rsidR="00A57A4C" w:rsidRPr="00370167">
        <w:rPr>
          <w:color w:val="000000"/>
          <w:shd w:val="clear" w:color="auto" w:fill="FFFFFF"/>
        </w:rPr>
        <w:fldChar w:fldCharType="end"/>
      </w:r>
      <w:r w:rsidR="00DA62A7">
        <w:rPr>
          <w:color w:val="000000"/>
          <w:shd w:val="clear" w:color="auto" w:fill="FFFFFF"/>
        </w:rPr>
        <w:t xml:space="preserve">   </w:t>
      </w:r>
    </w:p>
    <w:p w14:paraId="04A3F04A" w14:textId="782FFD17" w:rsidR="00543C14" w:rsidRPr="0073475B" w:rsidRDefault="006E5DAE" w:rsidP="00862B51">
      <w:r w:rsidRPr="003F01DE">
        <w:rPr>
          <w:shd w:val="clear" w:color="auto" w:fill="FFFFFF"/>
        </w:rPr>
        <w:t xml:space="preserve">One way of </w:t>
      </w:r>
      <w:r w:rsidR="00C63D83" w:rsidRPr="003F01DE">
        <w:rPr>
          <w:shd w:val="clear" w:color="auto" w:fill="FFFFFF"/>
        </w:rPr>
        <w:t>achieving</w:t>
      </w:r>
      <w:r w:rsidRPr="003F01DE">
        <w:rPr>
          <w:shd w:val="clear" w:color="auto" w:fill="FFFFFF"/>
        </w:rPr>
        <w:t xml:space="preserve"> this Goldilocks level </w:t>
      </w:r>
      <w:r w:rsidR="00450468" w:rsidRPr="003F01DE">
        <w:rPr>
          <w:shd w:val="clear" w:color="auto" w:fill="FFFFFF"/>
        </w:rPr>
        <w:t xml:space="preserve">for CLL cells </w:t>
      </w:r>
      <w:r w:rsidRPr="003F01DE">
        <w:rPr>
          <w:shd w:val="clear" w:color="auto" w:fill="FFFFFF"/>
        </w:rPr>
        <w:t>is likely to be</w:t>
      </w:r>
      <w:r w:rsidR="00431C51" w:rsidRPr="003F01DE">
        <w:rPr>
          <w:shd w:val="clear" w:color="auto" w:fill="FFFFFF"/>
        </w:rPr>
        <w:t xml:space="preserve"> a reduced</w:t>
      </w:r>
      <w:r w:rsidRPr="003F01DE">
        <w:rPr>
          <w:shd w:val="clear" w:color="auto" w:fill="FFFFFF"/>
        </w:rPr>
        <w:t xml:space="preserve"> level of expression of </w:t>
      </w:r>
      <w:proofErr w:type="spellStart"/>
      <w:r w:rsidRPr="003F01DE">
        <w:rPr>
          <w:shd w:val="clear" w:color="auto" w:fill="FFFFFF"/>
        </w:rPr>
        <w:t>sIg</w:t>
      </w:r>
      <w:proofErr w:type="spellEnd"/>
      <w:r w:rsidRPr="003F01DE">
        <w:rPr>
          <w:shd w:val="clear" w:color="auto" w:fill="FFFFFF"/>
        </w:rPr>
        <w:t xml:space="preserve"> (~10% of normal B cells) and </w:t>
      </w:r>
      <w:r w:rsidR="005F679C" w:rsidRPr="003F01DE">
        <w:rPr>
          <w:shd w:val="clear" w:color="auto" w:fill="FFFFFF"/>
        </w:rPr>
        <w:t xml:space="preserve">expression </w:t>
      </w:r>
      <w:r w:rsidRPr="003F01DE">
        <w:rPr>
          <w:shd w:val="clear" w:color="auto" w:fill="FFFFFF"/>
        </w:rPr>
        <w:t xml:space="preserve">of inhibitors of BCR stimulation such as </w:t>
      </w:r>
      <w:r w:rsidR="005D2401" w:rsidRPr="003F01DE">
        <w:rPr>
          <w:shd w:val="clear" w:color="auto" w:fill="FFFFFF"/>
        </w:rPr>
        <w:t xml:space="preserve">CD5 and </w:t>
      </w:r>
      <w:r w:rsidRPr="003F01DE">
        <w:rPr>
          <w:shd w:val="clear" w:color="auto" w:fill="FFFFFF"/>
        </w:rPr>
        <w:t>Fc</w:t>
      </w:r>
      <w:r w:rsidRPr="0019716A">
        <w:rPr>
          <w:shd w:val="clear" w:color="auto" w:fill="FFFFFF"/>
        </w:rPr>
        <w:t>g</w:t>
      </w:r>
      <w:r w:rsidR="005D2401" w:rsidRPr="0019716A">
        <w:rPr>
          <w:shd w:val="clear" w:color="auto" w:fill="FFFFFF"/>
        </w:rPr>
        <w:t>R</w:t>
      </w:r>
      <w:r w:rsidRPr="0019716A">
        <w:rPr>
          <w:shd w:val="clear" w:color="auto" w:fill="FFFFFF"/>
        </w:rPr>
        <w:t>IIb</w:t>
      </w:r>
      <w:r w:rsidR="009279F8">
        <w:rPr>
          <w:shd w:val="clear" w:color="auto" w:fill="FFFFFF"/>
        </w:rPr>
        <w:t>.</w:t>
      </w:r>
      <w:r w:rsidR="0019716A">
        <w:rPr>
          <w:shd w:val="clear" w:color="auto" w:fill="FFFFFF"/>
        </w:rPr>
        <w:fldChar w:fldCharType="begin"/>
      </w:r>
      <w:r w:rsidR="00E83817">
        <w:rPr>
          <w:shd w:val="clear" w:color="auto" w:fill="FFFFFF"/>
        </w:rPr>
        <w:instrText xml:space="preserve"> ADDIN EN.CITE &lt;EndNote&gt;&lt;Cite&gt;&lt;Author&gt;Nimmerjahn&lt;/Author&gt;&lt;Year&gt;2008&lt;/Year&gt;&lt;RecNum&gt;7778&lt;/RecNum&gt;&lt;DisplayText&gt;&lt;style face="superscript"&gt;24&lt;/style&gt;&lt;/DisplayText&gt;&lt;record&gt;&lt;rec-number&gt;7778&lt;/rec-number&gt;&lt;foreign-keys&gt;&lt;key app="EN" db-id="awvvaeavbeestpefefm5w2fcr5rwwfrfr0pt" timestamp="1612826541"&gt;7778&lt;/key&gt;&lt;/foreign-keys&gt;&lt;ref-type name="Journal Article"&gt;17&lt;/ref-type&gt;&lt;contributors&gt;&lt;authors&gt;&lt;author&gt;Nimmerjahn, F.&lt;/author&gt;&lt;author&gt;Ravetch, J. V.&lt;/author&gt;&lt;/authors&gt;&lt;/contributors&gt;&lt;auth-address&gt;Laboratory of Experimental Immunology and Immunotherapy, Nikolaus-Fiebiger-Center for Molecular Medicine, University of Erlangen-Nuremberg, Glueckstr. 6, 91054 Erlangen, Germany. fnimmerj@molmed.uni-erlangen.de&lt;/auth-address&gt;&lt;titles&gt;&lt;title&gt;Fcgamma receptors as regulators of immune responses&lt;/title&gt;&lt;secondary-title&gt;Nat Rev Immunol&lt;/secondary-title&gt;&lt;/titles&gt;&lt;periodical&gt;&lt;full-title&gt;Nat Rev Immunol&lt;/full-title&gt;&lt;/periodical&gt;&lt;pages&gt;34-47&lt;/pages&gt;&lt;volume&gt;8&lt;/volume&gt;&lt;number&gt;1&lt;/number&gt;&lt;edition&gt;2007/12/08&lt;/edition&gt;&lt;keywords&gt;&lt;keyword&gt;Animals&lt;/keyword&gt;&lt;keyword&gt;Humans&lt;/keyword&gt;&lt;keyword&gt;*Immunity&lt;/keyword&gt;&lt;keyword&gt;Immunoglobulin G/*immunology&lt;/keyword&gt;&lt;keyword&gt;Receptors, Fc/*immunology&lt;/keyword&gt;&lt;/keywords&gt;&lt;dates&gt;&lt;year&gt;2008&lt;/year&gt;&lt;pub-dates&gt;&lt;date&gt;Jan&lt;/date&gt;&lt;/pub-dates&gt;&lt;/dates&gt;&lt;isbn&gt;1474-1741 (Electronic)&amp;#xD;1474-1733 (Linking)&lt;/isbn&gt;&lt;accession-num&gt;18064051&lt;/accession-num&gt;&lt;urls&gt;&lt;related-urls&gt;&lt;url&gt;https://www.ncbi.nlm.nih.gov/pubmed/18064051&lt;/url&gt;&lt;/related-urls&gt;&lt;/urls&gt;&lt;electronic-resource-num&gt;10.1038/nri2206&lt;/electronic-resource-num&gt;&lt;/record&gt;&lt;/Cite&gt;&lt;/EndNote&gt;</w:instrText>
      </w:r>
      <w:r w:rsidR="0019716A">
        <w:rPr>
          <w:shd w:val="clear" w:color="auto" w:fill="FFFFFF"/>
        </w:rPr>
        <w:fldChar w:fldCharType="separate"/>
      </w:r>
      <w:r w:rsidR="00E83817" w:rsidRPr="00E83817">
        <w:rPr>
          <w:noProof/>
          <w:shd w:val="clear" w:color="auto" w:fill="FFFFFF"/>
          <w:vertAlign w:val="superscript"/>
        </w:rPr>
        <w:t>24</w:t>
      </w:r>
      <w:r w:rsidR="0019716A">
        <w:rPr>
          <w:shd w:val="clear" w:color="auto" w:fill="FFFFFF"/>
        </w:rPr>
        <w:fldChar w:fldCharType="end"/>
      </w:r>
      <w:r w:rsidR="009279F8">
        <w:rPr>
          <w:shd w:val="clear" w:color="auto" w:fill="FFFFFF"/>
        </w:rPr>
        <w:t xml:space="preserve"> </w:t>
      </w:r>
      <w:r w:rsidR="002F2170">
        <w:rPr>
          <w:shd w:val="clear" w:color="auto" w:fill="FFFFFF"/>
        </w:rPr>
        <w:t xml:space="preserve"> </w:t>
      </w:r>
      <w:r w:rsidR="002F2170" w:rsidRPr="0073475B">
        <w:rPr>
          <w:shd w:val="clear" w:color="auto" w:fill="FFFFFF"/>
        </w:rPr>
        <w:t xml:space="preserve">Many other factors, including ZAP-70, may also modulate </w:t>
      </w:r>
      <w:proofErr w:type="spellStart"/>
      <w:r w:rsidR="002F2170" w:rsidRPr="0073475B">
        <w:rPr>
          <w:shd w:val="clear" w:color="auto" w:fill="FFFFFF"/>
        </w:rPr>
        <w:t>signaling</w:t>
      </w:r>
      <w:proofErr w:type="spellEnd"/>
      <w:r w:rsidR="002F2170" w:rsidRPr="0073475B">
        <w:rPr>
          <w:shd w:val="clear" w:color="auto" w:fill="FFFFFF"/>
        </w:rPr>
        <w:t xml:space="preserve"> and t</w:t>
      </w:r>
      <w:r w:rsidR="0015461F" w:rsidRPr="0073475B">
        <w:rPr>
          <w:shd w:val="clear" w:color="auto" w:fill="FFFFFF"/>
        </w:rPr>
        <w:t xml:space="preserve">he importance of the </w:t>
      </w:r>
      <w:r w:rsidR="00530186" w:rsidRPr="0073475B">
        <w:rPr>
          <w:shd w:val="clear" w:color="auto" w:fill="FFFFFF"/>
        </w:rPr>
        <w:t xml:space="preserve">consequently </w:t>
      </w:r>
      <w:r w:rsidR="0015461F" w:rsidRPr="0073475B">
        <w:rPr>
          <w:shd w:val="clear" w:color="auto" w:fill="FFFFFF"/>
        </w:rPr>
        <w:t>tuned BCR pathway to CLL cells is amply illustrated by the therap</w:t>
      </w:r>
      <w:r w:rsidR="00AB24AC" w:rsidRPr="0073475B">
        <w:t xml:space="preserve">eutic success of </w:t>
      </w:r>
      <w:r w:rsidR="0015461F" w:rsidRPr="0073475B">
        <w:t xml:space="preserve">targeted </w:t>
      </w:r>
      <w:r w:rsidR="00AB24AC" w:rsidRPr="0073475B">
        <w:t>inhibit</w:t>
      </w:r>
      <w:r w:rsidR="0015461F" w:rsidRPr="0073475B">
        <w:t>ion</w:t>
      </w:r>
      <w:r w:rsidR="00AB24AC" w:rsidRPr="0073475B">
        <w:t>.</w:t>
      </w:r>
    </w:p>
    <w:p w14:paraId="2A6C3DB9" w14:textId="0156B2BB" w:rsidR="0015461F" w:rsidRPr="0073475B" w:rsidRDefault="0015461F" w:rsidP="00862B51">
      <w:pPr>
        <w:pStyle w:val="Heading1"/>
        <w:rPr>
          <w:rFonts w:eastAsiaTheme="minorHAnsi"/>
        </w:rPr>
      </w:pPr>
      <w:r w:rsidRPr="0073475B">
        <w:rPr>
          <w:rFonts w:eastAsiaTheme="minorHAnsi"/>
        </w:rPr>
        <w:t xml:space="preserve">The </w:t>
      </w:r>
      <w:r w:rsidR="00A76C89" w:rsidRPr="0073475B">
        <w:rPr>
          <w:rFonts w:eastAsiaTheme="minorHAnsi"/>
        </w:rPr>
        <w:t>c</w:t>
      </w:r>
      <w:r w:rsidR="00F64127" w:rsidRPr="0073475B">
        <w:rPr>
          <w:rFonts w:eastAsiaTheme="minorHAnsi"/>
        </w:rPr>
        <w:t>ytogenesis of CLL</w:t>
      </w:r>
    </w:p>
    <w:p w14:paraId="720D3C90" w14:textId="7E8D3E02" w:rsidR="002A3A6E" w:rsidRPr="00F330FF" w:rsidRDefault="009271CC" w:rsidP="00AD37E0">
      <w:pPr>
        <w:rPr>
          <w:i/>
          <w:iCs/>
        </w:rPr>
      </w:pPr>
      <w:r w:rsidRPr="0073475B">
        <w:t xml:space="preserve">In 1996, a review on CLL by Guillaume </w:t>
      </w:r>
      <w:proofErr w:type="spellStart"/>
      <w:r w:rsidRPr="0073475B">
        <w:t>Dighiero</w:t>
      </w:r>
      <w:proofErr w:type="spellEnd"/>
      <w:r w:rsidRPr="0073475B">
        <w:t xml:space="preserve"> concluded by saying “Unfortunately, the results so far still give no clear indication from which B-cell population the CLL cells are derived.”</w:t>
      </w:r>
      <w:r w:rsidR="00081197" w:rsidRPr="0073475B">
        <w:fldChar w:fldCharType="begin"/>
      </w:r>
      <w:r w:rsidR="00E83817" w:rsidRPr="0073475B">
        <w:instrText xml:space="preserve"> ADDIN EN.CITE &lt;EndNote&gt;&lt;Cite&gt;&lt;Author&gt;Dighiero&lt;/Author&gt;&lt;Year&gt;1996&lt;/Year&gt;&lt;RecNum&gt;3&lt;/RecNum&gt;&lt;DisplayText&gt;&lt;style face="superscript"&gt;25&lt;/style&gt;&lt;/DisplayText&gt;&lt;record&gt;&lt;rec-number&gt;3&lt;/rec-number&gt;&lt;foreign-keys&gt;&lt;key app="EN" db-id="wxtx5erzawss51erpsvvwvslzaaps0xvrww9" timestamp="1609608438"&gt;3&lt;/key&gt;&lt;/foreign-keys&gt;&lt;ref-type name="Journal Article"&gt;17&lt;/ref-type&gt;&lt;contributors&gt;&lt;authors&gt;&lt;author&gt;Dighiero, G.&lt;/author&gt;&lt;author&gt;Kipps, T.&lt;/author&gt;&lt;author&gt;Schroeder, H. W.&lt;/author&gt;&lt;author&gt;Chiorazzi, N.&lt;/author&gt;&lt;author&gt;Stevenson, F.&lt;/author&gt;&lt;author&gt;Silberstein, L. E.&lt;/author&gt;&lt;author&gt;Caligaris-Cappio, F.&lt;/author&gt;&lt;author&gt;Ferrarini, M.&lt;/author&gt;&lt;/authors&gt;&lt;/contributors&gt;&lt;auth-address&gt;Institut Pasteur, Paris, France.&lt;/auth-address&gt;&lt;titles&gt;&lt;title&gt;What is the CLL B-lymphocyte?&lt;/title&gt;&lt;secondary-title&gt;Leuk Lymphoma&lt;/secondary-title&gt;&lt;/titles&gt;&lt;periodical&gt;&lt;full-title&gt;Leuk Lymphoma&lt;/full-title&gt;&lt;/periodical&gt;&lt;pages&gt;13-39&lt;/pages&gt;&lt;volume&gt;22 Suppl 2&lt;/volume&gt;&lt;edition&gt;1996/10/01&lt;/edition&gt;&lt;keywords&gt;&lt;keyword&gt;Amino Acid Sequence&lt;/keyword&gt;&lt;keyword&gt;B-Lymphocytes/immunology/metabolism/*physiology&lt;/keyword&gt;&lt;keyword&gt;Cancer Vaccines/genetics/immunology&lt;/keyword&gt;&lt;keyword&gt;Humans&lt;/keyword&gt;&lt;keyword&gt;Leukemia, Lymphocytic, Chronic, B-Cell/genetics/metabolism/*pathology&lt;/keyword&gt;&lt;keyword&gt;Molecular Sequence Data&lt;/keyword&gt;&lt;/keywords&gt;&lt;dates&gt;&lt;year&gt;1996&lt;/year&gt;&lt;pub-dates&gt;&lt;date&gt;Oct&lt;/date&gt;&lt;/pub-dates&gt;&lt;/dates&gt;&lt;isbn&gt;1042-8194 (Print)&amp;#xD;1026-8022 (Linking)&lt;/isbn&gt;&lt;accession-num&gt;9021706&lt;/accession-num&gt;&lt;urls&gt;&lt;related-urls&gt;&lt;url&gt;https://www.ncbi.nlm.nih.gov/pubmed/9021706&lt;/url&gt;&lt;/related-urls&gt;&lt;/urls&gt;&lt;electronic-resource-num&gt;10.3109/10428199609102700&lt;/electronic-resource-num&gt;&lt;/record&gt;&lt;/Cite&gt;&lt;/EndNote&gt;</w:instrText>
      </w:r>
      <w:r w:rsidR="00081197" w:rsidRPr="0073475B">
        <w:fldChar w:fldCharType="separate"/>
      </w:r>
      <w:r w:rsidR="00E83817" w:rsidRPr="0073475B">
        <w:rPr>
          <w:noProof/>
          <w:vertAlign w:val="superscript"/>
        </w:rPr>
        <w:t>25</w:t>
      </w:r>
      <w:r w:rsidR="00081197" w:rsidRPr="0073475B">
        <w:fldChar w:fldCharType="end"/>
      </w:r>
      <w:r w:rsidR="00ED0A3F" w:rsidRPr="0073475B">
        <w:t xml:space="preserve"> </w:t>
      </w:r>
      <w:r w:rsidRPr="0073475B">
        <w:t xml:space="preserve">This was </w:t>
      </w:r>
      <w:r w:rsidR="0015461F" w:rsidRPr="0073475B">
        <w:t xml:space="preserve">about to change dramatically due to the ability to sequence </w:t>
      </w:r>
      <w:r w:rsidR="0015461F" w:rsidRPr="0073475B">
        <w:rPr>
          <w:i/>
          <w:iCs/>
        </w:rPr>
        <w:t>IG</w:t>
      </w:r>
      <w:r w:rsidR="0015461F" w:rsidRPr="0073475B">
        <w:t xml:space="preserve"> DNA/cDNA and the mapping of human </w:t>
      </w:r>
      <w:r w:rsidR="00C63D83" w:rsidRPr="0073475B">
        <w:t>germline</w:t>
      </w:r>
      <w:r w:rsidR="0015461F" w:rsidRPr="0073475B">
        <w:rPr>
          <w:i/>
          <w:iCs/>
        </w:rPr>
        <w:t xml:space="preserve"> IG</w:t>
      </w:r>
      <w:r w:rsidR="00F8073B" w:rsidRPr="0073475B">
        <w:t xml:space="preserve"> </w:t>
      </w:r>
      <w:r w:rsidR="0015461F" w:rsidRPr="0073475B">
        <w:rPr>
          <w:i/>
          <w:iCs/>
        </w:rPr>
        <w:t>V</w:t>
      </w:r>
      <w:r w:rsidR="001806FE" w:rsidRPr="0073475B">
        <w:t xml:space="preserve"> (variable)</w:t>
      </w:r>
      <w:r w:rsidR="00F8073B" w:rsidRPr="0073475B">
        <w:t xml:space="preserve">, </w:t>
      </w:r>
      <w:r w:rsidR="0015461F" w:rsidRPr="0073475B">
        <w:rPr>
          <w:i/>
          <w:iCs/>
        </w:rPr>
        <w:t>D</w:t>
      </w:r>
      <w:r w:rsidR="001806FE" w:rsidRPr="0073475B">
        <w:rPr>
          <w:i/>
          <w:iCs/>
        </w:rPr>
        <w:t xml:space="preserve"> </w:t>
      </w:r>
      <w:r w:rsidR="001806FE" w:rsidRPr="0073475B">
        <w:t>(diversity)</w:t>
      </w:r>
      <w:r w:rsidR="00F8073B" w:rsidRPr="0073475B">
        <w:t xml:space="preserve">, and </w:t>
      </w:r>
      <w:r w:rsidR="0015461F" w:rsidRPr="0073475B">
        <w:rPr>
          <w:i/>
          <w:iCs/>
        </w:rPr>
        <w:t>J</w:t>
      </w:r>
      <w:r w:rsidR="001806FE" w:rsidRPr="0073475B">
        <w:t xml:space="preserve"> (joining</w:t>
      </w:r>
      <w:r w:rsidR="00D75F07" w:rsidRPr="0073475B">
        <w:t>)</w:t>
      </w:r>
      <w:r w:rsidR="00F8073B" w:rsidRPr="0073475B">
        <w:t xml:space="preserve"> </w:t>
      </w:r>
      <w:r w:rsidR="005F6641" w:rsidRPr="0073475B">
        <w:t>regions</w:t>
      </w:r>
      <w:r w:rsidR="0015461F" w:rsidRPr="0073475B">
        <w:t xml:space="preserve"> in the 1990s.</w:t>
      </w:r>
      <w:r w:rsidR="00081197" w:rsidRPr="0073475B">
        <w:fldChar w:fldCharType="begin">
          <w:fldData xml:space="preserve">PEVuZE5vdGU+PENpdGU+PEF1dGhvcj5Db29rPC9BdXRob3I+PFllYXI+MTk5NDwvWWVhcj48UmVj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</w:fldData>
        </w:fldChar>
      </w:r>
      <w:r w:rsidR="00E83817" w:rsidRPr="0073475B">
        <w:instrText xml:space="preserve"> ADDIN EN.CITE </w:instrText>
      </w:r>
      <w:r w:rsidR="00E83817" w:rsidRPr="0073475B">
        <w:fldChar w:fldCharType="begin">
          <w:fldData xml:space="preserve">PEVuZE5vdGU+PENpdGU+PEF1dGhvcj5Db29rPC9BdXRob3I+PFllYXI+MTk5NDwvWWVhcj48UmVj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</w:fldData>
        </w:fldChar>
      </w:r>
      <w:r w:rsidR="00E83817" w:rsidRPr="0073475B">
        <w:instrText xml:space="preserve"> ADDIN EN.CITE.DATA </w:instrText>
      </w:r>
      <w:r w:rsidR="00E83817" w:rsidRPr="0073475B">
        <w:fldChar w:fldCharType="end"/>
      </w:r>
      <w:r w:rsidR="00081197" w:rsidRPr="0073475B">
        <w:fldChar w:fldCharType="separate"/>
      </w:r>
      <w:r w:rsidR="00E83817" w:rsidRPr="0073475B">
        <w:rPr>
          <w:noProof/>
          <w:vertAlign w:val="superscript"/>
        </w:rPr>
        <w:t>26,27</w:t>
      </w:r>
      <w:r w:rsidR="00081197" w:rsidRPr="0073475B">
        <w:fldChar w:fldCharType="end"/>
      </w:r>
      <w:r w:rsidR="0015461F" w:rsidRPr="0073475B">
        <w:t xml:space="preserve"> </w:t>
      </w:r>
      <w:r w:rsidRPr="0073475B">
        <w:t xml:space="preserve">The analysis of </w:t>
      </w:r>
      <w:r w:rsidRPr="0073475B">
        <w:rPr>
          <w:i/>
          <w:iCs/>
        </w:rPr>
        <w:t>IGHV</w:t>
      </w:r>
      <w:r w:rsidR="00A57A4C" w:rsidRPr="0073475B">
        <w:rPr>
          <w:i/>
          <w:iCs/>
        </w:rPr>
        <w:t>(</w:t>
      </w:r>
      <w:r w:rsidR="007523F0" w:rsidRPr="0073475B">
        <w:rPr>
          <w:i/>
          <w:iCs/>
        </w:rPr>
        <w:t>D</w:t>
      </w:r>
      <w:r w:rsidR="00A57A4C" w:rsidRPr="0073475B">
        <w:rPr>
          <w:i/>
          <w:iCs/>
        </w:rPr>
        <w:t>)</w:t>
      </w:r>
      <w:r w:rsidR="007523F0" w:rsidRPr="0073475B">
        <w:rPr>
          <w:i/>
          <w:iCs/>
        </w:rPr>
        <w:t>J</w:t>
      </w:r>
      <w:r w:rsidRPr="0073475B">
        <w:t xml:space="preserve"> </w:t>
      </w:r>
      <w:r w:rsidR="007523F0" w:rsidRPr="0073475B">
        <w:t xml:space="preserve">rearrangements </w:t>
      </w:r>
      <w:r w:rsidRPr="0073475B">
        <w:t xml:space="preserve">in CLL cases revealed </w:t>
      </w:r>
      <w:r w:rsidR="003C679D" w:rsidRPr="0073475B">
        <w:t>two critical features: first that there was asy</w:t>
      </w:r>
      <w:r w:rsidR="0096433D" w:rsidRPr="0073475B">
        <w:t>m</w:t>
      </w:r>
      <w:r w:rsidR="003C679D" w:rsidRPr="0073475B">
        <w:t xml:space="preserve">metric usage of available </w:t>
      </w:r>
      <w:r w:rsidR="003C679D" w:rsidRPr="0073475B">
        <w:rPr>
          <w:i/>
          <w:iCs/>
        </w:rPr>
        <w:t>IGHV</w:t>
      </w:r>
      <w:r w:rsidR="003C679D" w:rsidRPr="0073475B">
        <w:t xml:space="preserve"> </w:t>
      </w:r>
      <w:r w:rsidR="0049187D" w:rsidRPr="0073475B">
        <w:t>regions</w:t>
      </w:r>
      <w:r w:rsidR="003C679D" w:rsidRPr="0073475B">
        <w:t xml:space="preserve">, with predominance of </w:t>
      </w:r>
      <w:r w:rsidR="003C679D" w:rsidRPr="0073475B">
        <w:rPr>
          <w:i/>
          <w:iCs/>
        </w:rPr>
        <w:t>IGHV1-69</w:t>
      </w:r>
      <w:r w:rsidR="003C679D" w:rsidRPr="0073475B">
        <w:t xml:space="preserve"> (</w:t>
      </w:r>
      <w:r w:rsidR="003C679D" w:rsidRPr="0073475B">
        <w:rPr>
          <w:i/>
          <w:iCs/>
        </w:rPr>
        <w:t>51p1</w:t>
      </w:r>
      <w:r w:rsidR="003C679D" w:rsidRPr="0073475B">
        <w:t>)</w:t>
      </w:r>
      <w:r w:rsidR="002A3A6E" w:rsidRPr="0073475B">
        <w:t>,</w:t>
      </w:r>
      <w:r w:rsidR="00081197" w:rsidRPr="0073475B">
        <w:fldChar w:fldCharType="begin">
          <w:fldData xml:space="preserve">PEVuZE5vdGU+PENpdGU+PEF1dGhvcj5LaXBwczwvQXV0aG9yPjxZZWFyPjE5ODk8L1llYXI+PFJl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</w:fldData>
        </w:fldChar>
      </w:r>
      <w:r w:rsidR="00E83817" w:rsidRPr="0073475B">
        <w:instrText xml:space="preserve"> ADDIN EN.CITE </w:instrText>
      </w:r>
      <w:r w:rsidR="00E83817" w:rsidRPr="0073475B">
        <w:fldChar w:fldCharType="begin">
          <w:fldData xml:space="preserve">PEVuZE5vdGU+PENpdGU+PEF1dGhvcj5LaXBwczwvQXV0aG9yPjxZZWFyPjE5ODk8L1llYXI+PFJl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</w:fldData>
        </w:fldChar>
      </w:r>
      <w:r w:rsidR="00E83817" w:rsidRPr="0073475B">
        <w:instrText xml:space="preserve"> ADDIN EN.CITE.DATA </w:instrText>
      </w:r>
      <w:r w:rsidR="00E83817" w:rsidRPr="0073475B">
        <w:fldChar w:fldCharType="end"/>
      </w:r>
      <w:r w:rsidR="00081197" w:rsidRPr="0073475B">
        <w:fldChar w:fldCharType="separate"/>
      </w:r>
      <w:r w:rsidR="00E83817" w:rsidRPr="0073475B">
        <w:rPr>
          <w:noProof/>
          <w:vertAlign w:val="superscript"/>
        </w:rPr>
        <w:t>28</w:t>
      </w:r>
      <w:r w:rsidR="00081197" w:rsidRPr="0073475B">
        <w:fldChar w:fldCharType="end"/>
      </w:r>
      <w:r w:rsidR="003C679D" w:rsidRPr="0073475B">
        <w:t xml:space="preserve"> </w:t>
      </w:r>
      <w:r w:rsidR="0096433D" w:rsidRPr="0073475B">
        <w:t xml:space="preserve">and second, that ~40% of cases had unmutated </w:t>
      </w:r>
      <w:r w:rsidR="00C63D83" w:rsidRPr="0073475B">
        <w:t xml:space="preserve">genes </w:t>
      </w:r>
      <w:r w:rsidR="0096433D" w:rsidRPr="0073475B">
        <w:t xml:space="preserve">(&gt;98% homology to germline </w:t>
      </w:r>
      <w:r w:rsidR="0009077F" w:rsidRPr="0073475B">
        <w:t xml:space="preserve">(GL) </w:t>
      </w:r>
      <w:r w:rsidR="0096433D" w:rsidRPr="0073475B">
        <w:t>sequence</w:t>
      </w:r>
      <w:r w:rsidR="00E860E2" w:rsidRPr="0073475B">
        <w:t>, a cut-off selected to allow for polymorphisms</w:t>
      </w:r>
      <w:r w:rsidR="00DF4C44" w:rsidRPr="0073475B">
        <w:t>,</w:t>
      </w:r>
      <w:r w:rsidR="0096433D" w:rsidRPr="0073475B">
        <w:t xml:space="preserve"> </w:t>
      </w:r>
      <w:r w:rsidR="0096433D" w:rsidRPr="00A67124">
        <w:t xml:space="preserve">with the remainder having significant levels (&lt;98% homology) of somatic </w:t>
      </w:r>
      <w:r w:rsidR="009D5E2B" w:rsidRPr="00A67124">
        <w:t>hyper</w:t>
      </w:r>
      <w:r w:rsidR="0096433D" w:rsidRPr="00A67124">
        <w:t>mutation.</w:t>
      </w:r>
      <w:r w:rsidR="00081197" w:rsidRPr="00A67124">
        <w:fldChar w:fldCharType="begin">
          <w:fldData xml:space="preserve">PEVuZE5vdGU+PENpdGU+PEF1dGhvcj5GYWlzPC9BdXRob3I+PFllYXI+MTk5ODwvWWVhcj48UmVj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</w:fldData>
        </w:fldChar>
      </w:r>
      <w:r w:rsidR="00E83817">
        <w:instrText xml:space="preserve"> ADDIN EN.CITE </w:instrText>
      </w:r>
      <w:r w:rsidR="00E83817">
        <w:fldChar w:fldCharType="begin">
          <w:fldData xml:space="preserve">PEVuZE5vdGU+PENpdGU+PEF1dGhvcj5GYWlzPC9BdXRob3I+PFllYXI+MTk5ODwvWWVhcj48UmVj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</w:fldData>
        </w:fldChar>
      </w:r>
      <w:r w:rsidR="00E83817">
        <w:instrText xml:space="preserve"> ADDIN EN.CITE.DATA </w:instrText>
      </w:r>
      <w:r w:rsidR="00E83817">
        <w:fldChar w:fldCharType="end"/>
      </w:r>
      <w:r w:rsidR="00081197" w:rsidRPr="00A67124">
        <w:fldChar w:fldCharType="separate"/>
      </w:r>
      <w:r w:rsidR="00E83817" w:rsidRPr="00E83817">
        <w:rPr>
          <w:noProof/>
          <w:vertAlign w:val="superscript"/>
        </w:rPr>
        <w:t>29</w:t>
      </w:r>
      <w:r w:rsidR="00081197" w:rsidRPr="00A67124">
        <w:fldChar w:fldCharType="end"/>
      </w:r>
      <w:r w:rsidR="0096433D" w:rsidRPr="00A67124">
        <w:t xml:space="preserve"> This </w:t>
      </w:r>
      <w:r w:rsidR="0096433D" w:rsidRPr="00F330FF">
        <w:t>led to the designation of two subsets of CLL, unmutated (U-CLL) and mutated (M-CLL)</w:t>
      </w:r>
      <w:r w:rsidR="00F64127" w:rsidRPr="00F330FF">
        <w:t>.</w:t>
      </w:r>
      <w:r w:rsidR="00081197" w:rsidRPr="00F330FF">
        <w:fldChar w:fldCharType="begin">
          <w:fldData xml:space="preserve">PEVuZE5vdGU+PENpdGU+PEF1dGhvcj5IYW1ibGluPC9BdXRob3I+PFllYXI+MTk5OTwvWWVhcj48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</w:fldData>
        </w:fldChar>
      </w:r>
      <w:r w:rsidR="00ED41CE" w:rsidRPr="00F330FF">
        <w:instrText xml:space="preserve"> ADDIN EN.CITE </w:instrText>
      </w:r>
      <w:r w:rsidR="00ED41CE" w:rsidRPr="00F330FF">
        <w:fldChar w:fldCharType="begin">
          <w:fldData xml:space="preserve">PEVuZE5vdGU+PENpdGU+PEF1dGhvcj5IYW1ibGluPC9BdXRob3I+PFllYXI+MTk5OTwvWWVhcj48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</w:fldData>
        </w:fldChar>
      </w:r>
      <w:r w:rsidR="00ED41CE" w:rsidRPr="00F330FF">
        <w:instrText xml:space="preserve"> ADDIN EN.CITE.DATA </w:instrText>
      </w:r>
      <w:r w:rsidR="00ED41CE" w:rsidRPr="00F330FF">
        <w:fldChar w:fldCharType="end"/>
      </w:r>
      <w:r w:rsidR="00081197" w:rsidRPr="00F330FF">
        <w:fldChar w:fldCharType="separate"/>
      </w:r>
      <w:r w:rsidR="00ED41CE" w:rsidRPr="00F330FF">
        <w:rPr>
          <w:noProof/>
          <w:vertAlign w:val="superscript"/>
        </w:rPr>
        <w:t>3,4</w:t>
      </w:r>
      <w:r w:rsidR="00081197" w:rsidRPr="00F330FF">
        <w:fldChar w:fldCharType="end"/>
      </w:r>
    </w:p>
    <w:p w14:paraId="7A8C5F05" w14:textId="39B10CC3" w:rsidR="00D42B9A" w:rsidRPr="0073475B" w:rsidRDefault="00D42B9A" w:rsidP="00AD37E0">
      <w:pPr>
        <w:rPr>
          <w:i/>
          <w:iCs/>
        </w:rPr>
      </w:pPr>
      <w:r w:rsidRPr="00A67124">
        <w:t xml:space="preserve">CLL cells </w:t>
      </w:r>
      <w:r w:rsidR="00A37A88">
        <w:t>with</w:t>
      </w:r>
      <w:r w:rsidRPr="00A67124">
        <w:t xml:space="preserve"> unmutated </w:t>
      </w:r>
      <w:r w:rsidRPr="00A67124">
        <w:rPr>
          <w:i/>
        </w:rPr>
        <w:t>IGHV</w:t>
      </w:r>
      <w:r w:rsidRPr="00A67124">
        <w:t xml:space="preserve"> were deduced to originate from a B</w:t>
      </w:r>
      <w:r w:rsidR="00586D79" w:rsidRPr="00A67124">
        <w:t xml:space="preserve"> </w:t>
      </w:r>
      <w:r w:rsidRPr="00A67124">
        <w:t>cell that had not undergo</w:t>
      </w:r>
      <w:r w:rsidR="00FC40E7">
        <w:t>ne</w:t>
      </w:r>
      <w:r w:rsidRPr="00A67124">
        <w:t xml:space="preserve"> somatic hypermutation in the </w:t>
      </w:r>
      <w:r w:rsidR="00C15B38" w:rsidRPr="00A67124">
        <w:rPr>
          <w:i/>
          <w:iCs/>
        </w:rPr>
        <w:t>IG</w:t>
      </w:r>
      <w:r w:rsidR="00F35A89" w:rsidRPr="00A67124">
        <w:rPr>
          <w:i/>
          <w:iCs/>
        </w:rPr>
        <w:t>V</w:t>
      </w:r>
      <w:r w:rsidR="00AF74A2" w:rsidRPr="00A67124">
        <w:rPr>
          <w:i/>
          <w:iCs/>
        </w:rPr>
        <w:t>(D)</w:t>
      </w:r>
      <w:r w:rsidR="00F35A89" w:rsidRPr="00A67124">
        <w:rPr>
          <w:i/>
          <w:iCs/>
        </w:rPr>
        <w:t>J</w:t>
      </w:r>
      <w:r w:rsidRPr="00A67124">
        <w:t xml:space="preserve"> region</w:t>
      </w:r>
      <w:r w:rsidR="00FC40E7">
        <w:t xml:space="preserve">, </w:t>
      </w:r>
      <w:r w:rsidR="00B52609">
        <w:t xml:space="preserve">a process </w:t>
      </w:r>
      <w:r w:rsidR="00FC40E7">
        <w:t xml:space="preserve">known to occur in </w:t>
      </w:r>
      <w:r w:rsidR="00FC40E7">
        <w:lastRenderedPageBreak/>
        <w:t>the germinal center</w:t>
      </w:r>
      <w:r w:rsidRPr="00A67124">
        <w:t>.</w:t>
      </w:r>
      <w:r w:rsidR="00081197" w:rsidRPr="00A67124">
        <w:fldChar w:fldCharType="begin"/>
      </w:r>
      <w:r w:rsidR="00E83817">
        <w:instrText xml:space="preserve"> ADDIN EN.CITE &lt;EndNote&gt;&lt;Cite&gt;&lt;Author&gt;Stevenson&lt;/Author&gt;&lt;Year&gt;2011&lt;/Year&gt;&lt;RecNum&gt;1466&lt;/RecNum&gt;&lt;DisplayText&gt;&lt;style face="superscript"&gt;30&lt;/style&gt;&lt;/DisplayText&gt;&lt;record&gt;&lt;rec-number&gt;1466&lt;/rec-number&gt;&lt;foreign-keys&gt;&lt;key app="EN" db-id="awvvaeavbeestpefefm5w2fcr5rwwfrfr0pt" timestamp="1455367737"&gt;1466&lt;/key&gt;&lt;/foreign-keys&gt;&lt;ref-type name="Journal Article"&gt;17&lt;/ref-type&gt;&lt;contributors&gt;&lt;authors&gt;&lt;author&gt;Stevenson, F. K.&lt;/author&gt;&lt;author&gt;Krysov, S.&lt;/author&gt;&lt;author&gt;Davies, A. J.&lt;/author&gt;&lt;author&gt;Steele, A. J.&lt;/author&gt;&lt;author&gt;Packham, G.&lt;/author&gt;&lt;/authors&gt;&lt;/contributors&gt;&lt;auth-address&gt;Molecular Immunology Group, Cancer Sciences, University of Southampton Faculty of Medicine, Southampton General Hospital, Southampton, United Kingdom. fs@soton.ac.uk&lt;/auth-address&gt;&lt;titles&gt;&lt;title&gt;B-cell receptor signaling in chronic lymphocytic leukemia&lt;/title&gt;&lt;secondary-title&gt;Blood&lt;/secondary-title&gt;&lt;/titles&gt;&lt;periodical&gt;&lt;full-title&gt;Blood&lt;/full-title&gt;&lt;/periodical&gt;&lt;pages&gt;4313-20&lt;/pages&gt;&lt;volume&gt;118&lt;/volume&gt;&lt;number&gt;16&lt;/number&gt;&lt;keywords&gt;&lt;keyword&gt;Antineoplastic Agents/*therapeutic use&lt;/keyword&gt;&lt;keyword&gt;Clinical Trials as Topic&lt;/keyword&gt;&lt;keyword&gt;Gene Expression Regulation, Leukemic&lt;/keyword&gt;&lt;keyword&gt;Humans&lt;/keyword&gt;&lt;keyword&gt;Immunologic Factors/antagonists &amp;amp; inhibitors/genetics/*immunology&lt;/keyword&gt;&lt;keyword&gt;Leukemia, Lymphocytic, Chronic, B-Cell/*drug therapy/genetics/*immunology&lt;/keyword&gt;&lt;keyword&gt;Receptors, Antigen, B-Cell/antagonists &amp;amp; inhibitors/genetics/*immunology&lt;/keyword&gt;&lt;keyword&gt;Signal Transduction/drug effects&lt;/keyword&gt;&lt;/keywords&gt;&lt;dates&gt;&lt;year&gt;2011&lt;/year&gt;&lt;pub-dates&gt;&lt;date&gt;Oct 20&lt;/date&gt;&lt;/pub-dates&gt;&lt;/dates&gt;&lt;isbn&gt;1528-0020 (Electronic)&amp;#xD;0006-4971 (Linking)&lt;/isbn&gt;&lt;accession-num&gt;21816833&lt;/accession-num&gt;&lt;urls&gt;&lt;related-urls&gt;&lt;url&gt;http://www.ncbi.nlm.nih.gov/pubmed/21816833&lt;/url&gt;&lt;/related-urls&gt;&lt;/urls&gt;&lt;electronic-resource-num&gt;10.1182/blood-2011-06-338855&lt;/electronic-resource-num&gt;&lt;/record&gt;&lt;/Cite&gt;&lt;/EndNote&gt;</w:instrText>
      </w:r>
      <w:r w:rsidR="00081197" w:rsidRPr="00A67124">
        <w:fldChar w:fldCharType="separate"/>
      </w:r>
      <w:r w:rsidR="00E83817" w:rsidRPr="00E83817">
        <w:rPr>
          <w:noProof/>
          <w:vertAlign w:val="superscript"/>
        </w:rPr>
        <w:t>30</w:t>
      </w:r>
      <w:r w:rsidR="00081197" w:rsidRPr="00A67124">
        <w:fldChar w:fldCharType="end"/>
      </w:r>
      <w:r w:rsidRPr="00A67124">
        <w:t xml:space="preserve"> </w:t>
      </w:r>
      <w:r w:rsidR="00F80118">
        <w:t xml:space="preserve"> </w:t>
      </w:r>
      <w:r w:rsidRPr="00A67124">
        <w:t xml:space="preserve">On the other hand, CLL cells with mutated </w:t>
      </w:r>
      <w:r w:rsidRPr="00A67124">
        <w:rPr>
          <w:i/>
        </w:rPr>
        <w:t>IGV</w:t>
      </w:r>
      <w:r w:rsidRPr="00A67124">
        <w:t xml:space="preserve"> </w:t>
      </w:r>
      <w:r w:rsidR="00B52609">
        <w:t xml:space="preserve">apparently </w:t>
      </w:r>
      <w:r w:rsidRPr="00A67124">
        <w:t xml:space="preserve">arise from a </w:t>
      </w:r>
      <w:r w:rsidR="00FC40E7">
        <w:t xml:space="preserve">post-GC </w:t>
      </w:r>
      <w:r w:rsidRPr="00A67124">
        <w:t>B</w:t>
      </w:r>
      <w:r w:rsidR="00C00FCC" w:rsidRPr="00A67124">
        <w:t xml:space="preserve"> </w:t>
      </w:r>
      <w:r w:rsidRPr="00A67124">
        <w:t>cell</w:t>
      </w:r>
      <w:r w:rsidR="00FC40E7">
        <w:t xml:space="preserve">.  A minority </w:t>
      </w:r>
      <w:r w:rsidR="00C57152" w:rsidRPr="00A67124">
        <w:t>of</w:t>
      </w:r>
      <w:r w:rsidRPr="00A67124">
        <w:t xml:space="preserve"> cases</w:t>
      </w:r>
      <w:r w:rsidR="00A57A4C" w:rsidRPr="00A67124">
        <w:t xml:space="preserve"> (</w:t>
      </w:r>
      <w:r w:rsidR="00215BB8" w:rsidRPr="00A67124">
        <w:t>6-1</w:t>
      </w:r>
      <w:r w:rsidR="00A57A4C" w:rsidRPr="00A67124">
        <w:t>0%)</w:t>
      </w:r>
      <w:r w:rsidR="00FC40E7">
        <w:t xml:space="preserve"> had </w:t>
      </w:r>
      <w:r w:rsidR="00B52609">
        <w:t xml:space="preserve">also </w:t>
      </w:r>
      <w:r w:rsidR="00FC40E7">
        <w:t>undergone</w:t>
      </w:r>
      <w:r w:rsidRPr="00A67124">
        <w:t xml:space="preserve"> isotype switch</w:t>
      </w:r>
      <w:r w:rsidR="00FC40E7">
        <w:t xml:space="preserve"> </w:t>
      </w:r>
      <w:r w:rsidR="002A6802">
        <w:t>recombination</w:t>
      </w:r>
      <w:r w:rsidR="0033210E" w:rsidRPr="0073475B">
        <w:t>.</w:t>
      </w:r>
      <w:r w:rsidR="0033210E" w:rsidRPr="0073475B">
        <w:fldChar w:fldCharType="begin">
          <w:fldData xml:space="preserve">PEVuZE5vdGU+PENpdGU+PEF1dGhvcj5GYWlzPC9BdXRob3I+PFllYXI+MTk5ODwvWWVhcj48UmVj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</w:fldData>
        </w:fldChar>
      </w:r>
      <w:r w:rsidR="00E83817" w:rsidRPr="0073475B">
        <w:instrText xml:space="preserve"> ADDIN EN.CITE </w:instrText>
      </w:r>
      <w:r w:rsidR="00E83817" w:rsidRPr="0073475B">
        <w:fldChar w:fldCharType="begin">
          <w:fldData xml:space="preserve">PEVuZE5vdGU+PENpdGU+PEF1dGhvcj5GYWlzPC9BdXRob3I+PFllYXI+MTk5ODwvWWVhcj48UmVj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</w:fldData>
        </w:fldChar>
      </w:r>
      <w:r w:rsidR="00E83817" w:rsidRPr="0073475B">
        <w:instrText xml:space="preserve"> ADDIN EN.CITE.DATA </w:instrText>
      </w:r>
      <w:r w:rsidR="00E83817" w:rsidRPr="0073475B">
        <w:fldChar w:fldCharType="end"/>
      </w:r>
      <w:r w:rsidR="0033210E" w:rsidRPr="0073475B">
        <w:fldChar w:fldCharType="separate"/>
      </w:r>
      <w:r w:rsidR="00E83817" w:rsidRPr="0073475B">
        <w:rPr>
          <w:noProof/>
          <w:vertAlign w:val="superscript"/>
        </w:rPr>
        <w:t>29</w:t>
      </w:r>
      <w:r w:rsidR="0033210E" w:rsidRPr="0073475B">
        <w:fldChar w:fldCharType="end"/>
      </w:r>
      <w:r w:rsidR="00FC40E7" w:rsidRPr="0073475B">
        <w:t xml:space="preserve"> </w:t>
      </w:r>
    </w:p>
    <w:p w14:paraId="2524623E" w14:textId="1DB58103" w:rsidR="007C416E" w:rsidRPr="0073475B" w:rsidRDefault="003C2AE3" w:rsidP="00AD37E0">
      <w:r w:rsidRPr="0073475B">
        <w:t>It ha</w:t>
      </w:r>
      <w:r w:rsidR="000750AE" w:rsidRPr="0073475B">
        <w:t>s</w:t>
      </w:r>
      <w:r w:rsidR="000A5594" w:rsidRPr="0073475B">
        <w:t xml:space="preserve"> been</w:t>
      </w:r>
      <w:r w:rsidRPr="0073475B">
        <w:t xml:space="preserve"> suggested that the percent </w:t>
      </w:r>
      <w:r w:rsidRPr="0073475B">
        <w:rPr>
          <w:i/>
          <w:iCs/>
        </w:rPr>
        <w:t>IGHV</w:t>
      </w:r>
      <w:r w:rsidRPr="0073475B">
        <w:t xml:space="preserve"> </w:t>
      </w:r>
      <w:r w:rsidR="0009077F" w:rsidRPr="0073475B">
        <w:t xml:space="preserve">GL </w:t>
      </w:r>
      <w:r w:rsidRPr="0073475B">
        <w:t>homology be considered more of a continuous variable, based on outcome analyses of patients treated with FCR chemoimmunotherapy</w:t>
      </w:r>
      <w:r w:rsidR="00C36318" w:rsidRPr="0073475B">
        <w:t>.</w:t>
      </w:r>
      <w:r w:rsidR="00C36318" w:rsidRPr="0073475B">
        <w:fldChar w:fldCharType="begin">
          <w:fldData xml:space="preserve">PEVuZE5vdGU+PENpdGU+PEF1dGhvcj5KYWluPC9BdXRob3I+PFllYXI+MjAxODwvWWVhcj48UmVj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</w:fldData>
        </w:fldChar>
      </w:r>
      <w:r w:rsidR="00E83817" w:rsidRPr="0073475B">
        <w:instrText xml:space="preserve"> ADDIN EN.CITE </w:instrText>
      </w:r>
      <w:r w:rsidR="00E83817" w:rsidRPr="0073475B">
        <w:fldChar w:fldCharType="begin">
          <w:fldData xml:space="preserve">PEVuZE5vdGU+PENpdGU+PEF1dGhvcj5KYWluPC9BdXRob3I+PFllYXI+MjAxODwvWWVhcj48UmVj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</w:fldData>
        </w:fldChar>
      </w:r>
      <w:r w:rsidR="00E83817" w:rsidRPr="0073475B">
        <w:instrText xml:space="preserve"> ADDIN EN.CITE.DATA </w:instrText>
      </w:r>
      <w:r w:rsidR="00E83817" w:rsidRPr="0073475B">
        <w:fldChar w:fldCharType="end"/>
      </w:r>
      <w:r w:rsidR="00C36318" w:rsidRPr="0073475B">
        <w:fldChar w:fldCharType="separate"/>
      </w:r>
      <w:r w:rsidR="00E83817" w:rsidRPr="0073475B">
        <w:rPr>
          <w:noProof/>
          <w:vertAlign w:val="superscript"/>
        </w:rPr>
        <w:t>31</w:t>
      </w:r>
      <w:r w:rsidR="00C36318" w:rsidRPr="0073475B">
        <w:fldChar w:fldCharType="end"/>
      </w:r>
      <w:r w:rsidR="002C7842" w:rsidRPr="0073475B">
        <w:t xml:space="preserve"> </w:t>
      </w:r>
      <w:r w:rsidR="000A5594" w:rsidRPr="0073475B">
        <w:t>However</w:t>
      </w:r>
      <w:r w:rsidRPr="0073475B">
        <w:t xml:space="preserve"> </w:t>
      </w:r>
      <w:r w:rsidR="004D68EB" w:rsidRPr="0073475B">
        <w:t xml:space="preserve">the relatively few </w:t>
      </w:r>
      <w:r w:rsidR="000A5594" w:rsidRPr="0073475B">
        <w:t xml:space="preserve">CLL </w:t>
      </w:r>
      <w:r w:rsidRPr="0073475B">
        <w:t xml:space="preserve">cases </w:t>
      </w:r>
      <w:r w:rsidR="00EE32C3" w:rsidRPr="0073475B">
        <w:t>with</w:t>
      </w:r>
      <w:r w:rsidRPr="0073475B">
        <w:t xml:space="preserve"> intermediate levels </w:t>
      </w:r>
      <w:r w:rsidR="000A5594" w:rsidRPr="0073475B">
        <w:t>include those</w:t>
      </w:r>
      <w:r w:rsidRPr="0073475B">
        <w:t xml:space="preserve"> that express </w:t>
      </w:r>
      <w:r w:rsidRPr="0073475B">
        <w:rPr>
          <w:i/>
          <w:iCs/>
        </w:rPr>
        <w:t>IGHV3</w:t>
      </w:r>
      <w:r w:rsidR="002C7842" w:rsidRPr="0073475B">
        <w:rPr>
          <w:i/>
          <w:iCs/>
        </w:rPr>
        <w:t>-</w:t>
      </w:r>
      <w:r w:rsidRPr="0073475B">
        <w:rPr>
          <w:i/>
          <w:iCs/>
        </w:rPr>
        <w:t>21</w:t>
      </w:r>
      <w:r w:rsidRPr="0073475B">
        <w:t xml:space="preserve"> with 96-98% germline homology; such cases have a clinical course that is more typical of those that use an unmutated </w:t>
      </w:r>
      <w:r w:rsidRPr="0073475B">
        <w:rPr>
          <w:i/>
          <w:iCs/>
        </w:rPr>
        <w:t>IGHV</w:t>
      </w:r>
      <w:r w:rsidR="001B0FBD" w:rsidRPr="0073475B">
        <w:t>.</w:t>
      </w:r>
      <w:r w:rsidR="00537BBC" w:rsidRPr="0073475B">
        <w:fldChar w:fldCharType="begin">
          <w:fldData xml:space="preserve">PEVuZE5vdGU+PENpdGU+PEF1dGhvcj5UaG9yc2VsaXVzPC9BdXRob3I+PFllYXI+MjAwNjwvWWVh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</w:fldData>
        </w:fldChar>
      </w:r>
      <w:r w:rsidR="00E83817" w:rsidRPr="0073475B">
        <w:instrText xml:space="preserve"> ADDIN EN.CITE </w:instrText>
      </w:r>
      <w:r w:rsidR="00E83817" w:rsidRPr="0073475B">
        <w:fldChar w:fldCharType="begin">
          <w:fldData xml:space="preserve">PEVuZE5vdGU+PENpdGU+PEF1dGhvcj5UaG9yc2VsaXVzPC9BdXRob3I+PFllYXI+MjAwNjwvWWVh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</w:fldData>
        </w:fldChar>
      </w:r>
      <w:r w:rsidR="00E83817" w:rsidRPr="0073475B">
        <w:instrText xml:space="preserve"> ADDIN EN.CITE.DATA </w:instrText>
      </w:r>
      <w:r w:rsidR="00E83817" w:rsidRPr="0073475B">
        <w:fldChar w:fldCharType="end"/>
      </w:r>
      <w:r w:rsidR="00537BBC" w:rsidRPr="0073475B">
        <w:fldChar w:fldCharType="separate"/>
      </w:r>
      <w:r w:rsidR="00E83817" w:rsidRPr="0073475B">
        <w:rPr>
          <w:noProof/>
          <w:vertAlign w:val="superscript"/>
        </w:rPr>
        <w:t>32</w:t>
      </w:r>
      <w:r w:rsidR="00537BBC" w:rsidRPr="0073475B">
        <w:fldChar w:fldCharType="end"/>
      </w:r>
      <w:r w:rsidRPr="0073475B">
        <w:rPr>
          <w:bdr w:val="none" w:sz="0" w:space="0" w:color="auto"/>
          <w:lang w:val="en-US" w:eastAsia="en-US"/>
        </w:rPr>
        <w:t xml:space="preserve"> </w:t>
      </w:r>
      <w:r w:rsidR="001D2656" w:rsidRPr="0073475B">
        <w:rPr>
          <w:bdr w:val="none" w:sz="0" w:space="0" w:color="auto"/>
          <w:lang w:val="en-US" w:eastAsia="en-US"/>
        </w:rPr>
        <w:t>They could</w:t>
      </w:r>
      <w:r w:rsidRPr="0073475B">
        <w:t xml:space="preserve"> originate from B cells that have exited early from the germinal center</w:t>
      </w:r>
      <w:r w:rsidR="00DD1DAB" w:rsidRPr="0073475B">
        <w:t>.</w:t>
      </w:r>
      <w:r w:rsidR="00091C29" w:rsidRPr="0073475B">
        <w:fldChar w:fldCharType="begin"/>
      </w:r>
      <w:r w:rsidR="00E83817" w:rsidRPr="0073475B">
        <w:instrText xml:space="preserve"> ADDIN EN.CITE &lt;EndNote&gt;&lt;Cite&gt;&lt;Author&gt;Kipps&lt;/Author&gt;&lt;Year&gt;2017&lt;/Year&gt;&lt;RecNum&gt;26&lt;/RecNum&gt;&lt;DisplayText&gt;&lt;style face="superscript"&gt;33&lt;/style&gt;&lt;/DisplayText&gt;&lt;record&gt;&lt;rec-number&gt;26&lt;/rec-number&gt;&lt;foreign-keys&gt;&lt;key app="EN" db-id="rpsevrvpkrffvxe2sacvfstzv255zfx9rxrp" timestamp="1617406193"&gt;26&lt;/key&gt;&lt;/foreign-keys&gt;&lt;ref-type name="Journal Article"&gt;17&lt;/ref-type&gt;&lt;contributors&gt;&lt;authors&gt;&lt;author&gt;Kipps, T. J.&lt;/author&gt;&lt;author&gt;Stevenson, F. K.&lt;/author&gt;&lt;author&gt;Wu, C. J.&lt;/author&gt;&lt;author&gt;Croce, C. M.&lt;/author&gt;&lt;author&gt;Packham, G.&lt;/author&gt;&lt;author&gt;Wierda, W. G.&lt;/author&gt;&lt;author&gt;O&amp;apos;Brien, S.&lt;/author&gt;&lt;author&gt;Gribben, J.&lt;/author&gt;&lt;author&gt;Rai, K.&lt;/author&gt;&lt;/authors&gt;&lt;/contributors&gt;&lt;titles&gt;&lt;title&gt;Chronic lymphocytic leukaemia&lt;/title&gt;&lt;secondary-title&gt;Nat Rev Dis Primers&lt;/secondary-title&gt;&lt;/titles&gt;&lt;periodical&gt;&lt;full-title&gt;Nat Rev Dis Primers&lt;/full-title&gt;&lt;/periodical&gt;&lt;pages&gt;17008&lt;/pages&gt;&lt;volume&gt;3&lt;/volume&gt;&lt;edition&gt;2017/02/10&lt;/edition&gt;&lt;keywords&gt;&lt;keyword&gt;Humans&lt;/keyword&gt;&lt;keyword&gt;*Leukemia, Lymphocytic, Chronic, B-Cell&lt;/keyword&gt;&lt;/keywords&gt;&lt;dates&gt;&lt;year&gt;2017&lt;/year&gt;&lt;pub-dates&gt;&lt;date&gt;Feb 9&lt;/date&gt;&lt;/pub-dates&gt;&lt;/dates&gt;&lt;isbn&gt;2056-676X (Electronic)&amp;#xD;2056-676X (Linking)&lt;/isbn&gt;&lt;accession-num&gt;28179635&lt;/accession-num&gt;&lt;urls&gt;&lt;related-urls&gt;&lt;url&gt;https://www.ncbi.nlm.nih.gov/pubmed/28179635&lt;/url&gt;&lt;/related-urls&gt;&lt;/urls&gt;&lt;electronic-resource-num&gt;10.1038/nrdp.2017.8&lt;/electronic-resource-num&gt;&lt;/record&gt;&lt;/Cite&gt;&lt;/EndNote&gt;</w:instrText>
      </w:r>
      <w:r w:rsidR="00091C29" w:rsidRPr="0073475B">
        <w:fldChar w:fldCharType="separate"/>
      </w:r>
      <w:r w:rsidR="00E83817" w:rsidRPr="0073475B">
        <w:rPr>
          <w:noProof/>
          <w:vertAlign w:val="superscript"/>
        </w:rPr>
        <w:t>33</w:t>
      </w:r>
      <w:r w:rsidR="00091C29" w:rsidRPr="0073475B">
        <w:fldChar w:fldCharType="end"/>
      </w:r>
      <w:r w:rsidR="00EE32C3" w:rsidRPr="0073475B">
        <w:t xml:space="preserve">  </w:t>
      </w:r>
      <w:r w:rsidR="005876C7" w:rsidRPr="0073475B">
        <w:t>I</w:t>
      </w:r>
      <w:r w:rsidR="007C416E" w:rsidRPr="0073475B">
        <w:t>n any case</w:t>
      </w:r>
      <w:r w:rsidRPr="0073475B">
        <w:t xml:space="preserve">, the working definition for unmutated </w:t>
      </w:r>
      <w:r w:rsidRPr="0073475B">
        <w:rPr>
          <w:i/>
          <w:iCs/>
        </w:rPr>
        <w:t>IGHV</w:t>
      </w:r>
      <w:r w:rsidRPr="0073475B">
        <w:t xml:space="preserve"> of ≥98%  homology a reliable threshold for </w:t>
      </w:r>
      <w:r w:rsidR="00B472A5" w:rsidRPr="0073475B">
        <w:t>the majority</w:t>
      </w:r>
      <w:r w:rsidRPr="0073475B">
        <w:t>.</w:t>
      </w:r>
      <w:r w:rsidR="007C416E" w:rsidRPr="0073475B">
        <w:t xml:space="preserve"> </w:t>
      </w:r>
    </w:p>
    <w:p w14:paraId="0CAF2B56" w14:textId="754D0315" w:rsidR="0004114C" w:rsidRPr="00E968B0" w:rsidRDefault="0096433D" w:rsidP="00AD37E0">
      <w:r w:rsidRPr="00AB6202">
        <w:t xml:space="preserve">The </w:t>
      </w:r>
      <w:r w:rsidR="00C57152" w:rsidRPr="00AB6202">
        <w:t xml:space="preserve">predominating </w:t>
      </w:r>
      <w:r w:rsidRPr="00AB6202">
        <w:rPr>
          <w:i/>
          <w:iCs/>
        </w:rPr>
        <w:t>IGHV1-69</w:t>
      </w:r>
      <w:r w:rsidRPr="00AB6202">
        <w:t xml:space="preserve"> cases </w:t>
      </w:r>
      <w:r w:rsidR="0069333B">
        <w:t>are</w:t>
      </w:r>
      <w:r w:rsidR="0069333B" w:rsidRPr="00AB6202">
        <w:t xml:space="preserve"> </w:t>
      </w:r>
      <w:r w:rsidR="009D5E2B" w:rsidRPr="00AB6202">
        <w:t>almost entirely</w:t>
      </w:r>
      <w:r w:rsidRPr="00AB6202">
        <w:t xml:space="preserve"> in U-CLL and in this subset there </w:t>
      </w:r>
      <w:r w:rsidR="0069333B">
        <w:t>i</w:t>
      </w:r>
      <w:r w:rsidR="0069333B" w:rsidRPr="00AB6202">
        <w:t xml:space="preserve">s </w:t>
      </w:r>
      <w:r w:rsidR="00CD530A" w:rsidRPr="00AB6202">
        <w:t xml:space="preserve">evidence for </w:t>
      </w:r>
      <w:r w:rsidRPr="00AB6202">
        <w:t xml:space="preserve">restriction in usage of </w:t>
      </w:r>
      <w:r w:rsidRPr="00AB6202">
        <w:rPr>
          <w:i/>
          <w:iCs/>
        </w:rPr>
        <w:t>IGHD</w:t>
      </w:r>
      <w:r w:rsidRPr="00AB6202">
        <w:t xml:space="preserve"> and </w:t>
      </w:r>
      <w:r w:rsidRPr="00AB6202">
        <w:rPr>
          <w:i/>
          <w:iCs/>
        </w:rPr>
        <w:t>IGHJ</w:t>
      </w:r>
      <w:r w:rsidRPr="00AB6202">
        <w:t xml:space="preserve"> </w:t>
      </w:r>
      <w:r w:rsidR="00A76612" w:rsidRPr="00AB6202">
        <w:t xml:space="preserve">leading to the concept of “stereotypic” sequences, in some cases with selected </w:t>
      </w:r>
      <w:r w:rsidR="00A76612" w:rsidRPr="00AB6202">
        <w:rPr>
          <w:i/>
          <w:iCs/>
        </w:rPr>
        <w:t>IGV</w:t>
      </w:r>
      <w:r w:rsidR="00A76612" w:rsidRPr="00AB6202">
        <w:t xml:space="preserve"> light chains, indicating a shared antigen specificity.</w:t>
      </w:r>
      <w:r w:rsidR="00081197" w:rsidRPr="003A07B6">
        <w:fldChar w:fldCharType="begin">
          <w:fldData xml:space="preserve">PEVuZE5vdGU+PENpdGU+PEF1dGhvcj5NYXJ0aW48L0F1dGhvcj48WWVhcj4xOTkyPC9ZZWFyPjxS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</w:fldData>
        </w:fldChar>
      </w:r>
      <w:r w:rsidR="00E83817">
        <w:instrText xml:space="preserve"> ADDIN EN.CITE </w:instrText>
      </w:r>
      <w:r w:rsidR="00E83817">
        <w:fldChar w:fldCharType="begin">
          <w:fldData xml:space="preserve">PEVuZE5vdGU+PENpdGU+PEF1dGhvcj5NYXJ0aW48L0F1dGhvcj48WWVhcj4xOTkyPC9ZZWFyPjxS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</w:fldData>
        </w:fldChar>
      </w:r>
      <w:r w:rsidR="00E83817">
        <w:instrText xml:space="preserve"> ADDIN EN.CITE.DATA </w:instrText>
      </w:r>
      <w:r w:rsidR="00E83817">
        <w:fldChar w:fldCharType="end"/>
      </w:r>
      <w:r w:rsidR="00081197" w:rsidRPr="003A07B6">
        <w:fldChar w:fldCharType="separate"/>
      </w:r>
      <w:r w:rsidR="00E83817" w:rsidRPr="00E83817">
        <w:rPr>
          <w:noProof/>
          <w:vertAlign w:val="superscript"/>
        </w:rPr>
        <w:t>34,35</w:t>
      </w:r>
      <w:r w:rsidR="00081197" w:rsidRPr="003A07B6">
        <w:fldChar w:fldCharType="end"/>
      </w:r>
      <w:r w:rsidR="00ED0A3F" w:rsidRPr="00AB6202">
        <w:t xml:space="preserve"> </w:t>
      </w:r>
      <w:r w:rsidR="00A76612" w:rsidRPr="00AB6202">
        <w:t xml:space="preserve">Asymmetry of </w:t>
      </w:r>
      <w:r w:rsidR="00A76612" w:rsidRPr="00AB6202">
        <w:rPr>
          <w:i/>
          <w:iCs/>
        </w:rPr>
        <w:t>IGHV</w:t>
      </w:r>
      <w:r w:rsidR="00A76612" w:rsidRPr="00AB6202">
        <w:t xml:space="preserve"> </w:t>
      </w:r>
      <w:r w:rsidR="005756A0">
        <w:t>i</w:t>
      </w:r>
      <w:r w:rsidR="005756A0" w:rsidRPr="00AB6202">
        <w:t xml:space="preserve">s </w:t>
      </w:r>
      <w:r w:rsidR="00A76612" w:rsidRPr="00AB6202">
        <w:t xml:space="preserve">less striking in M-CLL, with the initially suggested predominance of </w:t>
      </w:r>
      <w:r w:rsidR="00A76612" w:rsidRPr="00AB6202">
        <w:rPr>
          <w:i/>
          <w:iCs/>
        </w:rPr>
        <w:t>IGHV4-34</w:t>
      </w:r>
      <w:r w:rsidR="00A76612" w:rsidRPr="00AB6202">
        <w:t xml:space="preserve"> </w:t>
      </w:r>
      <w:r w:rsidR="00CD530A" w:rsidRPr="00AB6202">
        <w:t xml:space="preserve">likely </w:t>
      </w:r>
      <w:r w:rsidR="00A76612" w:rsidRPr="00AB6202">
        <w:t xml:space="preserve">due </w:t>
      </w:r>
      <w:r w:rsidR="00CD530A" w:rsidRPr="00AB6202">
        <w:t xml:space="preserve">mainly </w:t>
      </w:r>
      <w:r w:rsidR="00A76612" w:rsidRPr="00AB6202">
        <w:t xml:space="preserve">to increased usage in the </w:t>
      </w:r>
      <w:r w:rsidR="00DF5654" w:rsidRPr="00AB6202">
        <w:t xml:space="preserve">normal </w:t>
      </w:r>
      <w:r w:rsidR="007C416E">
        <w:t>aged</w:t>
      </w:r>
      <w:r w:rsidR="00A76612" w:rsidRPr="00AB6202">
        <w:t xml:space="preserve"> repertoire</w:t>
      </w:r>
      <w:r w:rsidR="002A3A6E" w:rsidRPr="00AB6202">
        <w:t>.</w:t>
      </w:r>
      <w:r w:rsidR="00A57A4C" w:rsidRPr="003A07B6">
        <w:fldChar w:fldCharType="begin">
          <w:fldData xml:space="preserve">PEVuZE5vdGU+PENpdGU+PEF1dGhvcj5Qb3R0ZXI8L0F1dGhvcj48WWVhcj4yMDA2PC9ZZWFyPjxS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</w:fldData>
        </w:fldChar>
      </w:r>
      <w:r w:rsidR="00E83817">
        <w:instrText xml:space="preserve"> ADDIN EN.CITE </w:instrText>
      </w:r>
      <w:r w:rsidR="00E83817">
        <w:fldChar w:fldCharType="begin">
          <w:fldData xml:space="preserve">PEVuZE5vdGU+PENpdGU+PEF1dGhvcj5Qb3R0ZXI8L0F1dGhvcj48WWVhcj4yMDA2PC9ZZWFyPjxS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</w:fldData>
        </w:fldChar>
      </w:r>
      <w:r w:rsidR="00E83817">
        <w:instrText xml:space="preserve"> ADDIN EN.CITE.DATA </w:instrText>
      </w:r>
      <w:r w:rsidR="00E83817">
        <w:fldChar w:fldCharType="end"/>
      </w:r>
      <w:r w:rsidR="00A57A4C" w:rsidRPr="003A07B6">
        <w:fldChar w:fldCharType="separate"/>
      </w:r>
      <w:r w:rsidR="00E83817" w:rsidRPr="00E83817">
        <w:rPr>
          <w:noProof/>
          <w:vertAlign w:val="superscript"/>
        </w:rPr>
        <w:t>36</w:t>
      </w:r>
      <w:r w:rsidR="00A57A4C" w:rsidRPr="003A07B6">
        <w:fldChar w:fldCharType="end"/>
      </w:r>
      <w:r w:rsidR="002A3A6E" w:rsidRPr="00AB6202">
        <w:t xml:space="preserve"> </w:t>
      </w:r>
      <w:r w:rsidR="005F679C" w:rsidRPr="00AB6202">
        <w:t xml:space="preserve">In contrast, there is a clear preferential usage of </w:t>
      </w:r>
      <w:r w:rsidR="005F679C" w:rsidRPr="00AB6202">
        <w:rPr>
          <w:i/>
          <w:iCs/>
        </w:rPr>
        <w:t>IGHV4-34</w:t>
      </w:r>
      <w:r w:rsidR="005F679C" w:rsidRPr="00AB6202">
        <w:t xml:space="preserve"> in the subset of CLL which has undergone isotype switch</w:t>
      </w:r>
      <w:r w:rsidR="007C416E">
        <w:t>ing</w:t>
      </w:r>
      <w:r w:rsidR="005F679C" w:rsidRPr="00AB6202">
        <w:t xml:space="preserve"> to IgG</w:t>
      </w:r>
      <w:r w:rsidR="00553E8C" w:rsidRPr="00AB6202">
        <w:t>.</w:t>
      </w:r>
      <w:r w:rsidR="00A57A4C" w:rsidRPr="003A07B6">
        <w:fldChar w:fldCharType="begin">
          <w:fldData xml:space="preserve">PEVuZE5vdGU+PENpdGU+PEF1dGhvcj5Qb3R0ZXI8L0F1dGhvcj48WWVhcj4yMDA2PC9ZZWFyPjxS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</w:fldData>
        </w:fldChar>
      </w:r>
      <w:r w:rsidR="00E83817">
        <w:instrText xml:space="preserve"> ADDIN EN.CITE </w:instrText>
      </w:r>
      <w:r w:rsidR="00E83817">
        <w:fldChar w:fldCharType="begin">
          <w:fldData xml:space="preserve">PEVuZE5vdGU+PENpdGU+PEF1dGhvcj5Qb3R0ZXI8L0F1dGhvcj48WWVhcj4yMDA2PC9ZZWFyPjxS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</w:fldData>
        </w:fldChar>
      </w:r>
      <w:r w:rsidR="00E83817">
        <w:instrText xml:space="preserve"> ADDIN EN.CITE.DATA </w:instrText>
      </w:r>
      <w:r w:rsidR="00E83817">
        <w:fldChar w:fldCharType="end"/>
      </w:r>
      <w:r w:rsidR="00A57A4C" w:rsidRPr="003A07B6">
        <w:fldChar w:fldCharType="separate"/>
      </w:r>
      <w:r w:rsidR="00E83817" w:rsidRPr="00E83817">
        <w:rPr>
          <w:noProof/>
          <w:vertAlign w:val="superscript"/>
        </w:rPr>
        <w:t>36</w:t>
      </w:r>
      <w:r w:rsidR="00A57A4C" w:rsidRPr="003A07B6">
        <w:fldChar w:fldCharType="end"/>
      </w:r>
    </w:p>
    <w:p w14:paraId="030D25FD" w14:textId="006E23B4" w:rsidR="001C51A5" w:rsidRPr="00221A23" w:rsidRDefault="00A76612" w:rsidP="001C51A5">
      <w:r w:rsidRPr="00AB6202">
        <w:t xml:space="preserve">While this information provided biological insight, identification of the two subsets electrified the clinical community as </w:t>
      </w:r>
      <w:proofErr w:type="spellStart"/>
      <w:r w:rsidRPr="00AB6202">
        <w:t>tumor</w:t>
      </w:r>
      <w:proofErr w:type="spellEnd"/>
      <w:r w:rsidRPr="00AB6202">
        <w:t xml:space="preserve"> progression differed dramatically</w:t>
      </w:r>
      <w:r w:rsidR="00575EEB" w:rsidRPr="00AB6202">
        <w:t xml:space="preserve">, </w:t>
      </w:r>
      <w:r w:rsidR="00450468" w:rsidRPr="00AB6202">
        <w:t xml:space="preserve">with </w:t>
      </w:r>
      <w:r w:rsidR="00CD16A3" w:rsidRPr="00AB6202">
        <w:t>cases of U-CLL</w:t>
      </w:r>
      <w:r w:rsidR="005619CC" w:rsidRPr="00AB6202">
        <w:t xml:space="preserve"> hav</w:t>
      </w:r>
      <w:r w:rsidR="00CD16A3" w:rsidRPr="00AB6202">
        <w:t>ing</w:t>
      </w:r>
      <w:r w:rsidR="005619CC" w:rsidRPr="00AB6202">
        <w:t xml:space="preserve"> </w:t>
      </w:r>
      <w:r w:rsidR="00AB6202" w:rsidRPr="00B411FB">
        <w:t xml:space="preserve">a </w:t>
      </w:r>
      <w:r w:rsidR="005619CC" w:rsidRPr="00B411FB">
        <w:t>more</w:t>
      </w:r>
      <w:r w:rsidR="005619CC" w:rsidRPr="008E79C1">
        <w:t xml:space="preserve"> </w:t>
      </w:r>
      <w:r w:rsidR="005619CC" w:rsidRPr="00AB6202">
        <w:t xml:space="preserve">aggressive disease and a worse prognosis than patients with </w:t>
      </w:r>
      <w:r w:rsidR="00CD16A3" w:rsidRPr="00AB6202">
        <w:t>M-</w:t>
      </w:r>
      <w:r w:rsidR="005619CC" w:rsidRPr="00AB6202">
        <w:t>CLL</w:t>
      </w:r>
      <w:r w:rsidR="00B70461" w:rsidRPr="00AB6202">
        <w:t>.</w:t>
      </w:r>
      <w:r w:rsidR="00081197" w:rsidRPr="00221A23">
        <w:fldChar w:fldCharType="begin">
          <w:fldData xml:space="preserve">PEVuZE5vdGU+PENpdGU+PEF1dGhvcj5IYW1ibGluPC9BdXRob3I+PFllYXI+MTk5OTwvWWVhcj48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</w:fldData>
        </w:fldChar>
      </w:r>
      <w:r w:rsidR="00ED41CE">
        <w:instrText xml:space="preserve"> ADDIN EN.CITE </w:instrText>
      </w:r>
      <w:r w:rsidR="00ED41CE">
        <w:fldChar w:fldCharType="begin">
          <w:fldData xml:space="preserve">PEVuZE5vdGU+PENpdGU+PEF1dGhvcj5IYW1ibGluPC9BdXRob3I+PFllYXI+MTk5OTwvWWVhcj48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</w:fldData>
        </w:fldChar>
      </w:r>
      <w:r w:rsidR="00ED41CE">
        <w:instrText xml:space="preserve"> ADDIN EN.CITE.DATA </w:instrText>
      </w:r>
      <w:r w:rsidR="00ED41CE">
        <w:fldChar w:fldCharType="end"/>
      </w:r>
      <w:r w:rsidR="00081197" w:rsidRPr="00221A23">
        <w:fldChar w:fldCharType="separate"/>
      </w:r>
      <w:r w:rsidR="00ED41CE" w:rsidRPr="00ED41CE">
        <w:rPr>
          <w:noProof/>
          <w:vertAlign w:val="superscript"/>
        </w:rPr>
        <w:t>3,4</w:t>
      </w:r>
      <w:r w:rsidR="00081197" w:rsidRPr="00221A23">
        <w:fldChar w:fldCharType="end"/>
      </w:r>
      <w:r w:rsidR="00ED0A3F" w:rsidRPr="00AB6202">
        <w:t xml:space="preserve"> </w:t>
      </w:r>
      <w:r w:rsidR="004D68EB">
        <w:t xml:space="preserve"> </w:t>
      </w:r>
      <w:r w:rsidR="0009077F">
        <w:t xml:space="preserve">  </w:t>
      </w:r>
      <w:r w:rsidR="001C51A5" w:rsidRPr="00221A23">
        <w:t xml:space="preserve">In the vast majority of cases, the </w:t>
      </w:r>
      <w:r w:rsidR="001C51A5" w:rsidRPr="00221A23">
        <w:rPr>
          <w:i/>
        </w:rPr>
        <w:t>IGHV</w:t>
      </w:r>
      <w:r w:rsidR="001C51A5" w:rsidRPr="00221A23">
        <w:t xml:space="preserve"> mutational status of CLL cells is fixed, reflecting little or no interchange between the two subsets. It confirms that the parental B cell influences subsequent </w:t>
      </w:r>
      <w:proofErr w:type="spellStart"/>
      <w:r w:rsidR="001C51A5" w:rsidRPr="00221A23">
        <w:t>tumor</w:t>
      </w:r>
      <w:proofErr w:type="spellEnd"/>
      <w:r w:rsidR="001C51A5" w:rsidRPr="00221A23">
        <w:t xml:space="preserve"> </w:t>
      </w:r>
      <w:proofErr w:type="spellStart"/>
      <w:r w:rsidR="001C51A5" w:rsidRPr="00221A23">
        <w:t>behavior</w:t>
      </w:r>
      <w:proofErr w:type="spellEnd"/>
      <w:r w:rsidR="001C51A5" w:rsidRPr="00221A23">
        <w:t xml:space="preserve">, as is the case for the wide range of </w:t>
      </w:r>
      <w:proofErr w:type="spellStart"/>
      <w:r w:rsidR="001C51A5" w:rsidRPr="00221A23">
        <w:t>tumors</w:t>
      </w:r>
      <w:proofErr w:type="spellEnd"/>
      <w:r w:rsidR="001C51A5" w:rsidRPr="00221A23">
        <w:t xml:space="preserve"> that develop from B cells at distinctive stages of differentiation.</w:t>
      </w:r>
    </w:p>
    <w:p w14:paraId="1321BE09" w14:textId="05F008B3" w:rsidR="00575EEB" w:rsidRPr="0073475B" w:rsidRDefault="0052399A" w:rsidP="00AD37E0">
      <w:pPr>
        <w:rPr>
          <w:i/>
          <w:iCs/>
        </w:rPr>
      </w:pPr>
      <w:r w:rsidRPr="0073475B">
        <w:t xml:space="preserve">Accumulation </w:t>
      </w:r>
      <w:r w:rsidR="00A3560B" w:rsidRPr="0073475B">
        <w:t xml:space="preserve">of </w:t>
      </w:r>
      <w:r w:rsidR="001C51A5" w:rsidRPr="0073475B">
        <w:t xml:space="preserve">genomic </w:t>
      </w:r>
      <w:r w:rsidRPr="0073475B">
        <w:t xml:space="preserve">mutations </w:t>
      </w:r>
      <w:r w:rsidR="00E65C4E" w:rsidRPr="0073475B">
        <w:t>will be influenced by</w:t>
      </w:r>
      <w:r w:rsidRPr="0073475B">
        <w:t xml:space="preserve"> the rate of proliferation </w:t>
      </w:r>
      <w:r w:rsidR="00E65C4E" w:rsidRPr="0073475B">
        <w:t>which is higher in U-CLL</w:t>
      </w:r>
      <w:r w:rsidR="001C51A5" w:rsidRPr="0073475B">
        <w:t xml:space="preserve"> </w:t>
      </w:r>
      <w:r w:rsidR="00B472A5" w:rsidRPr="0073475B">
        <w:t xml:space="preserve">where </w:t>
      </w:r>
      <w:r w:rsidR="001C51A5" w:rsidRPr="0073475B">
        <w:t>most of the clinically relevant changes</w:t>
      </w:r>
      <w:r w:rsidR="00B472A5" w:rsidRPr="0073475B">
        <w:t xml:space="preserve"> are found</w:t>
      </w:r>
      <w:r w:rsidR="00B24F3E" w:rsidRPr="0073475B">
        <w:t>.</w:t>
      </w:r>
      <w:r w:rsidR="00944F0A" w:rsidRPr="0073475B">
        <w:fldChar w:fldCharType="begin">
          <w:fldData xml:space="preserve">PEVuZE5vdGU+PENpdGU+PEF1dGhvcj5EYW1sZTwvQXV0aG9yPjxZZWFyPjIwMDQ8L1llYXI+PFJl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</w:fldData>
        </w:fldChar>
      </w:r>
      <w:r w:rsidR="00E83817" w:rsidRPr="0073475B">
        <w:instrText xml:space="preserve"> ADDIN EN.CITE </w:instrText>
      </w:r>
      <w:r w:rsidR="00E83817" w:rsidRPr="0073475B">
        <w:fldChar w:fldCharType="begin">
          <w:fldData xml:space="preserve">PEVuZE5vdGU+PENpdGU+PEF1dGhvcj5EYW1sZTwvQXV0aG9yPjxZZWFyPjIwMDQ8L1llYXI+PFJl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</w:fldData>
        </w:fldChar>
      </w:r>
      <w:r w:rsidR="00E83817" w:rsidRPr="0073475B">
        <w:instrText xml:space="preserve"> ADDIN EN.CITE.DATA </w:instrText>
      </w:r>
      <w:r w:rsidR="00E83817" w:rsidRPr="0073475B">
        <w:fldChar w:fldCharType="end"/>
      </w:r>
      <w:r w:rsidR="00944F0A" w:rsidRPr="0073475B">
        <w:fldChar w:fldCharType="separate"/>
      </w:r>
      <w:r w:rsidR="00E83817" w:rsidRPr="0073475B">
        <w:rPr>
          <w:noProof/>
          <w:vertAlign w:val="superscript"/>
        </w:rPr>
        <w:t>37</w:t>
      </w:r>
      <w:r w:rsidR="00944F0A" w:rsidRPr="0073475B">
        <w:fldChar w:fldCharType="end"/>
      </w:r>
      <w:r w:rsidR="0051123A" w:rsidRPr="0073475B">
        <w:t xml:space="preserve"> </w:t>
      </w:r>
      <w:r w:rsidR="00223121" w:rsidRPr="0073475B">
        <w:t>Although it is not resolved whether</w:t>
      </w:r>
      <w:r w:rsidR="0018729B" w:rsidRPr="0073475B">
        <w:t xml:space="preserve"> activation-induced cytidine deaminase (AID) </w:t>
      </w:r>
      <w:r w:rsidR="00223121" w:rsidRPr="0073475B">
        <w:t>is involved in generating such</w:t>
      </w:r>
      <w:r w:rsidR="004D68EB" w:rsidRPr="0073475B">
        <w:t xml:space="preserve"> mutations,</w:t>
      </w:r>
      <w:r w:rsidR="0018729B" w:rsidRPr="0073475B">
        <w:t xml:space="preserve"> an AID-associated signature </w:t>
      </w:r>
      <w:r w:rsidR="008A74EA" w:rsidRPr="0073475B">
        <w:t>is actually</w:t>
      </w:r>
      <w:r w:rsidR="0018729B" w:rsidRPr="0073475B">
        <w:t xml:space="preserve"> more evident in M-CLL</w:t>
      </w:r>
      <w:r w:rsidR="00387558" w:rsidRPr="0073475B">
        <w:t>.</w:t>
      </w:r>
      <w:r w:rsidR="00387558" w:rsidRPr="0073475B">
        <w:fldChar w:fldCharType="begin">
          <w:fldData xml:space="preserve">PEVuZE5vdGU+PENpdGU+PEF1dGhvcj5LYXNhcjwvQXV0aG9yPjxZZWFyPjIwMTU8L1llYXI+PFJl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==
</w:fldData>
        </w:fldChar>
      </w:r>
      <w:r w:rsidR="00E83817" w:rsidRPr="0073475B">
        <w:instrText xml:space="preserve"> ADDIN EN.CITE </w:instrText>
      </w:r>
      <w:r w:rsidR="00E83817" w:rsidRPr="0073475B">
        <w:fldChar w:fldCharType="begin">
          <w:fldData xml:space="preserve">PEVuZE5vdGU+PENpdGU+PEF1dGhvcj5LYXNhcjwvQXV0aG9yPjxZZWFyPjIwMTU8L1llYXI+PFJl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==
</w:fldData>
        </w:fldChar>
      </w:r>
      <w:r w:rsidR="00E83817" w:rsidRPr="0073475B">
        <w:instrText xml:space="preserve"> ADDIN EN.CITE.DATA </w:instrText>
      </w:r>
      <w:r w:rsidR="00E83817" w:rsidRPr="0073475B">
        <w:fldChar w:fldCharType="end"/>
      </w:r>
      <w:r w:rsidR="00387558" w:rsidRPr="0073475B">
        <w:fldChar w:fldCharType="separate"/>
      </w:r>
      <w:r w:rsidR="00E83817" w:rsidRPr="0073475B">
        <w:rPr>
          <w:noProof/>
          <w:vertAlign w:val="superscript"/>
        </w:rPr>
        <w:t>38</w:t>
      </w:r>
      <w:r w:rsidR="00387558" w:rsidRPr="0073475B">
        <w:fldChar w:fldCharType="end"/>
      </w:r>
    </w:p>
    <w:p w14:paraId="39E1533B" w14:textId="416B1EFF" w:rsidR="00543C14" w:rsidRDefault="00CA17BC">
      <w:r w:rsidRPr="00221A23">
        <w:lastRenderedPageBreak/>
        <w:t xml:space="preserve">In the past, much effort was put into chasing the </w:t>
      </w:r>
      <w:r w:rsidR="00194B03">
        <w:t>cell of</w:t>
      </w:r>
      <w:r w:rsidR="00194B03" w:rsidRPr="00221A23">
        <w:t xml:space="preserve"> </w:t>
      </w:r>
      <w:r w:rsidR="00A178E9" w:rsidRPr="00221A23">
        <w:t xml:space="preserve">origin of CLL </w:t>
      </w:r>
      <w:r w:rsidRPr="00221A23">
        <w:t xml:space="preserve">by phenotypic similarity.  It does appear that CD5+ </w:t>
      </w:r>
      <w:r w:rsidR="00A178E9" w:rsidRPr="00221A23">
        <w:t xml:space="preserve">B </w:t>
      </w:r>
      <w:r w:rsidR="00A178E9" w:rsidRPr="0073475B">
        <w:t>cell</w:t>
      </w:r>
      <w:r w:rsidR="009B2725" w:rsidRPr="0073475B">
        <w:t>s might be the source of</w:t>
      </w:r>
      <w:r w:rsidRPr="0073475B">
        <w:t xml:space="preserve"> both U-CLL and M-CLL</w:t>
      </w:r>
      <w:r w:rsidR="00B70461" w:rsidRPr="0073475B">
        <w:t>.</w:t>
      </w:r>
      <w:r w:rsidR="00081197" w:rsidRPr="0073475B">
        <w:fldChar w:fldCharType="begin">
          <w:fldData xml:space="preserve">PEVuZE5vdGU+PENpdGU+PEF1dGhvcj5TZWlmZXJ0PC9BdXRob3I+PFllYXI+MjAxMjwvWWVhcj48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</w:fldData>
        </w:fldChar>
      </w:r>
      <w:r w:rsidR="00A57A4C" w:rsidRPr="0073475B">
        <w:instrText xml:space="preserve"> ADDIN EN.CITE </w:instrText>
      </w:r>
      <w:r w:rsidR="00A57A4C" w:rsidRPr="0073475B">
        <w:fldChar w:fldCharType="begin">
          <w:fldData xml:space="preserve">PEVuZE5vdGU+PENpdGU+PEF1dGhvcj5TZWlmZXJ0PC9BdXRob3I+PFllYXI+MjAxMjwvWWVhcj48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</w:fldData>
        </w:fldChar>
      </w:r>
      <w:r w:rsidR="00A57A4C" w:rsidRPr="0073475B">
        <w:instrText xml:space="preserve"> ADDIN EN.CITE.DATA </w:instrText>
      </w:r>
      <w:r w:rsidR="00A57A4C" w:rsidRPr="0073475B">
        <w:fldChar w:fldCharType="end"/>
      </w:r>
      <w:r w:rsidR="00081197" w:rsidRPr="0073475B">
        <w:fldChar w:fldCharType="separate"/>
      </w:r>
      <w:r w:rsidR="00A57A4C" w:rsidRPr="0073475B">
        <w:rPr>
          <w:noProof/>
          <w:vertAlign w:val="superscript"/>
        </w:rPr>
        <w:t>1</w:t>
      </w:r>
      <w:r w:rsidR="00081197" w:rsidRPr="0073475B">
        <w:fldChar w:fldCharType="end"/>
      </w:r>
      <w:r w:rsidRPr="0073475B">
        <w:t xml:space="preserve"> </w:t>
      </w:r>
      <w:r w:rsidR="00BF7010" w:rsidRPr="0073475B">
        <w:t>However, while expression of CD5 is associated with B1 cells and with anergy in mice, this is less clear for human B cells</w:t>
      </w:r>
      <w:r w:rsidR="0011697A" w:rsidRPr="0073475B">
        <w:t>.</w:t>
      </w:r>
      <w:r w:rsidR="0011697A" w:rsidRPr="0073475B">
        <w:fldChar w:fldCharType="begin">
          <w:fldData xml:space="preserve">PEVuZE5vdGU+PENpdGU+PEF1dGhvcj5EdXR5PC9BdXRob3I+PFllYXI+MjAwOTwvWWVhcj48UmVj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</w:fldData>
        </w:fldChar>
      </w:r>
      <w:r w:rsidR="00E83817" w:rsidRPr="0073475B">
        <w:instrText xml:space="preserve"> ADDIN EN.CITE </w:instrText>
      </w:r>
      <w:r w:rsidR="00E83817" w:rsidRPr="0073475B">
        <w:fldChar w:fldCharType="begin">
          <w:fldData xml:space="preserve">PEVuZE5vdGU+PENpdGU+PEF1dGhvcj5EdXR5PC9BdXRob3I+PFllYXI+MjAwOTwvWWVhcj48UmVj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</w:fldData>
        </w:fldChar>
      </w:r>
      <w:r w:rsidR="00E83817" w:rsidRPr="0073475B">
        <w:instrText xml:space="preserve"> ADDIN EN.CITE.DATA </w:instrText>
      </w:r>
      <w:r w:rsidR="00E83817" w:rsidRPr="0073475B">
        <w:fldChar w:fldCharType="end"/>
      </w:r>
      <w:r w:rsidR="0011697A" w:rsidRPr="0073475B">
        <w:fldChar w:fldCharType="separate"/>
      </w:r>
      <w:r w:rsidR="00E83817" w:rsidRPr="0073475B">
        <w:rPr>
          <w:noProof/>
          <w:vertAlign w:val="superscript"/>
        </w:rPr>
        <w:t>39</w:t>
      </w:r>
      <w:r w:rsidR="0011697A" w:rsidRPr="0073475B">
        <w:fldChar w:fldCharType="end"/>
      </w:r>
      <w:r w:rsidR="00BF7010" w:rsidRPr="0073475B">
        <w:t xml:space="preserve"> Also</w:t>
      </w:r>
      <w:r w:rsidR="00B70461" w:rsidRPr="0073475B">
        <w:t>,</w:t>
      </w:r>
      <w:r w:rsidRPr="0073475B">
        <w:t xml:space="preserve"> </w:t>
      </w:r>
      <w:proofErr w:type="spellStart"/>
      <w:r w:rsidRPr="0073475B">
        <w:t>tumor</w:t>
      </w:r>
      <w:proofErr w:type="spellEnd"/>
      <w:r w:rsidRPr="0073475B">
        <w:t xml:space="preserve"> </w:t>
      </w:r>
      <w:r w:rsidRPr="00221A23">
        <w:t xml:space="preserve">cells </w:t>
      </w:r>
      <w:r w:rsidR="00A178E9" w:rsidRPr="00221A23">
        <w:t>may</w:t>
      </w:r>
      <w:r w:rsidRPr="00221A23">
        <w:t xml:space="preserve"> </w:t>
      </w:r>
      <w:r w:rsidR="00194B03">
        <w:t xml:space="preserve">modulate </w:t>
      </w:r>
      <w:r w:rsidRPr="00221A23">
        <w:t xml:space="preserve">their </w:t>
      </w:r>
      <w:r w:rsidR="00CC0BC7">
        <w:t>surface receptors</w:t>
      </w:r>
      <w:r w:rsidR="00CC0BC7" w:rsidRPr="00221A23">
        <w:t xml:space="preserve"> </w:t>
      </w:r>
      <w:r w:rsidRPr="00221A23">
        <w:t xml:space="preserve">as they </w:t>
      </w:r>
      <w:r w:rsidR="00A178E9" w:rsidRPr="00221A23">
        <w:t>interact with the leukemi</w:t>
      </w:r>
      <w:r w:rsidR="00BF7010">
        <w:t>c</w:t>
      </w:r>
      <w:r w:rsidRPr="00221A23">
        <w:t xml:space="preserve"> microenvironment.</w:t>
      </w:r>
      <w:r w:rsidR="00ED0A3F" w:rsidRPr="00221A23">
        <w:t xml:space="preserve"> </w:t>
      </w:r>
      <w:r w:rsidRPr="00221A23">
        <w:t>One feature which has been revealing is the pattern of DNA methylation</w:t>
      </w:r>
      <w:r w:rsidR="00CD530A" w:rsidRPr="00221A23">
        <w:t xml:space="preserve">: the striking difference </w:t>
      </w:r>
      <w:r w:rsidR="00427B96" w:rsidRPr="00221A23">
        <w:t xml:space="preserve">in profile </w:t>
      </w:r>
      <w:r w:rsidR="00CD530A" w:rsidRPr="00221A23">
        <w:t>between normal naïve and memory B cells is, perhaps surprisingly, maintained in U-CLL and M-CLL.</w:t>
      </w:r>
      <w:r w:rsidR="00081197" w:rsidRPr="00221A23">
        <w:fldChar w:fldCharType="begin">
          <w:fldData xml:space="preserve">PEVuZE5vdGU+PENpdGU+PEF1dGhvcj5PYWtlczwvQXV0aG9yPjxZZWFyPjIwMTY8L1llYXI+PFJl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</w:fldData>
        </w:fldChar>
      </w:r>
      <w:r w:rsidR="00E83817">
        <w:instrText xml:space="preserve"> ADDIN EN.CITE </w:instrText>
      </w:r>
      <w:r w:rsidR="00E83817">
        <w:fldChar w:fldCharType="begin">
          <w:fldData xml:space="preserve">PEVuZE5vdGU+PENpdGU+PEF1dGhvcj5PYWtlczwvQXV0aG9yPjxZZWFyPjIwMTY8L1llYXI+PFJl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</w:fldData>
        </w:fldChar>
      </w:r>
      <w:r w:rsidR="00E83817">
        <w:instrText xml:space="preserve"> ADDIN EN.CITE.DATA </w:instrText>
      </w:r>
      <w:r w:rsidR="00E83817">
        <w:fldChar w:fldCharType="end"/>
      </w:r>
      <w:r w:rsidR="00081197" w:rsidRPr="00221A23">
        <w:fldChar w:fldCharType="separate"/>
      </w:r>
      <w:r w:rsidR="00E83817" w:rsidRPr="00E83817">
        <w:rPr>
          <w:noProof/>
          <w:vertAlign w:val="superscript"/>
        </w:rPr>
        <w:t>40</w:t>
      </w:r>
      <w:r w:rsidR="00081197" w:rsidRPr="00221A23">
        <w:fldChar w:fldCharType="end"/>
      </w:r>
      <w:r w:rsidR="00CD530A" w:rsidRPr="00221A23">
        <w:t xml:space="preserve"> It appears that </w:t>
      </w:r>
      <w:r w:rsidR="00414096" w:rsidRPr="00221A23">
        <w:t>an</w:t>
      </w:r>
      <w:r w:rsidR="00CD530A" w:rsidRPr="00221A23">
        <w:t xml:space="preserve"> epigenetic </w:t>
      </w:r>
      <w:r w:rsidR="00414096" w:rsidRPr="00221A23">
        <w:t>memory of</w:t>
      </w:r>
      <w:r w:rsidR="00CD530A" w:rsidRPr="00221A23">
        <w:t xml:space="preserve"> the </w:t>
      </w:r>
      <w:r w:rsidR="00B52A85">
        <w:t xml:space="preserve">B </w:t>
      </w:r>
      <w:r w:rsidR="00A178E9" w:rsidRPr="00221A23">
        <w:t>c</w:t>
      </w:r>
      <w:r w:rsidR="00532CB8">
        <w:t>ell of</w:t>
      </w:r>
      <w:r w:rsidR="00A178E9" w:rsidRPr="00221A23">
        <w:t xml:space="preserve"> origin </w:t>
      </w:r>
      <w:r w:rsidR="00CD530A" w:rsidRPr="00221A23">
        <w:t>persists through transformation and mark</w:t>
      </w:r>
      <w:r w:rsidR="00414096" w:rsidRPr="00221A23">
        <w:t>s</w:t>
      </w:r>
      <w:r w:rsidR="00CD530A" w:rsidRPr="00221A23">
        <w:t xml:space="preserve"> the two subsets.</w:t>
      </w:r>
      <w:r w:rsidR="00081197" w:rsidRPr="00221A23">
        <w:fldChar w:fldCharType="begin">
          <w:fldData xml:space="preserve">PEVuZE5vdGU+PENpdGU+PEF1dGhvcj5PYWtlczwvQXV0aG9yPjxZZWFyPjIwMTQ8L1llYXI+PFJl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</w:fldData>
        </w:fldChar>
      </w:r>
      <w:r w:rsidR="00E83817">
        <w:instrText xml:space="preserve"> ADDIN EN.CITE </w:instrText>
      </w:r>
      <w:r w:rsidR="00E83817">
        <w:fldChar w:fldCharType="begin">
          <w:fldData xml:space="preserve">PEVuZE5vdGU+PENpdGU+PEF1dGhvcj5PYWtlczwvQXV0aG9yPjxZZWFyPjIwMTQ8L1llYXI+PFJl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</w:fldData>
        </w:fldChar>
      </w:r>
      <w:r w:rsidR="00E83817">
        <w:instrText xml:space="preserve"> ADDIN EN.CITE.DATA </w:instrText>
      </w:r>
      <w:r w:rsidR="00E83817">
        <w:fldChar w:fldCharType="end"/>
      </w:r>
      <w:r w:rsidR="00081197" w:rsidRPr="00221A23">
        <w:fldChar w:fldCharType="separate"/>
      </w:r>
      <w:r w:rsidR="00E83817" w:rsidRPr="00E83817">
        <w:rPr>
          <w:noProof/>
          <w:vertAlign w:val="superscript"/>
        </w:rPr>
        <w:t>41</w:t>
      </w:r>
      <w:r w:rsidR="00081197" w:rsidRPr="00221A23">
        <w:fldChar w:fldCharType="end"/>
      </w:r>
      <w:r w:rsidR="00CD530A" w:rsidRPr="00221A23">
        <w:t xml:space="preserve"> </w:t>
      </w:r>
      <w:r w:rsidR="004D68EB">
        <w:t xml:space="preserve"> Again a</w:t>
      </w:r>
      <w:r w:rsidR="00414096" w:rsidRPr="00221A23">
        <w:t xml:space="preserve"> minority of</w:t>
      </w:r>
      <w:r w:rsidR="00CD530A" w:rsidRPr="00221A23">
        <w:t xml:space="preserve"> cases show an intermediate signature</w:t>
      </w:r>
      <w:r w:rsidR="00A178E9" w:rsidRPr="00221A23">
        <w:t>,</w:t>
      </w:r>
      <w:r w:rsidR="00CD530A" w:rsidRPr="00221A23">
        <w:t xml:space="preserve"> </w:t>
      </w:r>
      <w:r w:rsidR="00414096" w:rsidRPr="00221A23">
        <w:t xml:space="preserve">but these include the outlier </w:t>
      </w:r>
      <w:r w:rsidR="00E45086" w:rsidRPr="00221A23">
        <w:rPr>
          <w:i/>
          <w:iCs/>
        </w:rPr>
        <w:t>IGHV</w:t>
      </w:r>
      <w:r w:rsidR="00414096" w:rsidRPr="00221A23">
        <w:rPr>
          <w:i/>
          <w:iCs/>
        </w:rPr>
        <w:t>3-21</w:t>
      </w:r>
      <w:r w:rsidR="00414096" w:rsidRPr="00221A23">
        <w:t xml:space="preserve"> cases</w:t>
      </w:r>
      <w:r w:rsidR="003E563F" w:rsidRPr="00221A23">
        <w:t>.</w:t>
      </w:r>
      <w:r w:rsidR="00414096" w:rsidRPr="00221A23">
        <w:t xml:space="preserve"> Clearly</w:t>
      </w:r>
      <w:r w:rsidR="009356E8" w:rsidRPr="00221A23">
        <w:t>,</w:t>
      </w:r>
      <w:r w:rsidR="00414096" w:rsidRPr="00221A23">
        <w:t xml:space="preserve"> </w:t>
      </w:r>
      <w:proofErr w:type="spellStart"/>
      <w:r w:rsidR="00414096" w:rsidRPr="00221A23">
        <w:t>tumor</w:t>
      </w:r>
      <w:proofErr w:type="spellEnd"/>
      <w:r w:rsidR="00414096" w:rsidRPr="00221A23">
        <w:t xml:space="preserve">-related changes also occur in the epigenome, but the influence of the </w:t>
      </w:r>
      <w:r w:rsidR="00427B96" w:rsidRPr="00221A23">
        <w:t>parental B cell</w:t>
      </w:r>
      <w:r w:rsidR="00414096" w:rsidRPr="00221A23">
        <w:t xml:space="preserve"> is </w:t>
      </w:r>
      <w:r w:rsidR="003E563F" w:rsidRPr="00221A23">
        <w:t>retained</w:t>
      </w:r>
      <w:r w:rsidR="00A028F4" w:rsidRPr="00221A23">
        <w:t>.</w:t>
      </w:r>
      <w:r w:rsidR="00081197" w:rsidRPr="00221A23">
        <w:fldChar w:fldCharType="begin">
          <w:fldData xml:space="preserve">PEVuZE5vdGU+PENpdGU+PEF1dGhvcj5CZWVrbWFuPC9BdXRob3I+PFllYXI+MjAxODwvWWVhcj48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</w:fldData>
        </w:fldChar>
      </w:r>
      <w:r w:rsidR="00E83817">
        <w:instrText xml:space="preserve"> ADDIN EN.CITE </w:instrText>
      </w:r>
      <w:r w:rsidR="00E83817">
        <w:fldChar w:fldCharType="begin">
          <w:fldData xml:space="preserve">PEVuZE5vdGU+PENpdGU+PEF1dGhvcj5CZWVrbWFuPC9BdXRob3I+PFllYXI+MjAxODwvWWVhcj48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</w:fldData>
        </w:fldChar>
      </w:r>
      <w:r w:rsidR="00E83817">
        <w:instrText xml:space="preserve"> ADDIN EN.CITE.DATA </w:instrText>
      </w:r>
      <w:r w:rsidR="00E83817">
        <w:fldChar w:fldCharType="end"/>
      </w:r>
      <w:r w:rsidR="00081197" w:rsidRPr="00221A23">
        <w:fldChar w:fldCharType="separate"/>
      </w:r>
      <w:r w:rsidR="00E83817" w:rsidRPr="00E83817">
        <w:rPr>
          <w:noProof/>
          <w:vertAlign w:val="superscript"/>
        </w:rPr>
        <w:t>42</w:t>
      </w:r>
      <w:r w:rsidR="00081197" w:rsidRPr="00221A23">
        <w:fldChar w:fldCharType="end"/>
      </w:r>
    </w:p>
    <w:p w14:paraId="4682A642" w14:textId="69A33524" w:rsidR="00414096" w:rsidRPr="00C6198C" w:rsidRDefault="00414096" w:rsidP="00EA7755">
      <w:pPr>
        <w:pStyle w:val="Heading1"/>
      </w:pPr>
      <w:r w:rsidRPr="004147CE">
        <w:rPr>
          <w:rFonts w:eastAsiaTheme="minorHAnsi"/>
        </w:rPr>
        <w:t xml:space="preserve">Clues from </w:t>
      </w:r>
      <w:r w:rsidR="00E45086" w:rsidRPr="00EA7755">
        <w:rPr>
          <w:rFonts w:eastAsiaTheme="minorHAnsi"/>
          <w:i/>
          <w:iCs/>
        </w:rPr>
        <w:t>IGHV</w:t>
      </w:r>
      <w:r w:rsidRPr="00EA7755">
        <w:rPr>
          <w:rFonts w:eastAsiaTheme="minorHAnsi"/>
          <w:i/>
          <w:iCs/>
        </w:rPr>
        <w:t>1-69</w:t>
      </w:r>
      <w:r w:rsidRPr="004147CE">
        <w:rPr>
          <w:rFonts w:eastAsiaTheme="minorHAnsi"/>
        </w:rPr>
        <w:t xml:space="preserve"> predominance</w:t>
      </w:r>
      <w:r w:rsidR="00BE694F" w:rsidRPr="004147CE">
        <w:rPr>
          <w:rFonts w:eastAsiaTheme="minorHAnsi"/>
        </w:rPr>
        <w:t xml:space="preserve"> in U-CLL</w:t>
      </w:r>
    </w:p>
    <w:p w14:paraId="5A1D0AAB" w14:textId="089828DE" w:rsidR="00F364C5" w:rsidRPr="004A1436" w:rsidRDefault="00414096" w:rsidP="00EA7755">
      <w:r w:rsidRPr="000E27F7">
        <w:t xml:space="preserve">The </w:t>
      </w:r>
      <w:r w:rsidR="004926B3">
        <w:t>prevalent</w:t>
      </w:r>
      <w:r w:rsidRPr="000E27F7">
        <w:t xml:space="preserve"> usage of </w:t>
      </w:r>
      <w:r w:rsidR="00E45086" w:rsidRPr="000E27F7">
        <w:rPr>
          <w:i/>
          <w:iCs/>
        </w:rPr>
        <w:t>IGHV</w:t>
      </w:r>
      <w:r w:rsidRPr="000E27F7">
        <w:rPr>
          <w:i/>
          <w:iCs/>
        </w:rPr>
        <w:t>1-69</w:t>
      </w:r>
      <w:r w:rsidRPr="000E27F7">
        <w:t xml:space="preserve"> is </w:t>
      </w:r>
      <w:proofErr w:type="spellStart"/>
      <w:r w:rsidRPr="000E27F7">
        <w:t>tumor</w:t>
      </w:r>
      <w:proofErr w:type="spellEnd"/>
      <w:r w:rsidRPr="000E27F7">
        <w:t>-rela</w:t>
      </w:r>
      <w:r w:rsidRPr="002B73E6">
        <w:t>ted as there is no i</w:t>
      </w:r>
      <w:r w:rsidRPr="002D0C48">
        <w:t xml:space="preserve">ncrease in the </w:t>
      </w:r>
      <w:r w:rsidR="008A74EA">
        <w:t>aged</w:t>
      </w:r>
      <w:r w:rsidRPr="002D0C48">
        <w:t xml:space="preserve"> population</w:t>
      </w:r>
      <w:r w:rsidR="00A028F4" w:rsidRPr="002D0C48">
        <w:t>.</w:t>
      </w:r>
      <w:r w:rsidR="00081197" w:rsidRPr="002D0C48">
        <w:fldChar w:fldCharType="begin">
          <w:fldData xml:space="preserve">PEVuZE5vdGU+PENpdGU+PEF1dGhvcj5Gb3Jjb25pPC9BdXRob3I+PFllYXI+MjAxMDwvWWVhcj48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</w:fldData>
        </w:fldChar>
      </w:r>
      <w:r w:rsidR="00E83817">
        <w:instrText xml:space="preserve"> ADDIN EN.CITE </w:instrText>
      </w:r>
      <w:r w:rsidR="00E83817">
        <w:fldChar w:fldCharType="begin">
          <w:fldData xml:space="preserve">PEVuZE5vdGU+PENpdGU+PEF1dGhvcj5Gb3Jjb25pPC9BdXRob3I+PFllYXI+MjAxMDwvWWVhcj48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</w:fldData>
        </w:fldChar>
      </w:r>
      <w:r w:rsidR="00E83817">
        <w:instrText xml:space="preserve"> ADDIN EN.CITE.DATA </w:instrText>
      </w:r>
      <w:r w:rsidR="00E83817">
        <w:fldChar w:fldCharType="end"/>
      </w:r>
      <w:r w:rsidR="00081197" w:rsidRPr="002D0C48">
        <w:fldChar w:fldCharType="separate"/>
      </w:r>
      <w:r w:rsidR="00E83817" w:rsidRPr="00E83817">
        <w:rPr>
          <w:noProof/>
          <w:vertAlign w:val="superscript"/>
        </w:rPr>
        <w:t>43</w:t>
      </w:r>
      <w:r w:rsidR="00081197" w:rsidRPr="002D0C48">
        <w:fldChar w:fldCharType="end"/>
      </w:r>
      <w:r w:rsidR="001716C5" w:rsidRPr="002D0C48">
        <w:t xml:space="preserve"> </w:t>
      </w:r>
      <w:r w:rsidR="004926B3">
        <w:t xml:space="preserve">There is </w:t>
      </w:r>
      <w:r w:rsidR="00D37FB6">
        <w:t xml:space="preserve">also </w:t>
      </w:r>
      <w:r w:rsidR="004926B3">
        <w:t xml:space="preserve">apparent selective use of certain alleles of </w:t>
      </w:r>
      <w:r w:rsidR="004926B3" w:rsidRPr="00EA7755">
        <w:rPr>
          <w:i/>
          <w:iCs/>
        </w:rPr>
        <w:t>IGHV1-69</w:t>
      </w:r>
      <w:r w:rsidR="004926B3">
        <w:t xml:space="preserve"> in CLL.</w:t>
      </w:r>
      <w:r w:rsidR="00A330B3">
        <w:fldChar w:fldCharType="begin"/>
      </w:r>
      <w:r w:rsidR="00E83817">
        <w:instrText xml:space="preserve"> ADDIN EN.CITE &lt;EndNote&gt;&lt;Cite&gt;&lt;Author&gt;Johnson&lt;/Author&gt;&lt;Year&gt;1997&lt;/Year&gt;&lt;RecNum&gt;7835&lt;/RecNum&gt;&lt;DisplayText&gt;&lt;style face="superscript"&gt;44&lt;/style&gt;&lt;/DisplayText&gt;&lt;record&gt;&lt;rec-number&gt;7835&lt;/rec-number&gt;&lt;foreign-keys&gt;&lt;key app="EN" db-id="awvvaeavbeestpefefm5w2fcr5rwwfrfr0pt" timestamp="1613167707"&gt;7835&lt;/key&gt;&lt;/foreign-keys&gt;&lt;ref-type name="Journal Article"&gt;17&lt;/ref-type&gt;&lt;contributors&gt;&lt;authors&gt;&lt;author&gt;Johnson, T. A.&lt;/author&gt;&lt;author&gt;Rassenti, L. Z.&lt;/author&gt;&lt;author&gt;Kipps, T. J.&lt;/author&gt;&lt;/authors&gt;&lt;/contributors&gt;&lt;auth-address&gt;Division of Hematology/Oncology, Department of Medicine, University of California-San Diego, La Jolla 92093, USA.&lt;/auth-address&gt;&lt;titles&gt;&lt;title&gt;Ig VH1 genes expressed in B cell chronic lymphocytic leukemia exhibit distinctive molecular features&lt;/title&gt;&lt;secondary-title&gt;J Immunol&lt;/secondary-title&gt;&lt;/titles&gt;&lt;periodical&gt;&lt;full-title&gt;J Immunol&lt;/full-title&gt;&lt;/periodical&gt;&lt;pages&gt;235-46&lt;/pages&gt;&lt;volume&gt;158&lt;/volume&gt;&lt;number&gt;1&lt;/number&gt;&lt;edition&gt;1997/01/01&lt;/edition&gt;&lt;keywords&gt;&lt;keyword&gt;Adult&lt;/keyword&gt;&lt;keyword&gt;Amino Acid Sequence&lt;/keyword&gt;&lt;keyword&gt;Base Sequence&lt;/keyword&gt;&lt;keyword&gt;Gene Expression Regulation, Neoplastic/*immunology&lt;/keyword&gt;&lt;keyword&gt;Genes, Immunoglobulin/*genetics&lt;/keyword&gt;&lt;keyword&gt;Humans&lt;/keyword&gt;&lt;keyword&gt;Immunoglobulin Heavy Chains/biosynthesis/*genetics&lt;/keyword&gt;&lt;keyword&gt;Immunoglobulin Variable Region/biosynthesis/*genetics&lt;/keyword&gt;&lt;keyword&gt;Leukemia, B-Cell/*genetics&lt;/keyword&gt;&lt;keyword&gt;Leukemia, Lymphocytic, Chronic, B-Cell/*genetics&lt;/keyword&gt;&lt;keyword&gt;Molecular Sequence Data&lt;/keyword&gt;&lt;/keywords&gt;&lt;dates&gt;&lt;year&gt;1997&lt;/year&gt;&lt;pub-dates&gt;&lt;date&gt;Jan 1&lt;/date&gt;&lt;/pub-dates&gt;&lt;/dates&gt;&lt;isbn&gt;0022-1767 (Print)&amp;#xD;0022-1767 (Linking)&lt;/isbn&gt;&lt;accession-num&gt;8977195&lt;/accession-num&gt;&lt;urls&gt;&lt;related-urls&gt;&lt;url&gt;https://www.ncbi.nlm.nih.gov/pubmed/8977195&lt;/url&gt;&lt;/related-urls&gt;&lt;/urls&gt;&lt;/record&gt;&lt;/Cite&gt;&lt;/EndNote&gt;</w:instrText>
      </w:r>
      <w:r w:rsidR="00A330B3">
        <w:fldChar w:fldCharType="separate"/>
      </w:r>
      <w:r w:rsidR="00E83817" w:rsidRPr="00E83817">
        <w:rPr>
          <w:noProof/>
          <w:vertAlign w:val="superscript"/>
        </w:rPr>
        <w:t>44</w:t>
      </w:r>
      <w:r w:rsidR="00A330B3">
        <w:fldChar w:fldCharType="end"/>
      </w:r>
      <w:r w:rsidR="00EA7755">
        <w:t xml:space="preserve"> </w:t>
      </w:r>
      <w:r w:rsidR="00CC3C38" w:rsidRPr="002D0C48">
        <w:t xml:space="preserve">Moreover, the mean number of codons encoding the third complementarity determining region (CDR3) of the </w:t>
      </w:r>
      <w:r w:rsidR="00E45086" w:rsidRPr="002D0C48">
        <w:rPr>
          <w:i/>
          <w:iCs/>
        </w:rPr>
        <w:t>IGHV</w:t>
      </w:r>
      <w:r w:rsidR="00CC3C38" w:rsidRPr="002D0C48">
        <w:rPr>
          <w:i/>
          <w:iCs/>
        </w:rPr>
        <w:t>1-69</w:t>
      </w:r>
      <w:r w:rsidR="00CC3C38" w:rsidRPr="002D0C48">
        <w:t xml:space="preserve"> genes </w:t>
      </w:r>
      <w:r w:rsidR="002273FA" w:rsidRPr="002D0C48">
        <w:t>tends to be</w:t>
      </w:r>
      <w:r w:rsidR="00CC3C38" w:rsidRPr="002D0C48">
        <w:t xml:space="preserve"> greater than </w:t>
      </w:r>
      <w:r w:rsidR="00A37A88">
        <w:t>that</w:t>
      </w:r>
      <w:r w:rsidR="00CC3C38" w:rsidRPr="002D0C48">
        <w:t xml:space="preserve"> </w:t>
      </w:r>
      <w:r w:rsidR="00A37A88">
        <w:t>of</w:t>
      </w:r>
      <w:r w:rsidR="00CC3C38" w:rsidRPr="002D0C48">
        <w:t xml:space="preserve"> the normal adult B-cell repertoire.</w:t>
      </w:r>
      <w:r w:rsidR="00EA7755">
        <w:fldChar w:fldCharType="begin"/>
      </w:r>
      <w:r w:rsidR="00E83817">
        <w:instrText xml:space="preserve"> ADDIN EN.CITE &lt;EndNote&gt;&lt;Cite&gt;&lt;Author&gt;Johnson&lt;/Author&gt;&lt;Year&gt;1997&lt;/Year&gt;&lt;RecNum&gt;7835&lt;/RecNum&gt;&lt;DisplayText&gt;&lt;style face="superscript"&gt;44&lt;/style&gt;&lt;/DisplayText&gt;&lt;record&gt;&lt;rec-number&gt;7835&lt;/rec-number&gt;&lt;foreign-keys&gt;&lt;key app="EN" db-id="awvvaeavbeestpefefm5w2fcr5rwwfrfr0pt" timestamp="1613167707"&gt;7835&lt;/key&gt;&lt;/foreign-keys&gt;&lt;ref-type name="Journal Article"&gt;17&lt;/ref-type&gt;&lt;contributors&gt;&lt;authors&gt;&lt;author&gt;Johnson, T. A.&lt;/author&gt;&lt;author&gt;Rassenti, L. Z.&lt;/author&gt;&lt;author&gt;Kipps, T. J.&lt;/author&gt;&lt;/authors&gt;&lt;/contributors&gt;&lt;auth-address&gt;Division of Hematology/Oncology, Department of Medicine, University of California-San Diego, La Jolla 92093, USA.&lt;/auth-address&gt;&lt;titles&gt;&lt;title&gt;Ig VH1 genes expressed in B cell chronic lymphocytic leukemia exhibit distinctive molecular features&lt;/title&gt;&lt;secondary-title&gt;J Immunol&lt;/secondary-title&gt;&lt;/titles&gt;&lt;periodical&gt;&lt;full-title&gt;J Immunol&lt;/full-title&gt;&lt;/periodical&gt;&lt;pages&gt;235-46&lt;/pages&gt;&lt;volume&gt;158&lt;/volume&gt;&lt;number&gt;1&lt;/number&gt;&lt;edition&gt;1997/01/01&lt;/edition&gt;&lt;keywords&gt;&lt;keyword&gt;Adult&lt;/keyword&gt;&lt;keyword&gt;Amino Acid Sequence&lt;/keyword&gt;&lt;keyword&gt;Base Sequence&lt;/keyword&gt;&lt;keyword&gt;Gene Expression Regulation, Neoplastic/*immunology&lt;/keyword&gt;&lt;keyword&gt;Genes, Immunoglobulin/*genetics&lt;/keyword&gt;&lt;keyword&gt;Humans&lt;/keyword&gt;&lt;keyword&gt;Immunoglobulin Heavy Chains/biosynthesis/*genetics&lt;/keyword&gt;&lt;keyword&gt;Immunoglobulin Variable Region/biosynthesis/*genetics&lt;/keyword&gt;&lt;keyword&gt;Leukemia, B-Cell/*genetics&lt;/keyword&gt;&lt;keyword&gt;Leukemia, Lymphocytic, Chronic, B-Cell/*genetics&lt;/keyword&gt;&lt;keyword&gt;Molecular Sequence Data&lt;/keyword&gt;&lt;/keywords&gt;&lt;dates&gt;&lt;year&gt;1997&lt;/year&gt;&lt;pub-dates&gt;&lt;date&gt;Jan 1&lt;/date&gt;&lt;/pub-dates&gt;&lt;/dates&gt;&lt;isbn&gt;0022-1767 (Print)&amp;#xD;0022-1767 (Linking)&lt;/isbn&gt;&lt;accession-num&gt;8977195&lt;/accession-num&gt;&lt;urls&gt;&lt;related-urls&gt;&lt;url&gt;https://www.ncbi.nlm.nih.gov/pubmed/8977195&lt;/url&gt;&lt;/related-urls&gt;&lt;/urls&gt;&lt;/record&gt;&lt;/Cite&gt;&lt;/EndNote&gt;</w:instrText>
      </w:r>
      <w:r w:rsidR="00EA7755">
        <w:fldChar w:fldCharType="separate"/>
      </w:r>
      <w:r w:rsidR="00E83817" w:rsidRPr="00E83817">
        <w:rPr>
          <w:noProof/>
          <w:vertAlign w:val="superscript"/>
        </w:rPr>
        <w:t>44</w:t>
      </w:r>
      <w:r w:rsidR="00EA7755">
        <w:fldChar w:fldCharType="end"/>
      </w:r>
      <w:r w:rsidR="004926B3">
        <w:t xml:space="preserve"> </w:t>
      </w:r>
      <w:r w:rsidR="00427B96" w:rsidRPr="002D0C48">
        <w:t xml:space="preserve">This </w:t>
      </w:r>
      <w:r w:rsidR="003D440F" w:rsidRPr="002D0C48">
        <w:t>is</w:t>
      </w:r>
      <w:r w:rsidR="004D68EB">
        <w:t xml:space="preserve"> partly</w:t>
      </w:r>
      <w:r w:rsidR="003D440F" w:rsidRPr="002D0C48">
        <w:t xml:space="preserve"> due to</w:t>
      </w:r>
      <w:r w:rsidR="00427B96" w:rsidRPr="002D0C48">
        <w:t xml:space="preserve"> </w:t>
      </w:r>
      <w:r w:rsidR="002273FA" w:rsidRPr="002D0C48">
        <w:t xml:space="preserve">preferential </w:t>
      </w:r>
      <w:r w:rsidR="00427B96" w:rsidRPr="002D0C48">
        <w:t xml:space="preserve">usage of </w:t>
      </w:r>
      <w:r w:rsidR="00427B96" w:rsidRPr="002D0C48">
        <w:rPr>
          <w:i/>
          <w:iCs/>
        </w:rPr>
        <w:t>IGHJ6</w:t>
      </w:r>
      <w:r w:rsidR="00427B96" w:rsidRPr="002D0C48">
        <w:t xml:space="preserve"> </w:t>
      </w:r>
      <w:r w:rsidR="00F80118">
        <w:t xml:space="preserve"> in ~57% of </w:t>
      </w:r>
      <w:r w:rsidR="00F80118" w:rsidRPr="00470B60">
        <w:rPr>
          <w:i/>
          <w:iCs/>
        </w:rPr>
        <w:t>IGHV1-69</w:t>
      </w:r>
      <w:r w:rsidR="00F80118">
        <w:t xml:space="preserve">-expressing cases as compared with ~29% in </w:t>
      </w:r>
      <w:r w:rsidR="004926B3">
        <w:t>normal B cells.</w:t>
      </w:r>
      <w:r w:rsidR="00806A1D" w:rsidRPr="002D0C48">
        <w:fldChar w:fldCharType="begin">
          <w:fldData xml:space="preserve">PEVuZE5vdGU+PENpdGU+PEF1dGhvcj5Gb3Jjb25pPC9BdXRob3I+PFllYXI+MjAxMDwvWWVhcj48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</w:fldData>
        </w:fldChar>
      </w:r>
      <w:r w:rsidR="00E83817">
        <w:instrText xml:space="preserve"> ADDIN EN.CITE </w:instrText>
      </w:r>
      <w:r w:rsidR="00E83817">
        <w:fldChar w:fldCharType="begin">
          <w:fldData xml:space="preserve">PEVuZE5vdGU+PENpdGU+PEF1dGhvcj5Gb3Jjb25pPC9BdXRob3I+PFllYXI+MjAxMDwvWWVhcj48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</w:fldData>
        </w:fldChar>
      </w:r>
      <w:r w:rsidR="00E83817">
        <w:instrText xml:space="preserve"> ADDIN EN.CITE.DATA </w:instrText>
      </w:r>
      <w:r w:rsidR="00E83817">
        <w:fldChar w:fldCharType="end"/>
      </w:r>
      <w:r w:rsidR="00806A1D" w:rsidRPr="002D0C48">
        <w:fldChar w:fldCharType="separate"/>
      </w:r>
      <w:r w:rsidR="00E83817" w:rsidRPr="00E83817">
        <w:rPr>
          <w:noProof/>
          <w:vertAlign w:val="superscript"/>
        </w:rPr>
        <w:t>43-45</w:t>
      </w:r>
      <w:r w:rsidR="00806A1D" w:rsidRPr="002D0C48">
        <w:fldChar w:fldCharType="end"/>
      </w:r>
      <w:r w:rsidR="00470B60">
        <w:t xml:space="preserve"> </w:t>
      </w:r>
      <w:r w:rsidR="001716C5" w:rsidRPr="002D0C48">
        <w:t>Any asymmetry in expression of a</w:t>
      </w:r>
      <w:r w:rsidR="005A6009">
        <w:t>n</w:t>
      </w:r>
      <w:r w:rsidR="001716C5" w:rsidRPr="002D0C48">
        <w:t xml:space="preserve"> </w:t>
      </w:r>
      <w:r w:rsidR="00E45086" w:rsidRPr="002D0C48">
        <w:rPr>
          <w:i/>
        </w:rPr>
        <w:t>IGHV</w:t>
      </w:r>
      <w:r w:rsidR="001716C5" w:rsidRPr="002D0C48">
        <w:t xml:space="preserve"> indicates a drive on the framework region, possibly also </w:t>
      </w:r>
      <w:r w:rsidR="00F364C5" w:rsidRPr="002D0C48">
        <w:t>extending to</w:t>
      </w:r>
      <w:r w:rsidR="001716C5" w:rsidRPr="002D0C48">
        <w:t xml:space="preserve"> </w:t>
      </w:r>
      <w:r w:rsidR="001716C5" w:rsidRPr="002D0C48">
        <w:rPr>
          <w:i/>
          <w:iCs/>
        </w:rPr>
        <w:t>CDR3</w:t>
      </w:r>
      <w:r w:rsidR="001716C5" w:rsidRPr="002D0C48">
        <w:t xml:space="preserve"> and </w:t>
      </w:r>
      <w:r w:rsidR="00E45086" w:rsidRPr="002D0C48">
        <w:rPr>
          <w:i/>
          <w:iCs/>
        </w:rPr>
        <w:t>IGH</w:t>
      </w:r>
      <w:r w:rsidR="001716C5" w:rsidRPr="002D0C48">
        <w:rPr>
          <w:i/>
          <w:iCs/>
        </w:rPr>
        <w:t>J</w:t>
      </w:r>
      <w:r w:rsidR="001716C5" w:rsidRPr="002D0C48">
        <w:t xml:space="preserve">. Large multivalent superantigens can </w:t>
      </w:r>
      <w:r w:rsidR="00F364C5" w:rsidRPr="002D0C48">
        <w:t>bind in this way</w:t>
      </w:r>
      <w:r w:rsidR="001716C5" w:rsidRPr="002D0C48">
        <w:t xml:space="preserve"> and</w:t>
      </w:r>
      <w:r w:rsidR="005A6009">
        <w:t>,</w:t>
      </w:r>
      <w:r w:rsidR="001716C5" w:rsidRPr="002D0C48">
        <w:t xml:space="preserve"> for </w:t>
      </w:r>
      <w:r w:rsidR="00E45086" w:rsidRPr="002D0C48">
        <w:rPr>
          <w:i/>
          <w:iCs/>
        </w:rPr>
        <w:t>IGHV</w:t>
      </w:r>
      <w:r w:rsidR="001716C5" w:rsidRPr="002D0C48">
        <w:rPr>
          <w:i/>
          <w:iCs/>
        </w:rPr>
        <w:t>1-6</w:t>
      </w:r>
      <w:r w:rsidR="00F364C5" w:rsidRPr="002D0C48">
        <w:rPr>
          <w:i/>
          <w:iCs/>
        </w:rPr>
        <w:t>9</w:t>
      </w:r>
      <w:r w:rsidR="005A6009">
        <w:rPr>
          <w:i/>
          <w:iCs/>
        </w:rPr>
        <w:t>,</w:t>
      </w:r>
      <w:r w:rsidR="001716C5" w:rsidRPr="002D0C48">
        <w:t xml:space="preserve"> can be derived from pathogens </w:t>
      </w:r>
      <w:r w:rsidR="00F364C5" w:rsidRPr="002D0C48">
        <w:t xml:space="preserve">such as </w:t>
      </w:r>
      <w:r w:rsidR="00F364C5" w:rsidRPr="002D0C48">
        <w:rPr>
          <w:i/>
          <w:iCs/>
        </w:rPr>
        <w:t>Strep</w:t>
      </w:r>
      <w:r w:rsidR="001D77E6">
        <w:rPr>
          <w:i/>
          <w:iCs/>
        </w:rPr>
        <w:t>t</w:t>
      </w:r>
      <w:r w:rsidR="00810002">
        <w:rPr>
          <w:i/>
          <w:iCs/>
        </w:rPr>
        <w:t>ococcus</w:t>
      </w:r>
      <w:r w:rsidR="00F364C5" w:rsidRPr="002D0C48">
        <w:rPr>
          <w:i/>
          <w:iCs/>
        </w:rPr>
        <w:t xml:space="preserve"> pneumoniae</w:t>
      </w:r>
      <w:r w:rsidR="00A178E9" w:rsidRPr="002D0C48">
        <w:t>, cytomegalovirus,</w:t>
      </w:r>
      <w:r w:rsidR="00081197" w:rsidRPr="002D0C48">
        <w:fldChar w:fldCharType="begin">
          <w:fldData xml:space="preserve">PEVuZE5vdGU+PENpdGU+PEF1dGhvcj5TdGVpbmluZ2VyPC9BdXRob3I+PFllYXI+MjAxMjwvWWVh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</w:fldData>
        </w:fldChar>
      </w:r>
      <w:r w:rsidR="00E83817">
        <w:instrText xml:space="preserve"> ADDIN EN.CITE </w:instrText>
      </w:r>
      <w:r w:rsidR="00E83817">
        <w:fldChar w:fldCharType="begin">
          <w:fldData xml:space="preserve">PEVuZE5vdGU+PENpdGU+PEF1dGhvcj5TdGVpbmluZ2VyPC9BdXRob3I+PFllYXI+MjAxMjwvWWVh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</w:fldData>
        </w:fldChar>
      </w:r>
      <w:r w:rsidR="00E83817">
        <w:instrText xml:space="preserve"> ADDIN EN.CITE.DATA </w:instrText>
      </w:r>
      <w:r w:rsidR="00E83817">
        <w:fldChar w:fldCharType="end"/>
      </w:r>
      <w:r w:rsidR="00081197" w:rsidRPr="002D0C48">
        <w:fldChar w:fldCharType="separate"/>
      </w:r>
      <w:r w:rsidR="00E83817" w:rsidRPr="00E83817">
        <w:rPr>
          <w:noProof/>
          <w:vertAlign w:val="superscript"/>
        </w:rPr>
        <w:t>46</w:t>
      </w:r>
      <w:r w:rsidR="00081197" w:rsidRPr="002D0C48">
        <w:fldChar w:fldCharType="end"/>
      </w:r>
      <w:r w:rsidR="00F364C5" w:rsidRPr="002D0C48">
        <w:t xml:space="preserve"> </w:t>
      </w:r>
      <w:r w:rsidR="00633ED7" w:rsidRPr="002D0C48">
        <w:t>hepatitis C</w:t>
      </w:r>
      <w:r w:rsidR="00810002">
        <w:t xml:space="preserve"> virus</w:t>
      </w:r>
      <w:r w:rsidR="00633ED7" w:rsidRPr="002D0C48">
        <w:t>,</w:t>
      </w:r>
      <w:r w:rsidR="00081197" w:rsidRPr="002D0C48">
        <w:fldChar w:fldCharType="begin">
          <w:fldData xml:space="preserve">PEVuZE5vdGU+PENpdGU+PEF1dGhvcj5Id2FuZzwvQXV0aG9yPjxZZWFyPjIwMTQ8L1llYXI+PFJl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</w:fldData>
        </w:fldChar>
      </w:r>
      <w:r w:rsidR="00E83817">
        <w:instrText xml:space="preserve"> ADDIN EN.CITE </w:instrText>
      </w:r>
      <w:r w:rsidR="00E83817">
        <w:fldChar w:fldCharType="begin">
          <w:fldData xml:space="preserve">PEVuZE5vdGU+PENpdGU+PEF1dGhvcj5Id2FuZzwvQXV0aG9yPjxZZWFyPjIwMTQ8L1llYXI+PFJl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</w:fldData>
        </w:fldChar>
      </w:r>
      <w:r w:rsidR="00E83817">
        <w:instrText xml:space="preserve"> ADDIN EN.CITE.DATA </w:instrText>
      </w:r>
      <w:r w:rsidR="00E83817">
        <w:fldChar w:fldCharType="end"/>
      </w:r>
      <w:r w:rsidR="00081197" w:rsidRPr="002D0C48">
        <w:fldChar w:fldCharType="separate"/>
      </w:r>
      <w:r w:rsidR="00E83817" w:rsidRPr="00E83817">
        <w:rPr>
          <w:noProof/>
          <w:vertAlign w:val="superscript"/>
        </w:rPr>
        <w:t>47</w:t>
      </w:r>
      <w:r w:rsidR="00081197" w:rsidRPr="002D0C48">
        <w:fldChar w:fldCharType="end"/>
      </w:r>
      <w:r w:rsidR="00633ED7" w:rsidRPr="002D0C48">
        <w:t xml:space="preserve"> </w:t>
      </w:r>
      <w:r w:rsidR="001716C5" w:rsidRPr="002D0C48">
        <w:t xml:space="preserve">or </w:t>
      </w:r>
      <w:r w:rsidR="00A178E9" w:rsidRPr="002D0C48">
        <w:t>self</w:t>
      </w:r>
      <w:r w:rsidR="00AD7E40" w:rsidRPr="002D0C48">
        <w:t>-</w:t>
      </w:r>
      <w:r w:rsidR="001716C5" w:rsidRPr="002D0C48">
        <w:t>antigens.</w:t>
      </w:r>
      <w:r w:rsidR="00081197" w:rsidRPr="002D0C48">
        <w:fldChar w:fldCharType="begin">
          <w:fldData xml:space="preserve">PEVuZE5vdGU+PENpdGU+PEF1dGhvcj5DaHU8L0F1dGhvcj48WWVhcj4yMDA4PC9ZZWFyPjxSZWNO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=
</w:fldData>
        </w:fldChar>
      </w:r>
      <w:r w:rsidR="00E83817">
        <w:instrText xml:space="preserve"> ADDIN EN.CITE </w:instrText>
      </w:r>
      <w:r w:rsidR="00E83817">
        <w:fldChar w:fldCharType="begin">
          <w:fldData xml:space="preserve">PEVuZE5vdGU+PENpdGU+PEF1dGhvcj5DaHU8L0F1dGhvcj48WWVhcj4yMDA4PC9ZZWFyPjxSZWNO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=
</w:fldData>
        </w:fldChar>
      </w:r>
      <w:r w:rsidR="00E83817">
        <w:instrText xml:space="preserve"> ADDIN EN.CITE.DATA </w:instrText>
      </w:r>
      <w:r w:rsidR="00E83817">
        <w:fldChar w:fldCharType="end"/>
      </w:r>
      <w:r w:rsidR="00081197" w:rsidRPr="002D0C48">
        <w:fldChar w:fldCharType="separate"/>
      </w:r>
      <w:r w:rsidR="00E83817" w:rsidRPr="00E83817">
        <w:rPr>
          <w:noProof/>
          <w:vertAlign w:val="superscript"/>
        </w:rPr>
        <w:t>48,49</w:t>
      </w:r>
      <w:r w:rsidR="00081197" w:rsidRPr="002D0C48">
        <w:fldChar w:fldCharType="end"/>
      </w:r>
      <w:r w:rsidR="00ED0A3F" w:rsidRPr="002D0C48">
        <w:t xml:space="preserve"> </w:t>
      </w:r>
      <w:r w:rsidR="00F364C5" w:rsidRPr="002D0C48">
        <w:t>It results in conserved sequence</w:t>
      </w:r>
      <w:r w:rsidR="00B30F0C" w:rsidRPr="002D0C48">
        <w:t>s</w:t>
      </w:r>
      <w:r w:rsidR="00F364C5" w:rsidRPr="002D0C48">
        <w:t xml:space="preserve"> in the </w:t>
      </w:r>
      <w:r w:rsidR="00E45086" w:rsidRPr="002D0C48">
        <w:rPr>
          <w:i/>
        </w:rPr>
        <w:t>IGHV</w:t>
      </w:r>
      <w:r w:rsidR="00F364C5" w:rsidRPr="002D0C48">
        <w:t xml:space="preserve"> of stimulated B cells exactly as found in CLL.</w:t>
      </w:r>
      <w:r w:rsidR="00ED0A3F" w:rsidRPr="002D0C48">
        <w:t xml:space="preserve"> </w:t>
      </w:r>
      <w:r w:rsidR="00F364C5" w:rsidRPr="002D0C48">
        <w:t>In fact, it was possible to detect very similar sequences in normal blood and spleen</w:t>
      </w:r>
      <w:r w:rsidR="009356E8" w:rsidRPr="002D0C48">
        <w:t>,</w:t>
      </w:r>
      <w:r w:rsidR="00081197" w:rsidRPr="002D0C48">
        <w:fldChar w:fldCharType="begin">
          <w:fldData xml:space="preserve">PEVuZE5vdGU+PENpdGU+PEF1dGhvcj5Gb3Jjb25pPC9BdXRob3I+PFllYXI+MjAxMDwvWWVhcj48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</w:fldData>
        </w:fldChar>
      </w:r>
      <w:r w:rsidR="00E83817">
        <w:instrText xml:space="preserve"> ADDIN EN.CITE </w:instrText>
      </w:r>
      <w:r w:rsidR="00E83817">
        <w:fldChar w:fldCharType="begin">
          <w:fldData xml:space="preserve">PEVuZE5vdGU+PENpdGU+PEF1dGhvcj5Gb3Jjb25pPC9BdXRob3I+PFllYXI+MjAxMDwvWWVhcj48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</w:fldData>
        </w:fldChar>
      </w:r>
      <w:r w:rsidR="00E83817">
        <w:instrText xml:space="preserve"> ADDIN EN.CITE.DATA </w:instrText>
      </w:r>
      <w:r w:rsidR="00E83817">
        <w:fldChar w:fldCharType="end"/>
      </w:r>
      <w:r w:rsidR="00081197" w:rsidRPr="002D0C48">
        <w:fldChar w:fldCharType="separate"/>
      </w:r>
      <w:r w:rsidR="00E83817" w:rsidRPr="00E83817">
        <w:rPr>
          <w:noProof/>
          <w:vertAlign w:val="superscript"/>
        </w:rPr>
        <w:t>43,50</w:t>
      </w:r>
      <w:r w:rsidR="00081197" w:rsidRPr="002D0C48">
        <w:fldChar w:fldCharType="end"/>
      </w:r>
      <w:r w:rsidR="00F364C5" w:rsidRPr="002D0C48">
        <w:t xml:space="preserve"> </w:t>
      </w:r>
      <w:r w:rsidR="00B30F0C" w:rsidRPr="002D0C48">
        <w:t xml:space="preserve">thereby </w:t>
      </w:r>
      <w:r w:rsidR="00431C51" w:rsidRPr="002D0C48">
        <w:t>revealing</w:t>
      </w:r>
      <w:r w:rsidR="00B30F0C" w:rsidRPr="002D0C48">
        <w:t xml:space="preserve"> the likely </w:t>
      </w:r>
      <w:r w:rsidR="00CD491E" w:rsidRPr="002D0C48">
        <w:t>c</w:t>
      </w:r>
      <w:r w:rsidR="007270D7" w:rsidRPr="002D0C48">
        <w:t xml:space="preserve">ell of </w:t>
      </w:r>
      <w:r w:rsidR="00CD491E" w:rsidRPr="002D0C48">
        <w:t>origin</w:t>
      </w:r>
      <w:r w:rsidR="00B30F0C" w:rsidRPr="002D0C48">
        <w:t>.</w:t>
      </w:r>
    </w:p>
    <w:p w14:paraId="624E262A" w14:textId="5F252A1C" w:rsidR="00C9013E" w:rsidRDefault="00C9013E">
      <w:r w:rsidRPr="004A1436">
        <w:t xml:space="preserve">This location and certain shared features point to B cells </w:t>
      </w:r>
      <w:r w:rsidR="001D2656">
        <w:t>expressing</w:t>
      </w:r>
      <w:r w:rsidRPr="004A1436">
        <w:t xml:space="preserve"> the natural antibody repertoire as the source of U-CLL.</w:t>
      </w:r>
      <w:r w:rsidR="00081197" w:rsidRPr="004A1436">
        <w:fldChar w:fldCharType="begin"/>
      </w:r>
      <w:r w:rsidR="00E83817">
        <w:instrText xml:space="preserve"> ADDIN EN.CITE &lt;EndNote&gt;&lt;Cite&gt;&lt;Author&gt;Martin&lt;/Author&gt;&lt;Year&gt;1992&lt;/Year&gt;&lt;RecNum&gt;10&lt;/RecNum&gt;&lt;DisplayText&gt;&lt;style face="superscript"&gt;34&lt;/style&gt;&lt;/DisplayText&gt;&lt;record&gt;&lt;rec-number&gt;10&lt;/rec-number&gt;&lt;foreign-keys&gt;&lt;key app="EN" db-id="wxtx5erzawss51erpsvvwvslzaaps0xvrww9" timestamp="1609609265"&gt;10&lt;/key&gt;&lt;/foreign-keys&gt;&lt;ref-type name="Journal Article"&gt;17&lt;/ref-type&gt;&lt;contributors&gt;&lt;authors&gt;&lt;author&gt;Martin, T.&lt;/author&gt;&lt;author&gt;Duffy, S. F.&lt;/author&gt;&lt;author&gt;Carson, D. A.&lt;/author&gt;&lt;author&gt;Kipps, T. J.&lt;/author&gt;&lt;/authors&gt;&lt;/contributors&gt;&lt;auth-address&gt;Institut de Chimiebiologique, Faculte de Medecine, Strasburg, France.&lt;/auth-address&gt;&lt;titles&gt;&lt;title&gt;Evidence for somatic selection of natural autoantibodies&lt;/title&gt;&lt;secondary-title&gt;J Exp Med&lt;/secondary-title&gt;&lt;/titles&gt;&lt;periodical&gt;&lt;full-title&gt;J Exp Med&lt;/full-title&gt;&lt;/periodical&gt;&lt;pages&gt;983-91&lt;/pages&gt;&lt;volume&gt;175&lt;/volume&gt;&lt;number&gt;4&lt;/number&gt;&lt;edition&gt;1992/04/01&lt;/edition&gt;&lt;keywords&gt;&lt;keyword&gt;Amino Acid Sequence&lt;/keyword&gt;&lt;keyword&gt;Animals&lt;/keyword&gt;&lt;keyword&gt;*Antibody Specificity&lt;/keyword&gt;&lt;keyword&gt;Autoantibodies/chemistry/*genetics&lt;/keyword&gt;&lt;keyword&gt;B-Lymphocytes/physiology&lt;/keyword&gt;&lt;keyword&gt;Gene Rearrangement, B-Lymphocyte, Heavy Chain&lt;/keyword&gt;&lt;keyword&gt;Genes, Immunoglobulin&lt;/keyword&gt;&lt;keyword&gt;Immunoglobulin Heavy Chains/*genetics&lt;/keyword&gt;&lt;keyword&gt;Immunoglobulin kappa-Chains/metabolism&lt;/keyword&gt;&lt;keyword&gt;Leukemia, Lymphocytic, Chronic, B-Cell/immunology&lt;/keyword&gt;&lt;keyword&gt;Mice&lt;/keyword&gt;&lt;keyword&gt;Molecular Sequence Data&lt;/keyword&gt;&lt;keyword&gt;Recombinant Proteins/immunology&lt;/keyword&gt;&lt;keyword&gt;Rheumatoid Factor/chemistry/genetics&lt;/keyword&gt;&lt;keyword&gt;Transfection&lt;/keyword&gt;&lt;/keywords&gt;&lt;dates&gt;&lt;year&gt;1992&lt;/year&gt;&lt;pub-dates&gt;&lt;date&gt;Apr 1&lt;/date&gt;&lt;/pub-dates&gt;&lt;/dates&gt;&lt;isbn&gt;0022-1007 (Print)&amp;#xD;0022-1007 (Linking)&lt;/isbn&gt;&lt;accession-num&gt;1552291&lt;/accession-num&gt;&lt;urls&gt;&lt;related-urls&gt;&lt;url&gt;https://www.ncbi.nlm.nih.gov/pubmed/1552291&lt;/url&gt;&lt;/related-urls&gt;&lt;/urls&gt;&lt;custom2&gt;PMC2119194&lt;/custom2&gt;&lt;electronic-resource-num&gt;10.1084/jem.175.4.983&lt;/electronic-resource-num&gt;&lt;/record&gt;&lt;/Cite&gt;&lt;/EndNote&gt;</w:instrText>
      </w:r>
      <w:r w:rsidR="00081197" w:rsidRPr="004A1436">
        <w:fldChar w:fldCharType="separate"/>
      </w:r>
      <w:r w:rsidR="00E83817" w:rsidRPr="00E83817">
        <w:rPr>
          <w:noProof/>
          <w:vertAlign w:val="superscript"/>
        </w:rPr>
        <w:t>34</w:t>
      </w:r>
      <w:r w:rsidR="00081197" w:rsidRPr="004A1436">
        <w:fldChar w:fldCharType="end"/>
      </w:r>
      <w:r w:rsidR="00ED0A3F" w:rsidRPr="004A1436">
        <w:t xml:space="preserve"> </w:t>
      </w:r>
      <w:r w:rsidR="005B2D18" w:rsidRPr="004A1436">
        <w:t xml:space="preserve">In addition to </w:t>
      </w:r>
      <w:r w:rsidR="00E45086" w:rsidRPr="004A1436">
        <w:rPr>
          <w:i/>
          <w:iCs/>
        </w:rPr>
        <w:t>IGHV</w:t>
      </w:r>
      <w:r w:rsidR="005B2D18" w:rsidRPr="004A1436">
        <w:rPr>
          <w:i/>
          <w:iCs/>
        </w:rPr>
        <w:t>1-69</w:t>
      </w:r>
      <w:r w:rsidR="005B2D18" w:rsidRPr="004A1436">
        <w:t xml:space="preserve">, this repertoire includes a range of </w:t>
      </w:r>
      <w:r w:rsidR="00EF046B" w:rsidRPr="004A1436">
        <w:t xml:space="preserve">other </w:t>
      </w:r>
      <w:r w:rsidR="003E6B1E" w:rsidRPr="004A1436">
        <w:rPr>
          <w:i/>
          <w:iCs/>
        </w:rPr>
        <w:t>IGHV</w:t>
      </w:r>
      <w:r w:rsidR="005B2D18" w:rsidRPr="004A1436">
        <w:t>, and conserved sequences</w:t>
      </w:r>
      <w:r w:rsidR="005A6009">
        <w:t>,</w:t>
      </w:r>
      <w:r w:rsidR="005B2D18" w:rsidRPr="004A1436">
        <w:t xml:space="preserve"> </w:t>
      </w:r>
      <w:r w:rsidR="0085749E" w:rsidRPr="004A1436">
        <w:t>and</w:t>
      </w:r>
      <w:r w:rsidR="005B2D18" w:rsidRPr="004A1436">
        <w:t xml:space="preserve"> several are mirrored in CLL</w:t>
      </w:r>
      <w:r w:rsidR="00CD491E" w:rsidRPr="004A1436">
        <w:t>.</w:t>
      </w:r>
      <w:r w:rsidR="00ED0A3F" w:rsidRPr="004A1436">
        <w:t xml:space="preserve"> </w:t>
      </w:r>
      <w:r w:rsidR="00431C51" w:rsidRPr="004A1436">
        <w:t xml:space="preserve">Natural antibodies are </w:t>
      </w:r>
      <w:r w:rsidR="004C7063" w:rsidRPr="004A1436">
        <w:t xml:space="preserve">generally </w:t>
      </w:r>
      <w:r w:rsidR="00DF5654" w:rsidRPr="004A1436">
        <w:t>IgM with</w:t>
      </w:r>
      <w:r w:rsidR="004C7063" w:rsidRPr="004A1436">
        <w:t xml:space="preserve"> unmutated </w:t>
      </w:r>
      <w:r w:rsidR="00E45086" w:rsidRPr="004A1436">
        <w:rPr>
          <w:i/>
        </w:rPr>
        <w:t>IGHV</w:t>
      </w:r>
      <w:r w:rsidR="00DF5654" w:rsidRPr="004A1436">
        <w:t xml:space="preserve"> and show</w:t>
      </w:r>
      <w:r w:rsidR="004C7063" w:rsidRPr="004A1436">
        <w:t xml:space="preserve"> a broad low affinity/high avidity innate reactivity</w:t>
      </w:r>
      <w:r w:rsidR="00BA1590" w:rsidRPr="004A1436">
        <w:t>, often polyreactive,</w:t>
      </w:r>
      <w:r w:rsidR="004C7063" w:rsidRPr="004A1436">
        <w:t xml:space="preserve"> against common pathogens</w:t>
      </w:r>
      <w:r w:rsidR="00CD491E" w:rsidRPr="004A1436">
        <w:t>.</w:t>
      </w:r>
      <w:r w:rsidR="00081197" w:rsidRPr="004A1436">
        <w:fldChar w:fldCharType="begin">
          <w:fldData xml:space="preserve">PEVuZE5vdGU+PENpdGU+PEF1dGhvcj5MbG9yZW50ZTwvQXV0aG9yPjxZZWFyPjE5OTk8L1llYXI+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</w:fldData>
        </w:fldChar>
      </w:r>
      <w:r w:rsidR="00E83817">
        <w:instrText xml:space="preserve"> ADDIN EN.CITE </w:instrText>
      </w:r>
      <w:r w:rsidR="00E83817">
        <w:fldChar w:fldCharType="begin">
          <w:fldData xml:space="preserve">PEVuZE5vdGU+PENpdGU+PEF1dGhvcj5MbG9yZW50ZTwvQXV0aG9yPjxZZWFyPjE5OTk8L1llYXI+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</w:fldData>
        </w:fldChar>
      </w:r>
      <w:r w:rsidR="00E83817">
        <w:instrText xml:space="preserve"> ADDIN EN.CITE.DATA </w:instrText>
      </w:r>
      <w:r w:rsidR="00E83817">
        <w:fldChar w:fldCharType="end"/>
      </w:r>
      <w:r w:rsidR="00081197" w:rsidRPr="004A1436">
        <w:fldChar w:fldCharType="separate"/>
      </w:r>
      <w:r w:rsidR="00E83817" w:rsidRPr="00E83817">
        <w:rPr>
          <w:noProof/>
          <w:vertAlign w:val="superscript"/>
        </w:rPr>
        <w:t>51</w:t>
      </w:r>
      <w:r w:rsidR="00081197" w:rsidRPr="004A1436">
        <w:fldChar w:fldCharType="end"/>
      </w:r>
      <w:r w:rsidR="004C7063" w:rsidRPr="004A1436">
        <w:t xml:space="preserve"> The expressing cells are mainly CD20/CD27/CD5 with moderate levels </w:t>
      </w:r>
      <w:r w:rsidR="004C7063" w:rsidRPr="004A1436">
        <w:lastRenderedPageBreak/>
        <w:t>of CD43/CD38, very similar to U-CLL.</w:t>
      </w:r>
      <w:r w:rsidR="00E04633" w:rsidRPr="004A1436">
        <w:fldChar w:fldCharType="begin">
          <w:fldData xml:space="preserve">PEVuZE5vdGU+PENpdGU+PEF1dGhvcj5NYWRkdXI8L0F1dGhvcj48WWVhcj4yMDIwPC9ZZWFyPjxS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</w:fldData>
        </w:fldChar>
      </w:r>
      <w:r w:rsidR="00E83817">
        <w:instrText xml:space="preserve"> ADDIN EN.CITE </w:instrText>
      </w:r>
      <w:r w:rsidR="00E83817">
        <w:fldChar w:fldCharType="begin">
          <w:fldData xml:space="preserve">PEVuZE5vdGU+PENpdGU+PEF1dGhvcj5NYWRkdXI8L0F1dGhvcj48WWVhcj4yMDIwPC9ZZWFyPjxS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</w:fldData>
        </w:fldChar>
      </w:r>
      <w:r w:rsidR="00E83817">
        <w:instrText xml:space="preserve"> ADDIN EN.CITE.DATA </w:instrText>
      </w:r>
      <w:r w:rsidR="00E83817">
        <w:fldChar w:fldCharType="end"/>
      </w:r>
      <w:r w:rsidR="00E04633" w:rsidRPr="004A1436">
        <w:fldChar w:fldCharType="separate"/>
      </w:r>
      <w:r w:rsidR="00E83817" w:rsidRPr="00E83817">
        <w:rPr>
          <w:noProof/>
          <w:vertAlign w:val="superscript"/>
        </w:rPr>
        <w:t>52</w:t>
      </w:r>
      <w:r w:rsidR="00E04633" w:rsidRPr="004A1436">
        <w:fldChar w:fldCharType="end"/>
      </w:r>
      <w:r w:rsidR="00ED0A3F" w:rsidRPr="004A1436">
        <w:t xml:space="preserve"> </w:t>
      </w:r>
      <w:r w:rsidR="00BA1590" w:rsidRPr="004A1436">
        <w:t>Production</w:t>
      </w:r>
      <w:r w:rsidR="004C7063" w:rsidRPr="004A1436">
        <w:t xml:space="preserve"> of </w:t>
      </w:r>
      <w:r w:rsidR="00BA1590" w:rsidRPr="004A1436">
        <w:t xml:space="preserve">natural </w:t>
      </w:r>
      <w:r w:rsidR="004C7063" w:rsidRPr="004A1436">
        <w:t>antibody</w:t>
      </w:r>
      <w:r w:rsidR="00BA1590" w:rsidRPr="004A1436">
        <w:t xml:space="preserve"> is rapid, providing immediate protection against infections and, importantly,</w:t>
      </w:r>
      <w:r w:rsidR="004C7063" w:rsidRPr="004A1436">
        <w:t xml:space="preserve"> is considered to be T</w:t>
      </w:r>
      <w:r w:rsidR="00CF6780" w:rsidRPr="004A1436">
        <w:t xml:space="preserve"> </w:t>
      </w:r>
      <w:r w:rsidR="004C7063" w:rsidRPr="004A1436">
        <w:t>cell</w:t>
      </w:r>
      <w:r w:rsidR="00BA1590" w:rsidRPr="004A1436">
        <w:t>-</w:t>
      </w:r>
      <w:r w:rsidR="004C7063" w:rsidRPr="004A1436">
        <w:t>independent.</w:t>
      </w:r>
      <w:r w:rsidR="008E1BA4" w:rsidRPr="004A1436">
        <w:t xml:space="preserve"> Intriguingly, natural antibodies often display autoreactivity and they appear to be involved in </w:t>
      </w:r>
      <w:r w:rsidR="00446C6A">
        <w:t xml:space="preserve">the </w:t>
      </w:r>
      <w:r w:rsidR="008E1BA4" w:rsidRPr="004A1436">
        <w:t>clearance of apoptotic cells or misfolded proteins, indic</w:t>
      </w:r>
      <w:r w:rsidR="00AC2219" w:rsidRPr="004A1436">
        <w:t>a</w:t>
      </w:r>
      <w:r w:rsidR="008E1BA4" w:rsidRPr="004A1436">
        <w:t xml:space="preserve">ting a role in regulating inflammation and </w:t>
      </w:r>
      <w:r w:rsidR="00272391" w:rsidRPr="004A1436">
        <w:t xml:space="preserve">in </w:t>
      </w:r>
      <w:r w:rsidR="008E1BA4" w:rsidRPr="004A1436">
        <w:t>maintaining immune homeostasis.</w:t>
      </w:r>
      <w:r w:rsidR="00E04633" w:rsidRPr="004A1436">
        <w:fldChar w:fldCharType="begin">
          <w:fldData xml:space="preserve">PEVuZE5vdGU+PENpdGU+PEF1dGhvcj5NYWRkdXI8L0F1dGhvcj48WWVhcj4yMDIwPC9ZZWFyPjxS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</w:fldData>
        </w:fldChar>
      </w:r>
      <w:r w:rsidR="00E83817">
        <w:instrText xml:space="preserve"> ADDIN EN.CITE </w:instrText>
      </w:r>
      <w:r w:rsidR="00E83817">
        <w:fldChar w:fldCharType="begin">
          <w:fldData xml:space="preserve">PEVuZE5vdGU+PENpdGU+PEF1dGhvcj5NYWRkdXI8L0F1dGhvcj48WWVhcj4yMDIwPC9ZZWFyPjxS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</w:fldData>
        </w:fldChar>
      </w:r>
      <w:r w:rsidR="00E83817">
        <w:instrText xml:space="preserve"> ADDIN EN.CITE.DATA </w:instrText>
      </w:r>
      <w:r w:rsidR="00E83817">
        <w:fldChar w:fldCharType="end"/>
      </w:r>
      <w:r w:rsidR="00E04633" w:rsidRPr="004A1436">
        <w:fldChar w:fldCharType="separate"/>
      </w:r>
      <w:r w:rsidR="00E83817" w:rsidRPr="00E83817">
        <w:rPr>
          <w:noProof/>
          <w:vertAlign w:val="superscript"/>
        </w:rPr>
        <w:t>52</w:t>
      </w:r>
      <w:r w:rsidR="00E04633" w:rsidRPr="004A1436">
        <w:fldChar w:fldCharType="end"/>
      </w:r>
    </w:p>
    <w:p w14:paraId="3052FB95" w14:textId="1D4EE2A0" w:rsidR="001E2A1C" w:rsidRPr="005E3527" w:rsidRDefault="008E1BA4">
      <w:r w:rsidRPr="004A1436">
        <w:t>The cross-over betw</w:t>
      </w:r>
      <w:r w:rsidRPr="005E3527">
        <w:t xml:space="preserve">een infection and autoimmunity is </w:t>
      </w:r>
      <w:r w:rsidR="00CC4875" w:rsidRPr="005E3527">
        <w:t>nicely</w:t>
      </w:r>
      <w:r w:rsidRPr="005E3527">
        <w:t xml:space="preserve"> illustrated for </w:t>
      </w:r>
      <w:r w:rsidR="00E45086" w:rsidRPr="005E3527">
        <w:rPr>
          <w:i/>
          <w:iCs/>
        </w:rPr>
        <w:t>IGHV</w:t>
      </w:r>
      <w:r w:rsidRPr="00215BB8">
        <w:rPr>
          <w:i/>
          <w:iCs/>
        </w:rPr>
        <w:t>1-69</w:t>
      </w:r>
      <w:r w:rsidR="00525CE8" w:rsidRPr="005E3527">
        <w:t xml:space="preserve">, which is preferentially </w:t>
      </w:r>
      <w:r w:rsidR="00140056" w:rsidRPr="005E3527">
        <w:t>used by</w:t>
      </w:r>
      <w:r w:rsidR="00525CE8" w:rsidRPr="005E3527">
        <w:t xml:space="preserve"> </w:t>
      </w:r>
      <w:r w:rsidR="00140056" w:rsidRPr="005E3527">
        <w:t xml:space="preserve">antibodies against </w:t>
      </w:r>
      <w:r w:rsidR="00942B98" w:rsidRPr="005E3527">
        <w:t>hepatitis C virus</w:t>
      </w:r>
      <w:r w:rsidR="00525CE8" w:rsidRPr="005E3527">
        <w:t xml:space="preserve"> </w:t>
      </w:r>
      <w:r w:rsidR="005836E9" w:rsidRPr="005E3527">
        <w:t>and by a</w:t>
      </w:r>
      <w:r w:rsidR="00942B98" w:rsidRPr="005E3527">
        <w:t xml:space="preserve"> co-induced</w:t>
      </w:r>
      <w:r w:rsidR="005836E9" w:rsidRPr="005E3527">
        <w:t xml:space="preserve"> </w:t>
      </w:r>
      <w:r w:rsidR="00892412" w:rsidRPr="005E3527">
        <w:t xml:space="preserve">autoreactive </w:t>
      </w:r>
      <w:r w:rsidR="00942B98" w:rsidRPr="005E3527">
        <w:t xml:space="preserve">IgM </w:t>
      </w:r>
      <w:r w:rsidR="005836E9" w:rsidRPr="005E3527">
        <w:t>anti-IgG rheumatoid factor (RF).</w:t>
      </w:r>
      <w:r w:rsidR="00081197" w:rsidRPr="00471E88">
        <w:fldChar w:fldCharType="begin">
          <w:fldData xml:space="preserve">PEVuZE5vdGU+PENpdGU+PEF1dGhvcj5NYXJ0aW48L0F1dGhvcj48WWVhcj4xOTkyPC9ZZWFyPjxS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</w:fldData>
        </w:fldChar>
      </w:r>
      <w:r w:rsidR="00E83817">
        <w:instrText xml:space="preserve"> ADDIN EN.CITE </w:instrText>
      </w:r>
      <w:r w:rsidR="00E83817">
        <w:fldChar w:fldCharType="begin">
          <w:fldData xml:space="preserve">PEVuZE5vdGU+PENpdGU+PEF1dGhvcj5NYXJ0aW48L0F1dGhvcj48WWVhcj4xOTkyPC9ZZWFyPjxS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</w:fldData>
        </w:fldChar>
      </w:r>
      <w:r w:rsidR="00E83817">
        <w:instrText xml:space="preserve"> ADDIN EN.CITE.DATA </w:instrText>
      </w:r>
      <w:r w:rsidR="00E83817">
        <w:fldChar w:fldCharType="end"/>
      </w:r>
      <w:r w:rsidR="00081197" w:rsidRPr="00471E88">
        <w:fldChar w:fldCharType="separate"/>
      </w:r>
      <w:r w:rsidR="00E83817" w:rsidRPr="00E83817">
        <w:rPr>
          <w:noProof/>
          <w:vertAlign w:val="superscript"/>
        </w:rPr>
        <w:t>34,47,53</w:t>
      </w:r>
      <w:r w:rsidR="00081197" w:rsidRPr="00471E88">
        <w:fldChar w:fldCharType="end"/>
      </w:r>
      <w:r w:rsidR="00ED0A3F" w:rsidRPr="005E3527">
        <w:t xml:space="preserve"> </w:t>
      </w:r>
      <w:r w:rsidR="005836E9" w:rsidRPr="005E3527">
        <w:t>The complexes formed between viral antigens, antibodies</w:t>
      </w:r>
      <w:r w:rsidR="005A6009">
        <w:t>,</w:t>
      </w:r>
      <w:r w:rsidR="005836E9" w:rsidRPr="005E3527">
        <w:t xml:space="preserve"> and RF can lead to mixed cryoglobulinemia with fixation of complement causing a purpuric rash</w:t>
      </w:r>
      <w:r w:rsidR="00F572A9" w:rsidRPr="005E3527">
        <w:t>.</w:t>
      </w:r>
      <w:r w:rsidR="00081197" w:rsidRPr="00471E88">
        <w:fldChar w:fldCharType="begin"/>
      </w:r>
      <w:r w:rsidR="00E83817">
        <w:instrText xml:space="preserve"> ADDIN EN.CITE &lt;EndNote&gt;&lt;Cite&gt;&lt;Author&gt;Gasparotto&lt;/Author&gt;&lt;Year&gt;2002&lt;/Year&gt;&lt;RecNum&gt;29&lt;/RecNum&gt;&lt;DisplayText&gt;&lt;style face="superscript"&gt;54&lt;/style&gt;&lt;/DisplayText&gt;&lt;record&gt;&lt;rec-number&gt;29&lt;/rec-number&gt;&lt;foreign-keys&gt;&lt;key app="EN" db-id="wxtx5erzawss51erpsvvwvslzaaps0xvrww9" timestamp="1609624782"&gt;29&lt;/key&gt;&lt;/foreign-keys&gt;&lt;ref-type name="Journal Article"&gt;17&lt;/ref-type&gt;&lt;contributors&gt;&lt;authors&gt;&lt;author&gt;Gasparotto, D.&lt;/author&gt;&lt;author&gt;De Re, V.&lt;/author&gt;&lt;author&gt;Boiocchi, M.&lt;/author&gt;&lt;/authors&gt;&lt;/contributors&gt;&lt;auth-address&gt;Division of Experimental Oncology, Centro di Riferimento Oncologico, Aviano (PN), Italy.&lt;/auth-address&gt;&lt;titles&gt;&lt;title&gt;Hepatitis C virus, B-cell proliferation and lymphomas&lt;/title&gt;&lt;secondary-title&gt;Leuk Lymphoma&lt;/secondary-title&gt;&lt;/titles&gt;&lt;periodical&gt;&lt;full-title&gt;Leuk Lymphoma&lt;/full-title&gt;&lt;/periodical&gt;&lt;pages&gt;747-51&lt;/pages&gt;&lt;volume&gt;43&lt;/volume&gt;&lt;number&gt;4&lt;/number&gt;&lt;edition&gt;2002/08/03&lt;/edition&gt;&lt;keywords&gt;&lt;keyword&gt;B-Lymphocytes/*pathology&lt;/keyword&gt;&lt;keyword&gt;Bone Marrow/pathology&lt;/keyword&gt;&lt;keyword&gt;Cell Division&lt;/keyword&gt;&lt;keyword&gt;Gene Rearrangement&lt;/keyword&gt;&lt;keyword&gt;Hepatitis C/*complications&lt;/keyword&gt;&lt;keyword&gt;Humans&lt;/keyword&gt;&lt;keyword&gt;Immunoglobulin Heavy Chains/genetics&lt;/keyword&gt;&lt;keyword&gt;Immunoglobulin Light Chains/genetics&lt;/keyword&gt;&lt;keyword&gt;Immunoglobulin Variable Region/genetics&lt;/keyword&gt;&lt;keyword&gt;Lymphoma, B-Cell/*etiology/therapy&lt;/keyword&gt;&lt;keyword&gt;Receptors, Antigen, B-Cell/physiology&lt;/keyword&gt;&lt;/keywords&gt;&lt;dates&gt;&lt;year&gt;2002&lt;/year&gt;&lt;pub-dates&gt;&lt;date&gt;Apr&lt;/date&gt;&lt;/pub-dates&gt;&lt;/dates&gt;&lt;isbn&gt;1042-8194 (Print)&amp;#xD;1026-8022 (Linking)&lt;/isbn&gt;&lt;accession-num&gt;12153160&lt;/accession-num&gt;&lt;urls&gt;&lt;related-urls&gt;&lt;url&gt;https://www.ncbi.nlm.nih.gov/pubmed/12153160&lt;/url&gt;&lt;/related-urls&gt;&lt;/urls&gt;&lt;electronic-resource-num&gt;10.1080/10428190290016845&lt;/electronic-resource-num&gt;&lt;/record&gt;&lt;/Cite&gt;&lt;/EndNote&gt;</w:instrText>
      </w:r>
      <w:r w:rsidR="00081197" w:rsidRPr="00471E88">
        <w:fldChar w:fldCharType="separate"/>
      </w:r>
      <w:r w:rsidR="00E83817" w:rsidRPr="00E83817">
        <w:rPr>
          <w:noProof/>
          <w:vertAlign w:val="superscript"/>
        </w:rPr>
        <w:t>54</w:t>
      </w:r>
      <w:r w:rsidR="00081197" w:rsidRPr="00471E88">
        <w:fldChar w:fldCharType="end"/>
      </w:r>
      <w:r w:rsidR="007E7F55" w:rsidRPr="005E3527">
        <w:t xml:space="preserve"> </w:t>
      </w:r>
      <w:r w:rsidR="00892412" w:rsidRPr="005E3527">
        <w:t xml:space="preserve">In this case, chronic infection has </w:t>
      </w:r>
      <w:r w:rsidR="007E7F55" w:rsidRPr="005E3527">
        <w:t>induced</w:t>
      </w:r>
      <w:r w:rsidR="00892412" w:rsidRPr="005E3527">
        <w:t xml:space="preserve"> a</w:t>
      </w:r>
      <w:r w:rsidR="005A6009">
        <w:t>n</w:t>
      </w:r>
      <w:r w:rsidR="00892412" w:rsidRPr="005E3527">
        <w:t xml:space="preserve"> </w:t>
      </w:r>
      <w:r w:rsidR="00E45086" w:rsidRPr="005E3527">
        <w:rPr>
          <w:i/>
          <w:iCs/>
        </w:rPr>
        <w:t>IGHV</w:t>
      </w:r>
      <w:r w:rsidR="00892412" w:rsidRPr="00215BB8">
        <w:rPr>
          <w:i/>
          <w:iCs/>
        </w:rPr>
        <w:t>1-69</w:t>
      </w:r>
      <w:r w:rsidR="00892412" w:rsidRPr="005E3527">
        <w:t>-encoded pathological autoantibody.</w:t>
      </w:r>
      <w:r w:rsidR="00ED0A3F" w:rsidRPr="005E3527">
        <w:t xml:space="preserve"> </w:t>
      </w:r>
      <w:proofErr w:type="spellStart"/>
      <w:r w:rsidR="009356E8" w:rsidRPr="005E3527">
        <w:t>S</w:t>
      </w:r>
      <w:r w:rsidR="00892412" w:rsidRPr="005E3527">
        <w:t>IgM</w:t>
      </w:r>
      <w:proofErr w:type="spellEnd"/>
      <w:r w:rsidR="00892412" w:rsidRPr="005E3527">
        <w:t xml:space="preserve"> with similar </w:t>
      </w:r>
      <w:r w:rsidR="007E7F55" w:rsidRPr="005E3527">
        <w:t xml:space="preserve">RF </w:t>
      </w:r>
      <w:r w:rsidR="00892412" w:rsidRPr="00862B51">
        <w:t>autoreactivity</w:t>
      </w:r>
      <w:r w:rsidR="005569F3" w:rsidRPr="00543C14">
        <w:t xml:space="preserve"> also</w:t>
      </w:r>
      <w:r w:rsidR="0088237A">
        <w:t xml:space="preserve"> is</w:t>
      </w:r>
      <w:r w:rsidR="00892412" w:rsidRPr="00862B51">
        <w:t xml:space="preserve"> expressed by CLL cells</w:t>
      </w:r>
      <w:r w:rsidR="00F572A9" w:rsidRPr="00862B51">
        <w:t>,</w:t>
      </w:r>
      <w:r w:rsidR="00081197" w:rsidRPr="00471E88">
        <w:fldChar w:fldCharType="begin"/>
      </w:r>
      <w:r w:rsidR="00E83817">
        <w:instrText xml:space="preserve"> ADDIN EN.CITE &lt;EndNote&gt;&lt;Cite&gt;&lt;Author&gt;Borche&lt;/Author&gt;&lt;Year&gt;1990&lt;/Year&gt;&lt;RecNum&gt;30&lt;/RecNum&gt;&lt;DisplayText&gt;&lt;style face="superscript"&gt;55&lt;/style&gt;&lt;/DisplayText&gt;&lt;record&gt;&lt;rec-number&gt;30&lt;/rec-number&gt;&lt;foreign-keys&gt;&lt;key app="EN" db-id="wxtx5erzawss51erpsvvwvslzaaps0xvrww9" timestamp="1609624874"&gt;30&lt;/key&gt;&lt;/foreign-keys&gt;&lt;ref-type name="Journal Article"&gt;17&lt;/ref-type&gt;&lt;contributors&gt;&lt;authors&gt;&lt;author&gt;Borche, L.&lt;/author&gt;&lt;author&gt;Lim, A.&lt;/author&gt;&lt;author&gt;Binet, J. L.&lt;/author&gt;&lt;author&gt;Dighiero, G.&lt;/author&gt;&lt;/authors&gt;&lt;/contributors&gt;&lt;auth-address&gt;Immunohematologie et Immunopathologie, Institut Pasteur, Paris, France.&lt;/auth-address&gt;&lt;titles&gt;&lt;title&gt;Evidence that chronic lymphocytic leukemia B lymphocytes are frequently committed to production of natural autoantibodies&lt;/title&gt;&lt;secondary-title&gt;Blood&lt;/secondary-title&gt;&lt;/titles&gt;&lt;periodical&gt;&lt;full-title&gt;Blood&lt;/full-title&gt;&lt;/periodical&gt;&lt;pages&gt;562-9&lt;/pages&gt;&lt;volume&gt;76&lt;/volume&gt;&lt;number&gt;3&lt;/number&gt;&lt;edition&gt;1990/08/01&lt;/edition&gt;&lt;keywords&gt;&lt;keyword&gt;Aged&lt;/keyword&gt;&lt;keyword&gt;Aged, 80 and over&lt;/keyword&gt;&lt;keyword&gt;Animals&lt;/keyword&gt;&lt;keyword&gt;Antibody Formation&lt;/keyword&gt;&lt;keyword&gt;Autoantibodies/*immunology&lt;/keyword&gt;&lt;keyword&gt;B-Lymphocytes/drug effects/*immunology/pathology&lt;/keyword&gt;&lt;keyword&gt;Female&lt;/keyword&gt;&lt;keyword&gt;Humans&lt;/keyword&gt;&lt;keyword&gt;Hybrid Cells/immunology/pathology&lt;/keyword&gt;&lt;keyword&gt;Leukemia, Lymphocytic, Chronic, B-Cell/immunology/*pathology&lt;/keyword&gt;&lt;keyword&gt;Male&lt;/keyword&gt;&lt;keyword&gt;Mice&lt;/keyword&gt;&lt;keyword&gt;Middle Aged&lt;/keyword&gt;&lt;keyword&gt;Multiple Myeloma/immunology/pathology&lt;/keyword&gt;&lt;keyword&gt;Phorbol Esters/pharmacology&lt;/keyword&gt;&lt;/keywords&gt;&lt;dates&gt;&lt;year&gt;1990&lt;/year&gt;&lt;pub-dates&gt;&lt;date&gt;Aug 1&lt;/date&gt;&lt;/pub-dates&gt;&lt;/dates&gt;&lt;isbn&gt;0006-4971 (Print)&amp;#xD;0006-4971 (Linking)&lt;/isbn&gt;&lt;accession-num&gt;2378986&lt;/accession-num&gt;&lt;urls&gt;&lt;related-urls&gt;&lt;url&gt;https://www.ncbi.nlm.nih.gov/pubmed/2378986&lt;/url&gt;&lt;/related-urls&gt;&lt;/urls&gt;&lt;/record&gt;&lt;/Cite&gt;&lt;/EndNote&gt;</w:instrText>
      </w:r>
      <w:r w:rsidR="00081197" w:rsidRPr="00471E88">
        <w:fldChar w:fldCharType="separate"/>
      </w:r>
      <w:r w:rsidR="00E83817" w:rsidRPr="00E83817">
        <w:rPr>
          <w:noProof/>
          <w:vertAlign w:val="superscript"/>
        </w:rPr>
        <w:t>55</w:t>
      </w:r>
      <w:r w:rsidR="00081197" w:rsidRPr="00471E88">
        <w:fldChar w:fldCharType="end"/>
      </w:r>
      <w:r w:rsidR="00892412" w:rsidRPr="00862B51">
        <w:t xml:space="preserve"> </w:t>
      </w:r>
      <w:r w:rsidR="00942B98" w:rsidRPr="00862B51">
        <w:t xml:space="preserve">again supporting </w:t>
      </w:r>
      <w:r w:rsidR="00942B98" w:rsidRPr="005E3527">
        <w:t>a link to natural antibodies</w:t>
      </w:r>
      <w:r w:rsidR="00892412" w:rsidRPr="005E3527">
        <w:t>.</w:t>
      </w:r>
    </w:p>
    <w:p w14:paraId="38155A1F" w14:textId="50648358" w:rsidR="00543C14" w:rsidRDefault="00C5798C">
      <w:r w:rsidRPr="00007203">
        <w:t>T</w:t>
      </w:r>
      <w:r w:rsidR="00BE694F" w:rsidRPr="00007203">
        <w:t xml:space="preserve">he next question is how the B cells expressing </w:t>
      </w:r>
      <w:r w:rsidR="00E45086" w:rsidRPr="00007203">
        <w:rPr>
          <w:i/>
          <w:iCs/>
        </w:rPr>
        <w:t>IGHV</w:t>
      </w:r>
      <w:r w:rsidR="00BE694F" w:rsidRPr="00007203">
        <w:rPr>
          <w:i/>
          <w:iCs/>
        </w:rPr>
        <w:t>1-69</w:t>
      </w:r>
      <w:r w:rsidR="00BE694F" w:rsidRPr="00007203">
        <w:t xml:space="preserve"> develop into CLL. There has been much debate around the relationship of monoclonal B-cell lymphocytosis </w:t>
      </w:r>
      <w:r w:rsidR="00662554" w:rsidRPr="00007203">
        <w:t xml:space="preserve">(MBL) to CLL, and there is evidence for clonal </w:t>
      </w:r>
      <w:r w:rsidR="00662554" w:rsidRPr="00007203">
        <w:rPr>
          <w:lang w:val="en-US"/>
        </w:rPr>
        <w:t>B-cell expansions in older age</w:t>
      </w:r>
      <w:r w:rsidR="00FD5EB6" w:rsidRPr="00007203">
        <w:rPr>
          <w:lang w:val="en-US"/>
        </w:rPr>
        <w:t>.</w:t>
      </w:r>
      <w:r w:rsidR="00081197" w:rsidRPr="00007203">
        <w:fldChar w:fldCharType="begin">
          <w:fldData xml:space="preserve">PEVuZE5vdGU+PENpdGU+PEF1dGhvcj5HaWJzb248L0F1dGhvcj48WWVhcj4yMDA5PC9ZZWFyPjxS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</w:fldData>
        </w:fldChar>
      </w:r>
      <w:r w:rsidR="00E83817">
        <w:instrText xml:space="preserve"> ADDIN EN.CITE </w:instrText>
      </w:r>
      <w:r w:rsidR="00E83817">
        <w:fldChar w:fldCharType="begin">
          <w:fldData xml:space="preserve">PEVuZE5vdGU+PENpdGU+PEF1dGhvcj5HaWJzb248L0F1dGhvcj48WWVhcj4yMDA5PC9ZZWFyPjxS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</w:fldData>
        </w:fldChar>
      </w:r>
      <w:r w:rsidR="00E83817">
        <w:instrText xml:space="preserve"> ADDIN EN.CITE.DATA </w:instrText>
      </w:r>
      <w:r w:rsidR="00E83817">
        <w:fldChar w:fldCharType="end"/>
      </w:r>
      <w:r w:rsidR="00081197" w:rsidRPr="00007203">
        <w:fldChar w:fldCharType="separate"/>
      </w:r>
      <w:r w:rsidR="00E83817" w:rsidRPr="00E83817">
        <w:rPr>
          <w:noProof/>
          <w:vertAlign w:val="superscript"/>
        </w:rPr>
        <w:t>56,57</w:t>
      </w:r>
      <w:r w:rsidR="00081197" w:rsidRPr="00007203">
        <w:fldChar w:fldCharType="end"/>
      </w:r>
      <w:r w:rsidR="00662554" w:rsidRPr="00007203">
        <w:rPr>
          <w:i/>
          <w:iCs/>
        </w:rPr>
        <w:t xml:space="preserve"> </w:t>
      </w:r>
      <w:r w:rsidR="00662554" w:rsidRPr="00007203">
        <w:t>However, low</w:t>
      </w:r>
      <w:r w:rsidR="009356E8" w:rsidRPr="00007203">
        <w:t>-</w:t>
      </w:r>
      <w:r w:rsidR="00662554" w:rsidRPr="00007203">
        <w:t xml:space="preserve">count MBL tends to be of </w:t>
      </w:r>
      <w:r w:rsidR="00E45086" w:rsidRPr="00007203">
        <w:rPr>
          <w:i/>
        </w:rPr>
        <w:t>IGHV</w:t>
      </w:r>
      <w:r w:rsidR="00662554" w:rsidRPr="00007203">
        <w:t xml:space="preserve"> mutated B cells and does not include significant levels of </w:t>
      </w:r>
      <w:r w:rsidR="00E45086" w:rsidRPr="00007203">
        <w:rPr>
          <w:i/>
          <w:iCs/>
        </w:rPr>
        <w:t>IGHV</w:t>
      </w:r>
      <w:r w:rsidR="00662554" w:rsidRPr="00007203">
        <w:rPr>
          <w:i/>
          <w:iCs/>
        </w:rPr>
        <w:t>1-69</w:t>
      </w:r>
      <w:r w:rsidR="00FD5EB6" w:rsidRPr="00007203">
        <w:t>,</w:t>
      </w:r>
      <w:r w:rsidR="00081197" w:rsidRPr="00007203">
        <w:fldChar w:fldCharType="begin">
          <w:fldData xml:space="preserve">PEVuZE5vdGU+PENpdGU+PEF1dGhvcj5EYWdrbGlzPC9BdXRob3I+PFllYXI+MjAwOTwvWWVhcj48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</w:fldData>
        </w:fldChar>
      </w:r>
      <w:r w:rsidR="00E83817">
        <w:instrText xml:space="preserve"> ADDIN EN.CITE </w:instrText>
      </w:r>
      <w:r w:rsidR="00E83817">
        <w:fldChar w:fldCharType="begin">
          <w:fldData xml:space="preserve">PEVuZE5vdGU+PENpdGU+PEF1dGhvcj5EYWdrbGlzPC9BdXRob3I+PFllYXI+MjAwOTwvWWVhcj48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</w:fldData>
        </w:fldChar>
      </w:r>
      <w:r w:rsidR="00E83817">
        <w:instrText xml:space="preserve"> ADDIN EN.CITE.DATA </w:instrText>
      </w:r>
      <w:r w:rsidR="00E83817">
        <w:fldChar w:fldCharType="end"/>
      </w:r>
      <w:r w:rsidR="00081197" w:rsidRPr="00007203">
        <w:fldChar w:fldCharType="separate"/>
      </w:r>
      <w:r w:rsidR="00E83817" w:rsidRPr="00E83817">
        <w:rPr>
          <w:noProof/>
          <w:vertAlign w:val="superscript"/>
        </w:rPr>
        <w:t>58</w:t>
      </w:r>
      <w:r w:rsidR="00081197" w:rsidRPr="00007203">
        <w:fldChar w:fldCharType="end"/>
      </w:r>
      <w:r w:rsidR="00FD5EB6" w:rsidRPr="00007203">
        <w:t xml:space="preserve"> </w:t>
      </w:r>
      <w:r w:rsidR="00662554" w:rsidRPr="00007203">
        <w:t>suggesting that these are not the precursors of U-CLL.</w:t>
      </w:r>
      <w:r w:rsidR="00140056" w:rsidRPr="00007203">
        <w:t xml:space="preserve"> It is more likely, although </w:t>
      </w:r>
      <w:r w:rsidR="00E77329">
        <w:t>un</w:t>
      </w:r>
      <w:r w:rsidR="00140056" w:rsidRPr="00007203">
        <w:t>proven, that they relate to M-CLL.</w:t>
      </w:r>
      <w:r w:rsidR="00E43BCC" w:rsidRPr="00007203">
        <w:t xml:space="preserve"> In contrast,  high</w:t>
      </w:r>
      <w:r w:rsidR="009356E8" w:rsidRPr="00007203">
        <w:t>-</w:t>
      </w:r>
      <w:r w:rsidR="00E43BCC" w:rsidRPr="00007203">
        <w:t xml:space="preserve">count MBL </w:t>
      </w:r>
      <w:r w:rsidR="00E544D5" w:rsidRPr="00007203">
        <w:t>(B-cell count &gt;0.5x10</w:t>
      </w:r>
      <w:r w:rsidR="00E544D5" w:rsidRPr="00007203">
        <w:rPr>
          <w:vertAlign w:val="superscript"/>
        </w:rPr>
        <w:t>9</w:t>
      </w:r>
      <w:r w:rsidR="00E544D5" w:rsidRPr="00007203">
        <w:t>/</w:t>
      </w:r>
      <w:r w:rsidR="008E4FA1" w:rsidRPr="00007203">
        <w:t>L</w:t>
      </w:r>
      <w:r w:rsidR="00E544D5" w:rsidRPr="00007203">
        <w:t xml:space="preserve">) </w:t>
      </w:r>
      <w:r w:rsidR="006266F1" w:rsidRPr="00007203">
        <w:t xml:space="preserve">can be </w:t>
      </w:r>
      <w:r w:rsidR="004C0271" w:rsidRPr="00007203">
        <w:t xml:space="preserve">of B cells </w:t>
      </w:r>
      <w:r w:rsidR="009356E8" w:rsidRPr="00007203">
        <w:t>with unmutated</w:t>
      </w:r>
      <w:r w:rsidR="009356E8" w:rsidRPr="00007203">
        <w:rPr>
          <w:i/>
          <w:iCs/>
        </w:rPr>
        <w:t xml:space="preserve"> IGHV</w:t>
      </w:r>
      <w:r w:rsidR="009356E8" w:rsidRPr="00007203">
        <w:t xml:space="preserve"> </w:t>
      </w:r>
      <w:r w:rsidR="00DF1D66" w:rsidRPr="00007203">
        <w:t xml:space="preserve">that include </w:t>
      </w:r>
      <w:r w:rsidR="00BC643D" w:rsidRPr="00007203">
        <w:rPr>
          <w:i/>
          <w:iCs/>
        </w:rPr>
        <w:t>IGHV1-69</w:t>
      </w:r>
      <w:r w:rsidR="00DA2A18" w:rsidRPr="00007203">
        <w:t xml:space="preserve"> </w:t>
      </w:r>
      <w:r w:rsidR="00835163" w:rsidRPr="00007203">
        <w:t xml:space="preserve">at frequencies similar to U-CLL </w:t>
      </w:r>
      <w:r w:rsidR="00F52865" w:rsidRPr="00007203">
        <w:t>and th</w:t>
      </w:r>
      <w:r w:rsidRPr="00007203">
        <w:t>ese</w:t>
      </w:r>
      <w:r w:rsidR="00F52865" w:rsidRPr="00007203">
        <w:t xml:space="preserve"> invariably progress </w:t>
      </w:r>
      <w:r w:rsidR="0003607C" w:rsidRPr="00007203">
        <w:t xml:space="preserve">to </w:t>
      </w:r>
      <w:r w:rsidR="008A079E" w:rsidRPr="00007203">
        <w:t>overt CLL</w:t>
      </w:r>
      <w:r w:rsidR="00E43BCC" w:rsidRPr="00007203">
        <w:t>.</w:t>
      </w:r>
      <w:r w:rsidR="009C66EA" w:rsidRPr="00007203">
        <w:fldChar w:fldCharType="begin">
          <w:fldData xml:space="preserve">PEVuZE5vdGU+PENpdGU+PEF1dGhvcj5TdHJhdGk8L0F1dGhvcj48WWVhcj4yMDE1PC9ZZWFyPjxS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</w:fldData>
        </w:fldChar>
      </w:r>
      <w:r w:rsidR="00E83817">
        <w:instrText xml:space="preserve"> ADDIN EN.CITE </w:instrText>
      </w:r>
      <w:r w:rsidR="00E83817">
        <w:fldChar w:fldCharType="begin">
          <w:fldData xml:space="preserve">PEVuZE5vdGU+PENpdGU+PEF1dGhvcj5TdHJhdGk8L0F1dGhvcj48WWVhcj4yMDE1PC9ZZWFyPjxS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</w:fldData>
        </w:fldChar>
      </w:r>
      <w:r w:rsidR="00E83817">
        <w:instrText xml:space="preserve"> ADDIN EN.CITE.DATA </w:instrText>
      </w:r>
      <w:r w:rsidR="00E83817">
        <w:fldChar w:fldCharType="end"/>
      </w:r>
      <w:r w:rsidR="009C66EA" w:rsidRPr="00007203">
        <w:fldChar w:fldCharType="separate"/>
      </w:r>
      <w:r w:rsidR="00E83817" w:rsidRPr="00E83817">
        <w:rPr>
          <w:noProof/>
          <w:vertAlign w:val="superscript"/>
        </w:rPr>
        <w:t>59,60</w:t>
      </w:r>
      <w:r w:rsidR="009C66EA" w:rsidRPr="00007203">
        <w:fldChar w:fldCharType="end"/>
      </w:r>
    </w:p>
    <w:p w14:paraId="70736F0E" w14:textId="21A50F99" w:rsidR="00662554" w:rsidRPr="00533B9F" w:rsidRDefault="00662554" w:rsidP="00533B9F">
      <w:pPr>
        <w:pStyle w:val="Heading1"/>
        <w:rPr>
          <w:bdr w:val="none" w:sz="0" w:space="0" w:color="auto"/>
        </w:rPr>
      </w:pPr>
      <w:r w:rsidRPr="00533B9F">
        <w:rPr>
          <w:rFonts w:eastAsiaTheme="minorHAnsi"/>
          <w:bdr w:val="none" w:sz="0" w:space="0" w:color="auto"/>
        </w:rPr>
        <w:t xml:space="preserve">Function of the </w:t>
      </w:r>
      <w:r w:rsidR="00A57A4C" w:rsidRPr="00533B9F">
        <w:rPr>
          <w:rFonts w:eastAsiaTheme="minorHAnsi"/>
          <w:bdr w:val="none" w:sz="0" w:space="0" w:color="auto"/>
        </w:rPr>
        <w:t>BCR</w:t>
      </w:r>
      <w:r w:rsidRPr="00533B9F">
        <w:rPr>
          <w:rFonts w:eastAsiaTheme="minorHAnsi"/>
          <w:bdr w:val="none" w:sz="0" w:space="0" w:color="auto"/>
        </w:rPr>
        <w:t xml:space="preserve"> in CLL</w:t>
      </w:r>
      <w:r w:rsidRPr="00533B9F">
        <w:rPr>
          <w:bdr w:val="none" w:sz="0" w:space="0" w:color="auto"/>
        </w:rPr>
        <w:t xml:space="preserve"> </w:t>
      </w:r>
    </w:p>
    <w:p w14:paraId="37CD108C" w14:textId="26F9F8BE" w:rsidR="00662554" w:rsidRPr="000E27F7" w:rsidRDefault="00662554" w:rsidP="00533B9F">
      <w:r w:rsidRPr="000E27F7">
        <w:t>The BCR is the key receptor for all B cells and CLL is no exception</w:t>
      </w:r>
      <w:r w:rsidR="00E164B5" w:rsidRPr="000E27F7">
        <w:t xml:space="preserve">. </w:t>
      </w:r>
      <w:r w:rsidR="00A03A90" w:rsidRPr="000E27F7">
        <w:t>There is evidence for activation of th</w:t>
      </w:r>
      <w:r w:rsidR="00F93B5C" w:rsidRPr="000E27F7">
        <w:t>e BCR</w:t>
      </w:r>
      <w:r w:rsidR="00A03A90" w:rsidRPr="000E27F7">
        <w:t xml:space="preserve"> pathway </w:t>
      </w:r>
      <w:r w:rsidR="00A03A90" w:rsidRPr="000E27F7">
        <w:rPr>
          <w:i/>
          <w:iCs/>
        </w:rPr>
        <w:t>in vivo</w:t>
      </w:r>
      <w:r w:rsidR="003D5C81" w:rsidRPr="000E27F7">
        <w:t>,</w:t>
      </w:r>
      <w:r w:rsidR="00A03A90" w:rsidRPr="000E27F7">
        <w:t xml:space="preserve"> and targeting of the intracellular pathways has shown striking clinical success</w:t>
      </w:r>
      <w:r w:rsidR="001E2A1C" w:rsidRPr="000E27F7">
        <w:t>.</w:t>
      </w:r>
      <w:r w:rsidR="00081197" w:rsidRPr="000E27F7">
        <w:fldChar w:fldCharType="begin">
          <w:fldData xml:space="preserve">PEVuZE5vdGU+PENpdGU+PEF1dGhvcj5IYWxsZWs8L0F1dGhvcj48WWVhcj4yMDEzPC9ZZWFyPjxS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</w:fldData>
        </w:fldChar>
      </w:r>
      <w:r w:rsidR="00E83817">
        <w:instrText xml:space="preserve"> ADDIN EN.CITE </w:instrText>
      </w:r>
      <w:r w:rsidR="00E83817">
        <w:fldChar w:fldCharType="begin">
          <w:fldData xml:space="preserve">PEVuZE5vdGU+PENpdGU+PEF1dGhvcj5IYWxsZWs8L0F1dGhvcj48WWVhcj4yMDEzPC9ZZWFyPjxS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</w:fldData>
        </w:fldChar>
      </w:r>
      <w:r w:rsidR="00E83817">
        <w:instrText xml:space="preserve"> ADDIN EN.CITE.DATA </w:instrText>
      </w:r>
      <w:r w:rsidR="00E83817">
        <w:fldChar w:fldCharType="end"/>
      </w:r>
      <w:r w:rsidR="00081197" w:rsidRPr="000E27F7">
        <w:fldChar w:fldCharType="separate"/>
      </w:r>
      <w:r w:rsidR="00E83817" w:rsidRPr="00E83817">
        <w:rPr>
          <w:noProof/>
          <w:vertAlign w:val="superscript"/>
        </w:rPr>
        <w:t>61</w:t>
      </w:r>
      <w:r w:rsidR="00081197" w:rsidRPr="000E27F7">
        <w:fldChar w:fldCharType="end"/>
      </w:r>
      <w:r w:rsidR="00A03A90" w:rsidRPr="000E27F7">
        <w:t xml:space="preserve"> The most advanced data are from ibrutinib which is aimed at </w:t>
      </w:r>
      <w:r w:rsidR="00AF5C81" w:rsidRPr="000E27F7">
        <w:t>BTK</w:t>
      </w:r>
      <w:r w:rsidR="003D5C81" w:rsidRPr="000E27F7">
        <w:t xml:space="preserve">, and, although not entirely </w:t>
      </w:r>
      <w:r w:rsidR="00F6218C" w:rsidRPr="000E27F7">
        <w:t xml:space="preserve">specific for the BCR, the </w:t>
      </w:r>
      <w:r w:rsidR="00324DAC" w:rsidRPr="000E27F7">
        <w:t xml:space="preserve">clinical </w:t>
      </w:r>
      <w:r w:rsidR="00F6218C" w:rsidRPr="000E27F7">
        <w:t>results support its importance and are impressive.</w:t>
      </w:r>
    </w:p>
    <w:p w14:paraId="01D2ACC8" w14:textId="4F84F1E5" w:rsidR="00621D09" w:rsidRPr="000E27F7" w:rsidRDefault="00F6218C">
      <w:r w:rsidRPr="000E27F7">
        <w:t xml:space="preserve">It turns out that the status of the BCR varies in CLL, with </w:t>
      </w:r>
      <w:r w:rsidR="00F93B5C" w:rsidRPr="000E27F7">
        <w:t>evidence of</w:t>
      </w:r>
      <w:r w:rsidRPr="000E27F7">
        <w:t xml:space="preserve"> </w:t>
      </w:r>
      <w:r w:rsidR="003E563F" w:rsidRPr="000E27F7">
        <w:t xml:space="preserve">repetitive </w:t>
      </w:r>
      <w:r w:rsidR="00F93B5C" w:rsidRPr="000E27F7">
        <w:t xml:space="preserve">engagement by a ligand, presumably a </w:t>
      </w:r>
      <w:r w:rsidR="00961386" w:rsidRPr="000E27F7">
        <w:t>self-antigen</w:t>
      </w:r>
      <w:r w:rsidR="00C5798C" w:rsidRPr="000E27F7">
        <w:t>,</w:t>
      </w:r>
      <w:r w:rsidR="0097166F" w:rsidRPr="000E27F7">
        <w:t xml:space="preserve"> </w:t>
      </w:r>
      <w:r w:rsidR="00F93B5C" w:rsidRPr="000E27F7">
        <w:rPr>
          <w:i/>
          <w:iCs/>
        </w:rPr>
        <w:t>in vivo</w:t>
      </w:r>
      <w:r w:rsidR="00F93B5C" w:rsidRPr="000E27F7">
        <w:t>.</w:t>
      </w:r>
      <w:r w:rsidR="00ED0A3F" w:rsidRPr="000E27F7">
        <w:t xml:space="preserve"> </w:t>
      </w:r>
      <w:r w:rsidR="00F93B5C" w:rsidRPr="000E27F7">
        <w:t xml:space="preserve">There is clear </w:t>
      </w:r>
      <w:r w:rsidRPr="000E27F7">
        <w:t xml:space="preserve">downregulation of expression of </w:t>
      </w:r>
      <w:proofErr w:type="spellStart"/>
      <w:r w:rsidRPr="000E27F7">
        <w:t>sIgM</w:t>
      </w:r>
      <w:proofErr w:type="spellEnd"/>
      <w:r w:rsidRPr="000E27F7">
        <w:t>, especially in M-CLL.</w:t>
      </w:r>
      <w:r w:rsidR="00ED0A3F" w:rsidRPr="000E27F7">
        <w:t xml:space="preserve"> </w:t>
      </w:r>
      <w:r w:rsidRPr="000E27F7">
        <w:t xml:space="preserve">Recovery of expression </w:t>
      </w:r>
      <w:r w:rsidRPr="000E27F7">
        <w:lastRenderedPageBreak/>
        <w:t xml:space="preserve">occurs </w:t>
      </w:r>
      <w:r w:rsidRPr="000E27F7">
        <w:rPr>
          <w:i/>
          <w:iCs/>
        </w:rPr>
        <w:t>in vitro</w:t>
      </w:r>
      <w:r w:rsidRPr="000E27F7">
        <w:t xml:space="preserve">, </w:t>
      </w:r>
      <w:r w:rsidR="00F93B5C" w:rsidRPr="000E27F7">
        <w:t xml:space="preserve">consistent with </w:t>
      </w:r>
      <w:r w:rsidR="008B42CA" w:rsidRPr="000E27F7">
        <w:t>r</w:t>
      </w:r>
      <w:r w:rsidR="00F93B5C" w:rsidRPr="000E27F7">
        <w:t>eversible endocytosis</w:t>
      </w:r>
      <w:r w:rsidR="006B5438" w:rsidRPr="000E27F7">
        <w:t>.</w:t>
      </w:r>
      <w:r w:rsidR="00F93729" w:rsidRPr="000E27F7">
        <w:fldChar w:fldCharType="begin">
          <w:fldData xml:space="preserve">PEVuZE5vdGU+PENpdGU+PEF1dGhvcj5Nb2NrcmlkZ2U8L0F1dGhvcj48WWVhcj4yMDA3PC9ZZWFy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</w:fldData>
        </w:fldChar>
      </w:r>
      <w:r w:rsidR="00E83817">
        <w:instrText xml:space="preserve"> ADDIN EN.CITE </w:instrText>
      </w:r>
      <w:r w:rsidR="00E83817">
        <w:fldChar w:fldCharType="begin">
          <w:fldData xml:space="preserve">PEVuZE5vdGU+PENpdGU+PEF1dGhvcj5Nb2NrcmlkZ2U8L0F1dGhvcj48WWVhcj4yMDA3PC9ZZWFy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</w:fldData>
        </w:fldChar>
      </w:r>
      <w:r w:rsidR="00E83817">
        <w:instrText xml:space="preserve"> ADDIN EN.CITE.DATA </w:instrText>
      </w:r>
      <w:r w:rsidR="00E83817">
        <w:fldChar w:fldCharType="end"/>
      </w:r>
      <w:r w:rsidR="00F93729" w:rsidRPr="000E27F7">
        <w:fldChar w:fldCharType="separate"/>
      </w:r>
      <w:r w:rsidR="00E83817" w:rsidRPr="00E83817">
        <w:rPr>
          <w:noProof/>
          <w:vertAlign w:val="superscript"/>
        </w:rPr>
        <w:t>16</w:t>
      </w:r>
      <w:r w:rsidR="00F93729" w:rsidRPr="000E27F7">
        <w:fldChar w:fldCharType="end"/>
      </w:r>
      <w:r w:rsidR="006B5438" w:rsidRPr="000E27F7">
        <w:t xml:space="preserve"> </w:t>
      </w:r>
      <w:r w:rsidR="008B42CA" w:rsidRPr="000E27F7">
        <w:t xml:space="preserve">The </w:t>
      </w:r>
      <w:r w:rsidR="0071086F" w:rsidRPr="000E27F7">
        <w:t xml:space="preserve">resulting </w:t>
      </w:r>
      <w:r w:rsidR="008B42CA" w:rsidRPr="000E27F7">
        <w:t xml:space="preserve">levels of </w:t>
      </w:r>
      <w:proofErr w:type="spellStart"/>
      <w:r w:rsidR="008B42CA" w:rsidRPr="000E27F7">
        <w:t>sIgM</w:t>
      </w:r>
      <w:proofErr w:type="spellEnd"/>
      <w:r w:rsidR="008B42CA" w:rsidRPr="000E27F7">
        <w:t xml:space="preserve"> </w:t>
      </w:r>
      <w:r w:rsidR="00102BB0" w:rsidRPr="000E27F7">
        <w:t xml:space="preserve">on the circulating CLL are variable </w:t>
      </w:r>
      <w:r w:rsidR="008B42CA" w:rsidRPr="000E27F7">
        <w:rPr>
          <w:i/>
          <w:iCs/>
        </w:rPr>
        <w:t>in vivo</w:t>
      </w:r>
      <w:r w:rsidR="008B42CA" w:rsidRPr="000E27F7">
        <w:t xml:space="preserve"> </w:t>
      </w:r>
      <w:r w:rsidR="00B24657" w:rsidRPr="000E27F7">
        <w:t xml:space="preserve">and </w:t>
      </w:r>
      <w:r w:rsidR="00832F5C" w:rsidRPr="000E27F7">
        <w:t>lead to</w:t>
      </w:r>
      <w:r w:rsidR="008B42CA" w:rsidRPr="000E27F7">
        <w:t xml:space="preserve"> a rheostat of </w:t>
      </w:r>
      <w:proofErr w:type="spellStart"/>
      <w:r w:rsidR="008B42CA" w:rsidRPr="000E27F7">
        <w:t>s</w:t>
      </w:r>
      <w:r w:rsidRPr="000E27F7">
        <w:t>ignaling</w:t>
      </w:r>
      <w:proofErr w:type="spellEnd"/>
      <w:r w:rsidRPr="000E27F7">
        <w:t xml:space="preserve"> capacity</w:t>
      </w:r>
      <w:r w:rsidR="008B11A0" w:rsidRPr="000E27F7">
        <w:t>.</w:t>
      </w:r>
      <w:r w:rsidR="006D274B" w:rsidRPr="000E27F7">
        <w:fldChar w:fldCharType="begin"/>
      </w:r>
      <w:r w:rsidR="00E83817">
        <w:instrText xml:space="preserve"> ADDIN EN.CITE &lt;EndNote&gt;&lt;Cite&gt;&lt;Author&gt;Coelho&lt;/Author&gt;&lt;Year&gt;2013&lt;/Year&gt;&lt;RecNum&gt;7298&lt;/RecNum&gt;&lt;DisplayText&gt;&lt;style face="superscript"&gt;62&lt;/style&gt;&lt;/DisplayText&gt;&lt;record&gt;&lt;rec-number&gt;7298&lt;/rec-number&gt;&lt;foreign-keys&gt;&lt;key app="EN" db-id="awvvaeavbeestpefefm5w2fcr5rwwfrfr0pt" timestamp="1611278821"&gt;7298&lt;/key&gt;&lt;/foreign-keys&gt;&lt;ref-type name="Journal Article"&gt;17&lt;/ref-type&gt;&lt;contributors&gt;&lt;authors&gt;&lt;author&gt;Coelho, V.&lt;/author&gt;&lt;author&gt;Krysov, S.&lt;/author&gt;&lt;author&gt;Steele, A.&lt;/author&gt;&lt;author&gt;Sanchez Hidalgo, M.&lt;/author&gt;&lt;author&gt;Johnson, P. W.&lt;/author&gt;&lt;author&gt;Chana, P. S.&lt;/author&gt;&lt;author&gt;Packham, G.&lt;/author&gt;&lt;author&gt;Stevenson, F. K.&lt;/author&gt;&lt;author&gt;Forconi, F.&lt;/author&gt;&lt;/authors&gt;&lt;/contributors&gt;&lt;auth-address&gt;Haematology Oncology Group.&lt;/auth-address&gt;&lt;titles&gt;&lt;title&gt;Identification in CLL of circulating intraclonal subgroups with varying B-cell receptor expression and function&lt;/title&gt;&lt;secondary-title&gt;Blood&lt;/secondary-title&gt;&lt;/titles&gt;&lt;periodical&gt;&lt;full-title&gt;Blood&lt;/full-title&gt;&lt;/periodical&gt;&lt;pages&gt;2664-72&lt;/pages&gt;&lt;volume&gt;122&lt;/volume&gt;&lt;number&gt;15&lt;/number&gt;&lt;edition&gt;2013/08/21&lt;/edition&gt;&lt;keywords&gt;&lt;keyword&gt;Antibodies, Immobilized&lt;/keyword&gt;&lt;keyword&gt;B-Lymphocytes/metabolism/*pathology&lt;/keyword&gt;&lt;keyword&gt;Clone Cells/metabolism/pathology&lt;/keyword&gt;&lt;keyword&gt;Flow Cytometry&lt;/keyword&gt;&lt;keyword&gt;Humans&lt;/keyword&gt;&lt;keyword&gt;Immunoglobulin M/*metabolism&lt;/keyword&gt;&lt;keyword&gt;Immunophenotyping&lt;/keyword&gt;&lt;keyword&gt;Leukemia, Lymphocytic, Chronic, B-Cell/metabolism/*pathology&lt;/keyword&gt;&lt;keyword&gt;MAP Kinase Signaling System/physiology&lt;/keyword&gt;&lt;keyword&gt;Receptors, Antigen, B-Cell/*metabolism&lt;/keyword&gt;&lt;keyword&gt;Receptors, CXCR4/*metabolism&lt;/keyword&gt;&lt;keyword&gt;Receptors, Cell Surface/metabolism&lt;/keyword&gt;&lt;/keywords&gt;&lt;dates&gt;&lt;year&gt;2013&lt;/year&gt;&lt;pub-dates&gt;&lt;date&gt;Oct 10&lt;/date&gt;&lt;/pub-dates&gt;&lt;/dates&gt;&lt;isbn&gt;1528-0020 (Electronic)&amp;#xD;0006-4971 (Linking)&lt;/isbn&gt;&lt;accession-num&gt;23954894&lt;/accession-num&gt;&lt;urls&gt;&lt;related-urls&gt;&lt;url&gt;https://www.ncbi.nlm.nih.gov/pubmed/23954894&lt;/url&gt;&lt;/related-urls&gt;&lt;/urls&gt;&lt;electronic-resource-num&gt;10.1182/blood-2013-02-485425&lt;/electronic-resource-num&gt;&lt;/record&gt;&lt;/Cite&gt;&lt;/EndNote&gt;</w:instrText>
      </w:r>
      <w:r w:rsidR="006D274B" w:rsidRPr="000E27F7">
        <w:fldChar w:fldCharType="separate"/>
      </w:r>
      <w:r w:rsidR="00E83817" w:rsidRPr="00E83817">
        <w:rPr>
          <w:noProof/>
          <w:vertAlign w:val="superscript"/>
        </w:rPr>
        <w:t>62</w:t>
      </w:r>
      <w:r w:rsidR="006D274B" w:rsidRPr="000E27F7">
        <w:fldChar w:fldCharType="end"/>
      </w:r>
      <w:r w:rsidR="00ED0A3F" w:rsidRPr="000E27F7">
        <w:t xml:space="preserve"> </w:t>
      </w:r>
      <w:r w:rsidR="00832F5C" w:rsidRPr="000E27F7">
        <w:t>This is analog</w:t>
      </w:r>
      <w:r w:rsidR="005B2687" w:rsidRPr="000E27F7">
        <w:t>ous</w:t>
      </w:r>
      <w:r w:rsidR="00832F5C" w:rsidRPr="000E27F7">
        <w:t xml:space="preserve"> to normal B cell</w:t>
      </w:r>
      <w:r w:rsidR="005B2687" w:rsidRPr="000E27F7">
        <w:t>s</w:t>
      </w:r>
      <w:r w:rsidR="00832F5C" w:rsidRPr="000E27F7">
        <w:t xml:space="preserve"> undergoing chronic antigenic stimulation </w:t>
      </w:r>
      <w:r w:rsidR="005B2687" w:rsidRPr="000E27F7">
        <w:t>where</w:t>
      </w:r>
      <w:r w:rsidR="00832F5C" w:rsidRPr="000E27F7">
        <w:t xml:space="preserve"> downregulation of BCR expression </w:t>
      </w:r>
      <w:r w:rsidR="005B2687" w:rsidRPr="000E27F7">
        <w:t>is accompanied by</w:t>
      </w:r>
      <w:r w:rsidR="00832F5C" w:rsidRPr="000E27F7">
        <w:t xml:space="preserve"> </w:t>
      </w:r>
      <w:r w:rsidR="005B2687" w:rsidRPr="000E27F7">
        <w:t>a</w:t>
      </w:r>
      <w:r w:rsidR="00832F5C" w:rsidRPr="000E27F7">
        <w:t xml:space="preserve"> </w:t>
      </w:r>
      <w:r w:rsidR="00D7749F" w:rsidRPr="000E27F7">
        <w:t>low-</w:t>
      </w:r>
      <w:r w:rsidR="00832F5C" w:rsidRPr="000E27F7">
        <w:t>level activation of intracellular pathways.</w:t>
      </w:r>
      <w:r w:rsidR="00194EF6" w:rsidRPr="000E27F7">
        <w:fldChar w:fldCharType="begin"/>
      </w:r>
      <w:r w:rsidR="00E83817">
        <w:instrText xml:space="preserve"> ADDIN EN.CITE &lt;EndNote&gt;&lt;Cite&gt;&lt;Author&gt;Yarkoni&lt;/Author&gt;&lt;Year&gt;2010&lt;/Year&gt;&lt;RecNum&gt;7308&lt;/RecNum&gt;&lt;DisplayText&gt;&lt;style face="superscript"&gt;63&lt;/style&gt;&lt;/DisplayText&gt;&lt;record&gt;&lt;rec-number&gt;7308&lt;/rec-number&gt;&lt;foreign-keys&gt;&lt;key app="EN" db-id="awvvaeavbeestpefefm5w2fcr5rwwfrfr0pt" timestamp="1611278897"&gt;7308&lt;/key&gt;&lt;/foreign-keys&gt;&lt;ref-type name="Journal Article"&gt;17&lt;/ref-type&gt;&lt;contributors&gt;&lt;authors&gt;&lt;author&gt;Yarkoni, Y.&lt;/author&gt;&lt;author&gt;Getahun, A.&lt;/author&gt;&lt;author&gt;Cambier, J. C.&lt;/author&gt;&lt;/authors&gt;&lt;/contributors&gt;&lt;auth-address&gt;Integrated Department of Immunology, University of Colorado School of Medicine and National Jewish Health, Denver, CO, USA.&lt;/auth-address&gt;&lt;titles&gt;&lt;title&gt;Molecular underpinning of B-cell anergy&lt;/title&gt;&lt;secondary-title&gt;Immunol Rev&lt;/secondary-title&gt;&lt;/titles&gt;&lt;periodical&gt;&lt;full-title&gt;Immunol Rev&lt;/full-title&gt;&lt;/periodical&gt;&lt;pages&gt;249-63&lt;/pages&gt;&lt;volume&gt;237&lt;/volume&gt;&lt;number&gt;1&lt;/number&gt;&lt;edition&gt;2010/08/24&lt;/edition&gt;&lt;keywords&gt;&lt;keyword&gt;Animals&lt;/keyword&gt;&lt;keyword&gt;B-Lymphocytes/*immunology&lt;/keyword&gt;&lt;keyword&gt;*Clonal Anergy&lt;/keyword&gt;&lt;keyword&gt;Humans&lt;/keyword&gt;&lt;keyword&gt;Lymphocyte Activation&lt;/keyword&gt;&lt;keyword&gt;Models, Immunological&lt;/keyword&gt;&lt;keyword&gt;Signal Transduction&lt;/keyword&gt;&lt;/keywords&gt;&lt;dates&gt;&lt;year&gt;2010&lt;/year&gt;&lt;pub-dates&gt;&lt;date&gt;Sep&lt;/date&gt;&lt;/pub-dates&gt;&lt;/dates&gt;&lt;isbn&gt;1600-065X (Electronic)&amp;#xD;0105-2896 (Linking)&lt;/isbn&gt;&lt;accession-num&gt;20727040&lt;/accession-num&gt;&lt;urls&gt;&lt;related-urls&gt;&lt;url&gt;https://www.ncbi.nlm.nih.gov/pubmed/20727040&lt;/url&gt;&lt;/related-urls&gt;&lt;/urls&gt;&lt;custom2&gt;PMC2968701&lt;/custom2&gt;&lt;electronic-resource-num&gt;10.1111/j.1600-065X.2010.00936.x&lt;/electronic-resource-num&gt;&lt;/record&gt;&lt;/Cite&gt;&lt;/EndNote&gt;</w:instrText>
      </w:r>
      <w:r w:rsidR="00194EF6" w:rsidRPr="000E27F7">
        <w:fldChar w:fldCharType="separate"/>
      </w:r>
      <w:r w:rsidR="00E83817" w:rsidRPr="00E83817">
        <w:rPr>
          <w:noProof/>
          <w:vertAlign w:val="superscript"/>
        </w:rPr>
        <w:t>63</w:t>
      </w:r>
      <w:r w:rsidR="00194EF6" w:rsidRPr="000E27F7">
        <w:fldChar w:fldCharType="end"/>
      </w:r>
      <w:r w:rsidR="00832F5C" w:rsidRPr="000E27F7">
        <w:t xml:space="preserve"> </w:t>
      </w:r>
      <w:r w:rsidR="005B2687" w:rsidRPr="000E27F7">
        <w:t xml:space="preserve">A state of anergy is induced with increased levels of the negative regulator SHIP1, and </w:t>
      </w:r>
      <w:r w:rsidR="00FB41D4" w:rsidRPr="000E27F7">
        <w:t xml:space="preserve">of NFAT2, and </w:t>
      </w:r>
      <w:r w:rsidR="005B2687" w:rsidRPr="000E27F7">
        <w:t>reduced responses to chemokines and TLR ligands</w:t>
      </w:r>
      <w:r w:rsidR="006B5438" w:rsidRPr="000E27F7">
        <w:t>.</w:t>
      </w:r>
      <w:r w:rsidR="00680E8E" w:rsidRPr="000E27F7">
        <w:fldChar w:fldCharType="begin">
          <w:fldData xml:space="preserve">PEVuZE5vdGU+PENpdGU+PEF1dGhvcj5EdXR5PC9BdXRob3I+PFllYXI+MjAwOTwvWWVhcj48UmVj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</w:fldData>
        </w:fldChar>
      </w:r>
      <w:r w:rsidR="00E83817">
        <w:instrText xml:space="preserve"> ADDIN EN.CITE </w:instrText>
      </w:r>
      <w:r w:rsidR="00E83817">
        <w:fldChar w:fldCharType="begin">
          <w:fldData xml:space="preserve">PEVuZE5vdGU+PENpdGU+PEF1dGhvcj5EdXR5PC9BdXRob3I+PFllYXI+MjAwOTwvWWVhcj48UmVj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</w:fldData>
        </w:fldChar>
      </w:r>
      <w:r w:rsidR="00E83817">
        <w:instrText xml:space="preserve"> ADDIN EN.CITE.DATA </w:instrText>
      </w:r>
      <w:r w:rsidR="00E83817">
        <w:fldChar w:fldCharType="end"/>
      </w:r>
      <w:r w:rsidR="00680E8E" w:rsidRPr="000E27F7">
        <w:fldChar w:fldCharType="separate"/>
      </w:r>
      <w:r w:rsidR="00E83817" w:rsidRPr="00E83817">
        <w:rPr>
          <w:noProof/>
          <w:vertAlign w:val="superscript"/>
        </w:rPr>
        <w:t>39</w:t>
      </w:r>
      <w:r w:rsidR="00680E8E" w:rsidRPr="000E27F7">
        <w:fldChar w:fldCharType="end"/>
      </w:r>
      <w:r w:rsidR="00ED0A3F" w:rsidRPr="000E27F7">
        <w:t xml:space="preserve"> </w:t>
      </w:r>
      <w:r w:rsidR="00601F9B" w:rsidRPr="000E27F7">
        <w:t>A similar</w:t>
      </w:r>
      <w:r w:rsidR="00ED6321" w:rsidRPr="000E27F7">
        <w:t xml:space="preserve"> variable</w:t>
      </w:r>
      <w:r w:rsidR="00601F9B" w:rsidRPr="000E27F7">
        <w:t xml:space="preserve"> increase in NFAT2 is ev</w:t>
      </w:r>
      <w:r w:rsidR="00ED6321" w:rsidRPr="000E27F7">
        <w:t xml:space="preserve">ident in </w:t>
      </w:r>
      <w:proofErr w:type="spellStart"/>
      <w:r w:rsidR="00ED6321" w:rsidRPr="000E27F7">
        <w:t>anergized</w:t>
      </w:r>
      <w:proofErr w:type="spellEnd"/>
      <w:r w:rsidR="00ED6321" w:rsidRPr="000E27F7">
        <w:t xml:space="preserve"> CLL cases, and</w:t>
      </w:r>
      <w:r w:rsidR="00934420" w:rsidRPr="000E27F7">
        <w:t xml:space="preserve">, in parallel with the increase in </w:t>
      </w:r>
      <w:proofErr w:type="spellStart"/>
      <w:r w:rsidR="00934420" w:rsidRPr="000E27F7">
        <w:t>sIgM</w:t>
      </w:r>
      <w:proofErr w:type="spellEnd"/>
      <w:r w:rsidR="00934420" w:rsidRPr="000E27F7">
        <w:t>,</w:t>
      </w:r>
      <w:r w:rsidR="00ED6321" w:rsidRPr="000E27F7">
        <w:t xml:space="preserve"> this is reversed by incubation </w:t>
      </w:r>
      <w:r w:rsidR="00ED6321" w:rsidRPr="000E27F7">
        <w:rPr>
          <w:i/>
          <w:iCs/>
        </w:rPr>
        <w:t>in vitro</w:t>
      </w:r>
      <w:r w:rsidR="00ED6321" w:rsidRPr="000E27F7">
        <w:t>.</w:t>
      </w:r>
      <w:r w:rsidR="009356E8" w:rsidRPr="000E27F7">
        <w:fldChar w:fldCharType="begin">
          <w:fldData xml:space="preserve">PEVuZE5vdGU+PENpdGU+PEF1dGhvcj5BcG9sbG9uaW88L0F1dGhvcj48WWVhcj4yMDEzPC9ZZWFy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</w:fldData>
        </w:fldChar>
      </w:r>
      <w:r w:rsidR="00E83817">
        <w:instrText xml:space="preserve"> ADDIN EN.CITE </w:instrText>
      </w:r>
      <w:r w:rsidR="00E83817">
        <w:fldChar w:fldCharType="begin">
          <w:fldData xml:space="preserve">PEVuZE5vdGU+PENpdGU+PEF1dGhvcj5BcG9sbG9uaW88L0F1dGhvcj48WWVhcj4yMDEzPC9ZZWFy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</w:fldData>
        </w:fldChar>
      </w:r>
      <w:r w:rsidR="00E83817">
        <w:instrText xml:space="preserve"> ADDIN EN.CITE.DATA </w:instrText>
      </w:r>
      <w:r w:rsidR="00E83817">
        <w:fldChar w:fldCharType="end"/>
      </w:r>
      <w:r w:rsidR="009356E8" w:rsidRPr="000E27F7">
        <w:fldChar w:fldCharType="separate"/>
      </w:r>
      <w:r w:rsidR="00E83817" w:rsidRPr="00E83817">
        <w:rPr>
          <w:noProof/>
          <w:vertAlign w:val="superscript"/>
        </w:rPr>
        <w:t>64</w:t>
      </w:r>
      <w:r w:rsidR="009356E8" w:rsidRPr="000E27F7">
        <w:fldChar w:fldCharType="end"/>
      </w:r>
    </w:p>
    <w:p w14:paraId="5A28ABB3" w14:textId="028F6063" w:rsidR="00F6218C" w:rsidRDefault="00FB41D4">
      <w:r w:rsidRPr="000E27F7">
        <w:t xml:space="preserve">Anergy </w:t>
      </w:r>
      <w:r w:rsidR="00621D09" w:rsidRPr="000E27F7">
        <w:t>clearly exists in</w:t>
      </w:r>
      <w:r w:rsidRPr="000E27F7">
        <w:t xml:space="preserve"> CLL </w:t>
      </w:r>
      <w:r w:rsidR="00621D09" w:rsidRPr="000E27F7">
        <w:t xml:space="preserve">at </w:t>
      </w:r>
      <w:r w:rsidR="00FE3A3A" w:rsidRPr="000E27F7">
        <w:t>different</w:t>
      </w:r>
      <w:r w:rsidR="00621D09" w:rsidRPr="000E27F7">
        <w:t xml:space="preserve"> levels</w:t>
      </w:r>
      <w:r w:rsidR="00C24DF4" w:rsidRPr="000E27F7">
        <w:t>,</w:t>
      </w:r>
      <w:r w:rsidR="00621D09" w:rsidRPr="000E27F7">
        <w:t xml:space="preserve"> </w:t>
      </w:r>
      <w:r w:rsidRPr="000E27F7">
        <w:t>being more marked in M-CLL</w:t>
      </w:r>
      <w:r w:rsidR="00A412A4" w:rsidRPr="000E27F7">
        <w:t xml:space="preserve">. </w:t>
      </w:r>
      <w:r w:rsidRPr="000E27F7">
        <w:t>In fact levels of expression and function of the</w:t>
      </w:r>
      <w:r w:rsidRPr="002B73E6">
        <w:t xml:space="preserve"> residual </w:t>
      </w:r>
      <w:proofErr w:type="spellStart"/>
      <w:r w:rsidRPr="002B73E6">
        <w:t>sIgM</w:t>
      </w:r>
      <w:proofErr w:type="spellEnd"/>
      <w:r w:rsidRPr="002B73E6">
        <w:t xml:space="preserve"> in CLL can provide a useful prognostic marker.</w:t>
      </w:r>
      <w:r w:rsidR="00081197" w:rsidRPr="002B73E6">
        <w:fldChar w:fldCharType="begin">
          <w:fldData xml:space="preserve">PEVuZE5vdGU+PENpdGU+PEF1dGhvcj5EJmFwb3M7QXZvbGE8L0F1dGhvcj48WWVhcj4yMDE2PC9Z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</w:fldData>
        </w:fldChar>
      </w:r>
      <w:r w:rsidR="00E83817">
        <w:instrText xml:space="preserve"> ADDIN EN.CITE </w:instrText>
      </w:r>
      <w:r w:rsidR="00E83817">
        <w:fldChar w:fldCharType="begin">
          <w:fldData xml:space="preserve">PEVuZE5vdGU+PENpdGU+PEF1dGhvcj5EJmFwb3M7QXZvbGE8L0F1dGhvcj48WWVhcj4yMDE2PC9Z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</w:fldData>
        </w:fldChar>
      </w:r>
      <w:r w:rsidR="00E83817">
        <w:instrText xml:space="preserve"> ADDIN EN.CITE.DATA </w:instrText>
      </w:r>
      <w:r w:rsidR="00E83817">
        <w:fldChar w:fldCharType="end"/>
      </w:r>
      <w:r w:rsidR="00081197" w:rsidRPr="002B73E6">
        <w:fldChar w:fldCharType="separate"/>
      </w:r>
      <w:r w:rsidR="00E83817" w:rsidRPr="00E83817">
        <w:rPr>
          <w:noProof/>
          <w:vertAlign w:val="superscript"/>
        </w:rPr>
        <w:t>65</w:t>
      </w:r>
      <w:r w:rsidR="00081197" w:rsidRPr="002B73E6">
        <w:fldChar w:fldCharType="end"/>
      </w:r>
      <w:r w:rsidR="00ED0A3F" w:rsidRPr="002B73E6">
        <w:t xml:space="preserve"> </w:t>
      </w:r>
      <w:r w:rsidRPr="002B73E6">
        <w:t xml:space="preserve">It could be </w:t>
      </w:r>
      <w:r w:rsidR="003C541F" w:rsidRPr="002B73E6">
        <w:t>relevant</w:t>
      </w:r>
      <w:r w:rsidRPr="002B73E6">
        <w:t xml:space="preserve"> especially within M-CLL where there appears to be a significant proportion of patients with deeply anergic </w:t>
      </w:r>
      <w:proofErr w:type="spellStart"/>
      <w:r w:rsidRPr="002B73E6">
        <w:t>tumor</w:t>
      </w:r>
      <w:proofErr w:type="spellEnd"/>
      <w:r w:rsidRPr="002B73E6">
        <w:t xml:space="preserve"> cells,</w:t>
      </w:r>
      <w:r w:rsidR="00081197" w:rsidRPr="002B73E6">
        <w:fldChar w:fldCharType="begin">
          <w:fldData xml:space="preserve">PEVuZE5vdGU+PENpdGU+PEF1dGhvcj5Nb2NrcmlkZ2U8L0F1dGhvcj48WWVhcj4yMDA3PC9ZZWFy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</w:fldData>
        </w:fldChar>
      </w:r>
      <w:r w:rsidR="00E83817">
        <w:instrText xml:space="preserve"> ADDIN EN.CITE </w:instrText>
      </w:r>
      <w:r w:rsidR="00E83817">
        <w:fldChar w:fldCharType="begin">
          <w:fldData xml:space="preserve">PEVuZE5vdGU+PENpdGU+PEF1dGhvcj5Nb2NrcmlkZ2U8L0F1dGhvcj48WWVhcj4yMDA3PC9ZZWFy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</w:fldData>
        </w:fldChar>
      </w:r>
      <w:r w:rsidR="00E83817">
        <w:instrText xml:space="preserve"> ADDIN EN.CITE.DATA </w:instrText>
      </w:r>
      <w:r w:rsidR="00E83817">
        <w:fldChar w:fldCharType="end"/>
      </w:r>
      <w:r w:rsidR="00081197" w:rsidRPr="002B73E6">
        <w:fldChar w:fldCharType="separate"/>
      </w:r>
      <w:r w:rsidR="00E83817" w:rsidRPr="00E83817">
        <w:rPr>
          <w:noProof/>
          <w:vertAlign w:val="superscript"/>
        </w:rPr>
        <w:t>16</w:t>
      </w:r>
      <w:r w:rsidR="00081197" w:rsidRPr="002B73E6">
        <w:fldChar w:fldCharType="end"/>
      </w:r>
      <w:r w:rsidRPr="002B73E6">
        <w:t xml:space="preserve"> who may not require treatment, but </w:t>
      </w:r>
      <w:r w:rsidR="00C24DF4" w:rsidRPr="002B73E6">
        <w:t>others</w:t>
      </w:r>
      <w:r w:rsidRPr="002B73E6">
        <w:t xml:space="preserve"> with levels </w:t>
      </w:r>
      <w:r w:rsidR="00DA346C" w:rsidRPr="002B73E6">
        <w:t xml:space="preserve">that </w:t>
      </w:r>
      <w:r w:rsidRPr="002B73E6">
        <w:t xml:space="preserve">approach those of U-CLL who </w:t>
      </w:r>
      <w:r w:rsidR="004975F8" w:rsidRPr="002B73E6">
        <w:t xml:space="preserve">are projected to progress </w:t>
      </w:r>
      <w:r w:rsidR="004079A6" w:rsidRPr="002B73E6">
        <w:t xml:space="preserve">to treatment </w:t>
      </w:r>
      <w:r w:rsidR="00AE6612" w:rsidRPr="002B73E6">
        <w:t xml:space="preserve">requirement </w:t>
      </w:r>
      <w:r w:rsidR="004975F8" w:rsidRPr="002B73E6">
        <w:t xml:space="preserve">and </w:t>
      </w:r>
      <w:r w:rsidR="00621D09" w:rsidRPr="002B73E6">
        <w:t xml:space="preserve">need to be </w:t>
      </w:r>
      <w:r w:rsidR="00C63B52" w:rsidRPr="002B73E6">
        <w:t>monitored</w:t>
      </w:r>
      <w:r w:rsidR="00AE6612" w:rsidRPr="002B73E6">
        <w:t xml:space="preserve"> in clinic over t</w:t>
      </w:r>
      <w:r w:rsidR="002C7994" w:rsidRPr="002B73E6">
        <w:t>ime</w:t>
      </w:r>
      <w:r w:rsidRPr="002B73E6">
        <w:t>.</w:t>
      </w:r>
      <w:r w:rsidR="003A52FE" w:rsidRPr="002B73E6">
        <w:fldChar w:fldCharType="begin">
          <w:fldData xml:space="preserve">PEVuZE5vdGU+PENpdGU+PEF1dGhvcj5EJmFwb3M7QXZvbGE8L0F1dGhvcj48WWVhcj4yMDE2PC9Z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</w:fldData>
        </w:fldChar>
      </w:r>
      <w:r w:rsidR="00E83817">
        <w:instrText xml:space="preserve"> ADDIN EN.CITE </w:instrText>
      </w:r>
      <w:r w:rsidR="00E83817">
        <w:fldChar w:fldCharType="begin">
          <w:fldData xml:space="preserve">PEVuZE5vdGU+PENpdGU+PEF1dGhvcj5EJmFwb3M7QXZvbGE8L0F1dGhvcj48WWVhcj4yMDE2PC9Z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</w:fldData>
        </w:fldChar>
      </w:r>
      <w:r w:rsidR="00E83817">
        <w:instrText xml:space="preserve"> ADDIN EN.CITE.DATA </w:instrText>
      </w:r>
      <w:r w:rsidR="00E83817">
        <w:fldChar w:fldCharType="end"/>
      </w:r>
      <w:r w:rsidR="003A52FE" w:rsidRPr="002B73E6">
        <w:fldChar w:fldCharType="separate"/>
      </w:r>
      <w:r w:rsidR="00E83817" w:rsidRPr="00E83817">
        <w:rPr>
          <w:noProof/>
          <w:vertAlign w:val="superscript"/>
        </w:rPr>
        <w:t>65</w:t>
      </w:r>
      <w:r w:rsidR="003A52FE" w:rsidRPr="002B73E6">
        <w:fldChar w:fldCharType="end"/>
      </w:r>
    </w:p>
    <w:p w14:paraId="51326C27" w14:textId="663EF73F" w:rsidR="00403F02" w:rsidRPr="00F127A7" w:rsidRDefault="00D960A4">
      <w:pPr>
        <w:rPr>
          <w:i/>
          <w:iCs/>
          <w:color w:val="FF0000"/>
        </w:rPr>
      </w:pPr>
      <w:r w:rsidRPr="00516427">
        <w:t xml:space="preserve">The hypothesis that the </w:t>
      </w:r>
      <w:proofErr w:type="spellStart"/>
      <w:r w:rsidRPr="00516427">
        <w:t>tumor</w:t>
      </w:r>
      <w:proofErr w:type="spellEnd"/>
      <w:r w:rsidRPr="00516427">
        <w:t xml:space="preserve"> BCR is influenced by chronic exposure of antigens at tissue sites has been reinforced by studies in CLL patients receiving ibrutinib.</w:t>
      </w:r>
      <w:r w:rsidR="00F108D2" w:rsidRPr="00516427">
        <w:fldChar w:fldCharType="begin">
          <w:fldData xml:space="preserve">PEVuZE5vdGU+PENpdGU+PEF1dGhvcj5EcmVubmFuPC9BdXRob3I+PFllYXI+MjAxOTwvWWVhcj48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</w:fldData>
        </w:fldChar>
      </w:r>
      <w:r w:rsidR="00E83817">
        <w:instrText xml:space="preserve"> ADDIN EN.CITE </w:instrText>
      </w:r>
      <w:r w:rsidR="00E83817">
        <w:fldChar w:fldCharType="begin">
          <w:fldData xml:space="preserve">PEVuZE5vdGU+PENpdGU+PEF1dGhvcj5EcmVubmFuPC9BdXRob3I+PFllYXI+MjAxOTwvWWVhcj48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</w:fldData>
        </w:fldChar>
      </w:r>
      <w:r w:rsidR="00E83817">
        <w:instrText xml:space="preserve"> ADDIN EN.CITE.DATA </w:instrText>
      </w:r>
      <w:r w:rsidR="00E83817">
        <w:fldChar w:fldCharType="end"/>
      </w:r>
      <w:r w:rsidR="00F108D2" w:rsidRPr="00516427">
        <w:fldChar w:fldCharType="separate"/>
      </w:r>
      <w:r w:rsidR="00E83817" w:rsidRPr="00E83817">
        <w:rPr>
          <w:noProof/>
          <w:vertAlign w:val="superscript"/>
        </w:rPr>
        <w:t>66</w:t>
      </w:r>
      <w:r w:rsidR="00F108D2" w:rsidRPr="00516427">
        <w:fldChar w:fldCharType="end"/>
      </w:r>
      <w:r w:rsidRPr="00516427">
        <w:t xml:space="preserve"> By inhibit</w:t>
      </w:r>
      <w:r w:rsidR="006E7D0F" w:rsidRPr="00516427">
        <w:t>i</w:t>
      </w:r>
      <w:r w:rsidRPr="00516427">
        <w:t xml:space="preserve">ng BTK–dependent </w:t>
      </w:r>
      <w:r w:rsidR="002C7994" w:rsidRPr="00516427">
        <w:t>pathways, includ</w:t>
      </w:r>
      <w:r w:rsidR="002C7994" w:rsidRPr="00954333">
        <w:t xml:space="preserve">ing </w:t>
      </w:r>
      <w:r w:rsidR="00B557DE" w:rsidRPr="00954333">
        <w:t>BCR</w:t>
      </w:r>
      <w:r w:rsidR="00403F02" w:rsidRPr="00954333">
        <w:t>-mediated</w:t>
      </w:r>
      <w:r w:rsidR="00B557DE" w:rsidRPr="00954333">
        <w:t xml:space="preserve"> </w:t>
      </w:r>
      <w:proofErr w:type="spellStart"/>
      <w:r w:rsidRPr="00954333">
        <w:t>signaling</w:t>
      </w:r>
      <w:proofErr w:type="spellEnd"/>
      <w:r w:rsidR="00403F02" w:rsidRPr="00954333">
        <w:t>/</w:t>
      </w:r>
      <w:r w:rsidR="004B4BEB" w:rsidRPr="00954333">
        <w:t>adhesion</w:t>
      </w:r>
      <w:r w:rsidR="001C705B" w:rsidRPr="00954333">
        <w:t>, and CXCL12-</w:t>
      </w:r>
      <w:r w:rsidR="002273FA" w:rsidRPr="00954333">
        <w:t>induced</w:t>
      </w:r>
      <w:r w:rsidR="001C705B" w:rsidRPr="00954333">
        <w:t xml:space="preserve"> migration</w:t>
      </w:r>
      <w:r w:rsidR="004B4BEB" w:rsidRPr="00954333">
        <w:t>,</w:t>
      </w:r>
      <w:r w:rsidR="00D84E30" w:rsidRPr="00954333">
        <w:fldChar w:fldCharType="begin">
          <w:fldData xml:space="preserve">PEVuZE5vdGU+PENpdGU+PEF1dGhvcj5kZSBSb29pajwvQXV0aG9yPjxZZWFyPjIwMTI8L1llYXI+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</w:fldData>
        </w:fldChar>
      </w:r>
      <w:r w:rsidR="00E83817">
        <w:instrText xml:space="preserve"> ADDIN EN.CITE </w:instrText>
      </w:r>
      <w:r w:rsidR="00E83817">
        <w:fldChar w:fldCharType="begin">
          <w:fldData xml:space="preserve">PEVuZE5vdGU+PENpdGU+PEF1dGhvcj5kZSBSb29pajwvQXV0aG9yPjxZZWFyPjIwMTI8L1llYXI+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</w:fldData>
        </w:fldChar>
      </w:r>
      <w:r w:rsidR="00E83817">
        <w:instrText xml:space="preserve"> ADDIN EN.CITE.DATA </w:instrText>
      </w:r>
      <w:r w:rsidR="00E83817">
        <w:fldChar w:fldCharType="end"/>
      </w:r>
      <w:r w:rsidR="00D84E30" w:rsidRPr="00954333">
        <w:fldChar w:fldCharType="separate"/>
      </w:r>
      <w:r w:rsidR="00E83817" w:rsidRPr="00E83817">
        <w:rPr>
          <w:noProof/>
          <w:vertAlign w:val="superscript"/>
        </w:rPr>
        <w:t>67</w:t>
      </w:r>
      <w:r w:rsidR="00D84E30" w:rsidRPr="00954333">
        <w:fldChar w:fldCharType="end"/>
      </w:r>
      <w:r w:rsidR="004B4BEB" w:rsidRPr="00954333">
        <w:t xml:space="preserve"> </w:t>
      </w:r>
      <w:r w:rsidR="00A823E3" w:rsidRPr="00954333">
        <w:t xml:space="preserve">ibrutinib </w:t>
      </w:r>
      <w:r w:rsidR="00003DDE" w:rsidRPr="00954333">
        <w:t>redistributes</w:t>
      </w:r>
      <w:r w:rsidRPr="00954333">
        <w:t xml:space="preserve"> leukemic cells from tissue to </w:t>
      </w:r>
      <w:r w:rsidR="008C3427" w:rsidRPr="00954333">
        <w:t xml:space="preserve">peripheral </w:t>
      </w:r>
      <w:r w:rsidRPr="00954333">
        <w:t>blood.</w:t>
      </w:r>
      <w:r w:rsidR="00EE6CE3" w:rsidRPr="00954333">
        <w:fldChar w:fldCharType="begin">
          <w:fldData xml:space="preserve">PEVuZE5vdGU+PENpdGU+PEF1dGhvcj5Xb2Rhcno8L0F1dGhvcj48WWVhcj4yMDE0PC9ZZWFyPjxS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==
</w:fldData>
        </w:fldChar>
      </w:r>
      <w:r w:rsidR="00E83817">
        <w:instrText xml:space="preserve"> ADDIN EN.CITE </w:instrText>
      </w:r>
      <w:r w:rsidR="00E83817">
        <w:fldChar w:fldCharType="begin">
          <w:fldData xml:space="preserve">PEVuZE5vdGU+PENpdGU+PEF1dGhvcj5Xb2Rhcno8L0F1dGhvcj48WWVhcj4yMDE0PC9ZZWFyPjxS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==
</w:fldData>
        </w:fldChar>
      </w:r>
      <w:r w:rsidR="00E83817">
        <w:instrText xml:space="preserve"> ADDIN EN.CITE.DATA </w:instrText>
      </w:r>
      <w:r w:rsidR="00E83817">
        <w:fldChar w:fldCharType="end"/>
      </w:r>
      <w:r w:rsidR="00EE6CE3" w:rsidRPr="00954333">
        <w:fldChar w:fldCharType="separate"/>
      </w:r>
      <w:r w:rsidR="00E83817" w:rsidRPr="00E83817">
        <w:rPr>
          <w:noProof/>
          <w:vertAlign w:val="superscript"/>
        </w:rPr>
        <w:t>68</w:t>
      </w:r>
      <w:r w:rsidR="00EE6CE3" w:rsidRPr="00954333">
        <w:fldChar w:fldCharType="end"/>
      </w:r>
      <w:r w:rsidRPr="00954333">
        <w:t xml:space="preserve"> </w:t>
      </w:r>
      <w:r w:rsidR="008C3427" w:rsidRPr="00954333">
        <w:t>T</w:t>
      </w:r>
      <w:r w:rsidRPr="00954333">
        <w:t>he</w:t>
      </w:r>
      <w:r w:rsidR="001F4BCE" w:rsidRPr="00954333">
        <w:t>re,</w:t>
      </w:r>
      <w:r w:rsidRPr="00954333">
        <w:t xml:space="preserve"> </w:t>
      </w:r>
      <w:r w:rsidR="001F4BCE" w:rsidRPr="00954333">
        <w:t xml:space="preserve">the </w:t>
      </w:r>
      <w:r w:rsidRPr="00954333">
        <w:t xml:space="preserve">CLL cells specifically increase levels of </w:t>
      </w:r>
      <w:proofErr w:type="spellStart"/>
      <w:r w:rsidRPr="00954333">
        <w:t>sIgM</w:t>
      </w:r>
      <w:proofErr w:type="spellEnd"/>
      <w:r w:rsidRPr="00954333">
        <w:t xml:space="preserve">, </w:t>
      </w:r>
      <w:r w:rsidR="00403F02" w:rsidRPr="00954333">
        <w:t xml:space="preserve">mimicking the recovery </w:t>
      </w:r>
      <w:r w:rsidR="00403F02" w:rsidRPr="00954333">
        <w:rPr>
          <w:i/>
          <w:iCs/>
        </w:rPr>
        <w:t>in vitro</w:t>
      </w:r>
      <w:r w:rsidR="00403F02" w:rsidRPr="00954333">
        <w:t>.</w:t>
      </w:r>
      <w:r w:rsidR="00322468" w:rsidRPr="00954333">
        <w:fldChar w:fldCharType="begin">
          <w:fldData xml:space="preserve">PEVuZE5vdGU+PENpdGU+PEF1dGhvcj5Nb2NrcmlkZ2U8L0F1dGhvcj48WWVhcj4yMDA3PC9ZZWFy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</w:fldData>
        </w:fldChar>
      </w:r>
      <w:r w:rsidR="00E83817">
        <w:instrText xml:space="preserve"> ADDIN EN.CITE </w:instrText>
      </w:r>
      <w:r w:rsidR="00E83817">
        <w:fldChar w:fldCharType="begin">
          <w:fldData xml:space="preserve">PEVuZE5vdGU+PENpdGU+PEF1dGhvcj5Nb2NrcmlkZ2U8L0F1dGhvcj48WWVhcj4yMDA3PC9ZZWFy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</w:fldData>
        </w:fldChar>
      </w:r>
      <w:r w:rsidR="00E83817">
        <w:instrText xml:space="preserve"> ADDIN EN.CITE.DATA </w:instrText>
      </w:r>
      <w:r w:rsidR="00E83817">
        <w:fldChar w:fldCharType="end"/>
      </w:r>
      <w:r w:rsidR="00322468" w:rsidRPr="00954333">
        <w:fldChar w:fldCharType="separate"/>
      </w:r>
      <w:r w:rsidR="00E83817" w:rsidRPr="00E83817">
        <w:rPr>
          <w:noProof/>
          <w:vertAlign w:val="superscript"/>
        </w:rPr>
        <w:t>16</w:t>
      </w:r>
      <w:r w:rsidR="00322468" w:rsidRPr="00954333">
        <w:fldChar w:fldCharType="end"/>
      </w:r>
      <w:r w:rsidR="00403F02" w:rsidRPr="00954333">
        <w:t xml:space="preserve">  </w:t>
      </w:r>
      <w:bookmarkStart w:id="0" w:name="_Hlk68255618"/>
      <w:r w:rsidR="00403F02" w:rsidRPr="00954333">
        <w:t xml:space="preserve">Re-expressed </w:t>
      </w:r>
      <w:proofErr w:type="spellStart"/>
      <w:r w:rsidR="00403F02" w:rsidRPr="00954333">
        <w:t>sIgM</w:t>
      </w:r>
      <w:proofErr w:type="spellEnd"/>
      <w:r w:rsidR="00403F02" w:rsidRPr="00954333">
        <w:t xml:space="preserve"> </w:t>
      </w:r>
      <w:r w:rsidRPr="00954333">
        <w:t>retain</w:t>
      </w:r>
      <w:r w:rsidR="002273FA" w:rsidRPr="00954333">
        <w:t>s</w:t>
      </w:r>
      <w:r w:rsidRPr="00954333">
        <w:t xml:space="preserve"> </w:t>
      </w:r>
      <w:proofErr w:type="spellStart"/>
      <w:r w:rsidRPr="00954333">
        <w:t>signaling</w:t>
      </w:r>
      <w:proofErr w:type="spellEnd"/>
      <w:r w:rsidRPr="00954333">
        <w:t xml:space="preserve"> </w:t>
      </w:r>
      <w:r w:rsidRPr="0073475B">
        <w:t xml:space="preserve">function </w:t>
      </w:r>
      <w:r w:rsidR="009B2725" w:rsidRPr="0073475B">
        <w:t xml:space="preserve">at the level of phosphorylation of SYK </w:t>
      </w:r>
      <w:r w:rsidRPr="00954333">
        <w:t xml:space="preserve">upstream </w:t>
      </w:r>
      <w:r w:rsidR="002C7994" w:rsidRPr="00954333">
        <w:t>of</w:t>
      </w:r>
      <w:r w:rsidRPr="00954333">
        <w:t xml:space="preserve"> BTK</w:t>
      </w:r>
      <w:r w:rsidR="004B6861" w:rsidRPr="00954333">
        <w:t xml:space="preserve"> </w:t>
      </w:r>
      <w:r w:rsidR="00403F02" w:rsidRPr="00954333">
        <w:t>blockade</w:t>
      </w:r>
      <w:r w:rsidR="00F50CBD" w:rsidRPr="00954333">
        <w:t>.</w:t>
      </w:r>
      <w:r w:rsidR="00F50CBD" w:rsidRPr="002B73E6">
        <w:fldChar w:fldCharType="begin">
          <w:fldData xml:space="preserve">PEVuZE5vdGU+PENpdGU+PEF1dGhvcj5EJmFwb3M7QXZvbGE8L0F1dGhvcj48WWVhcj4yMDE2PC9Z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</w:fldData>
        </w:fldChar>
      </w:r>
      <w:r w:rsidR="00E83817">
        <w:instrText xml:space="preserve"> ADDIN EN.CITE </w:instrText>
      </w:r>
      <w:r w:rsidR="00E83817">
        <w:fldChar w:fldCharType="begin">
          <w:fldData xml:space="preserve">PEVuZE5vdGU+PENpdGU+PEF1dGhvcj5EJmFwb3M7QXZvbGE8L0F1dGhvcj48WWVhcj4yMDE2PC9Z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</w:fldData>
        </w:fldChar>
      </w:r>
      <w:r w:rsidR="00E83817">
        <w:instrText xml:space="preserve"> ADDIN EN.CITE.DATA </w:instrText>
      </w:r>
      <w:r w:rsidR="00E83817">
        <w:fldChar w:fldCharType="end"/>
      </w:r>
      <w:r w:rsidR="00F50CBD" w:rsidRPr="002B73E6">
        <w:fldChar w:fldCharType="separate"/>
      </w:r>
      <w:r w:rsidR="00E83817" w:rsidRPr="00E83817">
        <w:rPr>
          <w:noProof/>
          <w:vertAlign w:val="superscript"/>
        </w:rPr>
        <w:t>65</w:t>
      </w:r>
      <w:r w:rsidR="00F50CBD" w:rsidRPr="002B73E6">
        <w:fldChar w:fldCharType="end"/>
      </w:r>
      <w:r w:rsidR="00F50CBD" w:rsidRPr="00954333">
        <w:t xml:space="preserve"> </w:t>
      </w:r>
      <w:bookmarkEnd w:id="0"/>
      <w:r w:rsidR="004B4BEB" w:rsidRPr="00954333">
        <w:t>There is also</w:t>
      </w:r>
      <w:r w:rsidR="002C7994" w:rsidRPr="00954333">
        <w:t xml:space="preserve"> </w:t>
      </w:r>
      <w:r w:rsidR="00EF151C" w:rsidRPr="00954333">
        <w:t xml:space="preserve">the </w:t>
      </w:r>
      <w:r w:rsidR="005C2068" w:rsidRPr="00954333">
        <w:t>reco</w:t>
      </w:r>
      <w:r w:rsidR="007E7138" w:rsidRPr="00954333">
        <w:t>nstitut</w:t>
      </w:r>
      <w:r w:rsidR="004B4BEB" w:rsidRPr="00954333">
        <w:t>ion of</w:t>
      </w:r>
      <w:r w:rsidR="005C2068" w:rsidRPr="00954333">
        <w:t xml:space="preserve"> </w:t>
      </w:r>
      <w:r w:rsidR="00BC575E" w:rsidRPr="00954333">
        <w:t xml:space="preserve">complex </w:t>
      </w:r>
      <w:r w:rsidR="00C7477E" w:rsidRPr="00954333">
        <w:t>N-glycosylated</w:t>
      </w:r>
      <w:r w:rsidR="00BC575E" w:rsidRPr="00954333">
        <w:t xml:space="preserve"> structures in the constant region</w:t>
      </w:r>
      <w:r w:rsidR="00C7477E" w:rsidRPr="00954333">
        <w:t xml:space="preserve">, </w:t>
      </w:r>
      <w:r w:rsidR="003F5499" w:rsidRPr="00954333">
        <w:t>a</w:t>
      </w:r>
      <w:r w:rsidR="004B4BEB" w:rsidRPr="00954333">
        <w:t>nother</w:t>
      </w:r>
      <w:r w:rsidR="00C7477E" w:rsidRPr="00954333">
        <w:t xml:space="preserve"> feature of </w:t>
      </w:r>
      <w:r w:rsidR="00FB05F5" w:rsidRPr="00954333">
        <w:t>disengagement</w:t>
      </w:r>
      <w:r w:rsidR="00C7477E" w:rsidRPr="00954333">
        <w:t xml:space="preserve"> from antigen</w:t>
      </w:r>
      <w:r w:rsidR="00CB3AAE" w:rsidRPr="00954333">
        <w:t>.</w:t>
      </w:r>
      <w:r w:rsidR="006470B9" w:rsidRPr="00954333">
        <w:fldChar w:fldCharType="begin">
          <w:fldData xml:space="preserve">PEVuZE5vdGU+PENpdGU+PEF1dGhvcj5Lcnlzb3Y8L0F1dGhvcj48WWVhcj4yMDEwPC9ZZWFyPjxS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</w:fldData>
        </w:fldChar>
      </w:r>
      <w:r w:rsidR="00E83817">
        <w:instrText xml:space="preserve"> ADDIN EN.CITE </w:instrText>
      </w:r>
      <w:r w:rsidR="00E83817">
        <w:fldChar w:fldCharType="begin">
          <w:fldData xml:space="preserve">PEVuZE5vdGU+PENpdGU+PEF1dGhvcj5Lcnlzb3Y8L0F1dGhvcj48WWVhcj4yMDEwPC9ZZWFyPjxS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</w:fldData>
        </w:fldChar>
      </w:r>
      <w:r w:rsidR="00E83817">
        <w:instrText xml:space="preserve"> ADDIN EN.CITE.DATA </w:instrText>
      </w:r>
      <w:r w:rsidR="00E83817">
        <w:fldChar w:fldCharType="end"/>
      </w:r>
      <w:r w:rsidR="006470B9" w:rsidRPr="00954333">
        <w:fldChar w:fldCharType="separate"/>
      </w:r>
      <w:r w:rsidR="00E83817" w:rsidRPr="00E83817">
        <w:rPr>
          <w:noProof/>
          <w:vertAlign w:val="superscript"/>
        </w:rPr>
        <w:t>69</w:t>
      </w:r>
      <w:r w:rsidR="006470B9" w:rsidRPr="00954333">
        <w:fldChar w:fldCharType="end"/>
      </w:r>
      <w:r w:rsidR="00CB3AAE" w:rsidRPr="00954333">
        <w:t xml:space="preserve"> Th</w:t>
      </w:r>
      <w:r w:rsidR="0015766B" w:rsidRPr="00954333">
        <w:t>ese</w:t>
      </w:r>
      <w:r w:rsidR="00CB3AAE" w:rsidRPr="00954333">
        <w:t xml:space="preserve"> phenomen</w:t>
      </w:r>
      <w:r w:rsidR="0015766B" w:rsidRPr="00954333">
        <w:t>a</w:t>
      </w:r>
      <w:r w:rsidR="00CB3AAE" w:rsidRPr="00954333">
        <w:t xml:space="preserve"> </w:t>
      </w:r>
      <w:r w:rsidR="00C47562" w:rsidRPr="00954333">
        <w:t xml:space="preserve">are selective for </w:t>
      </w:r>
      <w:proofErr w:type="spellStart"/>
      <w:r w:rsidR="00C47562" w:rsidRPr="00954333">
        <w:t>sIgM</w:t>
      </w:r>
      <w:proofErr w:type="spellEnd"/>
      <w:r w:rsidR="00C47562" w:rsidRPr="00954333">
        <w:t xml:space="preserve"> and </w:t>
      </w:r>
      <w:r w:rsidR="00CB3AAE" w:rsidRPr="00954333">
        <w:t xml:space="preserve">contrast </w:t>
      </w:r>
      <w:r w:rsidR="0015766B" w:rsidRPr="00954333">
        <w:t xml:space="preserve">with </w:t>
      </w:r>
      <w:r w:rsidR="00C47562" w:rsidRPr="00954333">
        <w:t>the expression</w:t>
      </w:r>
      <w:r w:rsidR="00CB3AAE" w:rsidRPr="00954333">
        <w:t xml:space="preserve"> of </w:t>
      </w:r>
      <w:proofErr w:type="spellStart"/>
      <w:r w:rsidR="00CB3AAE" w:rsidRPr="00954333">
        <w:t>sIgD</w:t>
      </w:r>
      <w:proofErr w:type="spellEnd"/>
      <w:r w:rsidR="00C47562" w:rsidRPr="00954333">
        <w:t xml:space="preserve">, and </w:t>
      </w:r>
      <w:r w:rsidR="00001D88" w:rsidRPr="00954333">
        <w:t>of</w:t>
      </w:r>
      <w:r w:rsidR="00C47562" w:rsidRPr="00954333">
        <w:t xml:space="preserve"> the majority of other receptors </w:t>
      </w:r>
      <w:r w:rsidR="00CB3AAE" w:rsidRPr="00954333">
        <w:t>that gradually decline</w:t>
      </w:r>
      <w:r w:rsidR="00C47562" w:rsidRPr="00954333">
        <w:t>.</w:t>
      </w:r>
      <w:r w:rsidR="00632324" w:rsidRPr="00954333">
        <w:fldChar w:fldCharType="begin">
          <w:fldData xml:space="preserve">PEVuZE5vdGU+PENpdGU+PEF1dGhvcj5EcmVubmFuPC9BdXRob3I+PFllYXI+MjAxOTwvWWVhcj48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</w:fldData>
        </w:fldChar>
      </w:r>
      <w:r w:rsidR="00E83817">
        <w:instrText xml:space="preserve"> ADDIN EN.CITE </w:instrText>
      </w:r>
      <w:r w:rsidR="00E83817">
        <w:fldChar w:fldCharType="begin">
          <w:fldData xml:space="preserve">PEVuZE5vdGU+PENpdGU+PEF1dGhvcj5EcmVubmFuPC9BdXRob3I+PFllYXI+MjAxOTwvWWVhcj48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</w:fldData>
        </w:fldChar>
      </w:r>
      <w:r w:rsidR="00E83817">
        <w:instrText xml:space="preserve"> ADDIN EN.CITE.DATA </w:instrText>
      </w:r>
      <w:r w:rsidR="00E83817">
        <w:fldChar w:fldCharType="end"/>
      </w:r>
      <w:r w:rsidR="00632324" w:rsidRPr="00954333">
        <w:fldChar w:fldCharType="separate"/>
      </w:r>
      <w:r w:rsidR="00E83817" w:rsidRPr="00E83817">
        <w:rPr>
          <w:noProof/>
          <w:vertAlign w:val="superscript"/>
        </w:rPr>
        <w:t>66</w:t>
      </w:r>
      <w:r w:rsidR="00632324" w:rsidRPr="00954333">
        <w:fldChar w:fldCharType="end"/>
      </w:r>
      <w:r w:rsidR="00A01F91" w:rsidRPr="00954333">
        <w:t xml:space="preserve"> </w:t>
      </w:r>
      <w:r w:rsidR="003D7D18" w:rsidRPr="00954333">
        <w:t>The increase</w:t>
      </w:r>
      <w:r w:rsidR="0096170A" w:rsidRPr="00954333">
        <w:t xml:space="preserve"> of </w:t>
      </w:r>
      <w:proofErr w:type="spellStart"/>
      <w:r w:rsidR="0096170A" w:rsidRPr="00954333">
        <w:t>sIgM</w:t>
      </w:r>
      <w:proofErr w:type="spellEnd"/>
      <w:r w:rsidR="0096170A" w:rsidRPr="00954333">
        <w:t xml:space="preserve"> </w:t>
      </w:r>
      <w:r w:rsidR="002C7994" w:rsidRPr="00954333">
        <w:t xml:space="preserve">levels and </w:t>
      </w:r>
      <w:proofErr w:type="spellStart"/>
      <w:r w:rsidR="002C7994" w:rsidRPr="00954333">
        <w:t>signaling</w:t>
      </w:r>
      <w:proofErr w:type="spellEnd"/>
      <w:r w:rsidR="002C7994" w:rsidRPr="00954333">
        <w:t xml:space="preserve"> capacity with no change in</w:t>
      </w:r>
      <w:r w:rsidR="0096170A" w:rsidRPr="00954333">
        <w:t xml:space="preserve"> </w:t>
      </w:r>
      <w:proofErr w:type="spellStart"/>
      <w:r w:rsidR="0096170A" w:rsidRPr="00954333">
        <w:t>sIgD</w:t>
      </w:r>
      <w:proofErr w:type="spellEnd"/>
      <w:r w:rsidR="00100B40" w:rsidRPr="00954333">
        <w:t>,</w:t>
      </w:r>
      <w:r w:rsidR="0096170A" w:rsidRPr="00954333">
        <w:t xml:space="preserve"> is </w:t>
      </w:r>
      <w:r w:rsidR="00F175CA" w:rsidRPr="00954333">
        <w:t xml:space="preserve">again </w:t>
      </w:r>
      <w:r w:rsidR="0096170A" w:rsidRPr="00954333">
        <w:t xml:space="preserve">a defining feature of </w:t>
      </w:r>
      <w:r w:rsidR="00633D51" w:rsidRPr="00954333">
        <w:t xml:space="preserve">recovery from </w:t>
      </w:r>
      <w:r w:rsidR="001C705B" w:rsidRPr="00954333">
        <w:t xml:space="preserve">the anergic state </w:t>
      </w:r>
      <w:r w:rsidR="00403F02" w:rsidRPr="00954333">
        <w:t>pre-</w:t>
      </w:r>
      <w:r w:rsidR="001C705B" w:rsidRPr="00954333">
        <w:t xml:space="preserve">induced by </w:t>
      </w:r>
      <w:r w:rsidR="0015766B" w:rsidRPr="00954333">
        <w:t xml:space="preserve">chronic </w:t>
      </w:r>
      <w:r w:rsidR="0096170A" w:rsidRPr="00954333">
        <w:t>antigen engagement</w:t>
      </w:r>
      <w:r w:rsidR="0015766B" w:rsidRPr="00954333">
        <w:t xml:space="preserve"> in normal B cells</w:t>
      </w:r>
      <w:r w:rsidR="002B0DAA" w:rsidRPr="00954333">
        <w:t>.</w:t>
      </w:r>
      <w:r w:rsidR="002B0DAA" w:rsidRPr="00954333">
        <w:fldChar w:fldCharType="begin"/>
      </w:r>
      <w:r w:rsidR="00E83817">
        <w:instrText xml:space="preserve"> ADDIN EN.CITE &lt;EndNote&gt;&lt;Cite&gt;&lt;Author&gt;Yarkoni&lt;/Author&gt;&lt;Year&gt;2010&lt;/Year&gt;&lt;RecNum&gt;7308&lt;/RecNum&gt;&lt;DisplayText&gt;&lt;style face="superscript"&gt;63&lt;/style&gt;&lt;/DisplayText&gt;&lt;record&gt;&lt;rec-number&gt;7308&lt;/rec-number&gt;&lt;foreign-keys&gt;&lt;key app="EN" db-id="awvvaeavbeestpefefm5w2fcr5rwwfrfr0pt" timestamp="1611278897"&gt;7308&lt;/key&gt;&lt;/foreign-keys&gt;&lt;ref-type name="Journal Article"&gt;17&lt;/ref-type&gt;&lt;contributors&gt;&lt;authors&gt;&lt;author&gt;Yarkoni, Y.&lt;/author&gt;&lt;author&gt;Getahun, A.&lt;/author&gt;&lt;author&gt;Cambier, J. C.&lt;/author&gt;&lt;/authors&gt;&lt;/contributors&gt;&lt;auth-address&gt;Integrated Department of Immunology, University of Colorado School of Medicine and National Jewish Health, Denver, CO, USA.&lt;/auth-address&gt;&lt;titles&gt;&lt;title&gt;Molecular underpinning of B-cell anergy&lt;/title&gt;&lt;secondary-title&gt;Immunol Rev&lt;/secondary-title&gt;&lt;/titles&gt;&lt;periodical&gt;&lt;full-title&gt;Immunol Rev&lt;/full-title&gt;&lt;/periodical&gt;&lt;pages&gt;249-63&lt;/pages&gt;&lt;volume&gt;237&lt;/volume&gt;&lt;number&gt;1&lt;/number&gt;&lt;edition&gt;2010/08/24&lt;/edition&gt;&lt;keywords&gt;&lt;keyword&gt;Animals&lt;/keyword&gt;&lt;keyword&gt;B-Lymphocytes/*immunology&lt;/keyword&gt;&lt;keyword&gt;*Clonal Anergy&lt;/keyword&gt;&lt;keyword&gt;Humans&lt;/keyword&gt;&lt;keyword&gt;Lymphocyte Activation&lt;/keyword&gt;&lt;keyword&gt;Models, Immunological&lt;/keyword&gt;&lt;keyword&gt;Signal Transduction&lt;/keyword&gt;&lt;/keywords&gt;&lt;dates&gt;&lt;year&gt;2010&lt;/year&gt;&lt;pub-dates&gt;&lt;date&gt;Sep&lt;/date&gt;&lt;/pub-dates&gt;&lt;/dates&gt;&lt;isbn&gt;1600-065X (Electronic)&amp;#xD;0105-2896 (Linking)&lt;/isbn&gt;&lt;accession-num&gt;20727040&lt;/accession-num&gt;&lt;urls&gt;&lt;related-urls&gt;&lt;url&gt;https://www.ncbi.nlm.nih.gov/pubmed/20727040&lt;/url&gt;&lt;/related-urls&gt;&lt;/urls&gt;&lt;custom2&gt;PMC2968701&lt;/custom2&gt;&lt;electronic-resource-num&gt;10.1111/j.1600-065X.2010.00936.x&lt;/electronic-resource-num&gt;&lt;/record&gt;&lt;/Cite&gt;&lt;/EndNote&gt;</w:instrText>
      </w:r>
      <w:r w:rsidR="002B0DAA" w:rsidRPr="00954333">
        <w:fldChar w:fldCharType="separate"/>
      </w:r>
      <w:r w:rsidR="00E83817" w:rsidRPr="00E83817">
        <w:rPr>
          <w:noProof/>
          <w:vertAlign w:val="superscript"/>
        </w:rPr>
        <w:t>63</w:t>
      </w:r>
      <w:r w:rsidR="002B0DAA" w:rsidRPr="00954333">
        <w:fldChar w:fldCharType="end"/>
      </w:r>
      <w:r w:rsidR="000A1E3B" w:rsidRPr="00954333">
        <w:t xml:space="preserve"> </w:t>
      </w:r>
      <w:r w:rsidR="00001D88" w:rsidRPr="00954333">
        <w:t>Among the other rece</w:t>
      </w:r>
      <w:r w:rsidR="00403F02" w:rsidRPr="00954333">
        <w:t>p</w:t>
      </w:r>
      <w:r w:rsidR="00001D88" w:rsidRPr="00954333">
        <w:t xml:space="preserve">tors, </w:t>
      </w:r>
      <w:r w:rsidR="00646908" w:rsidRPr="00954333">
        <w:t xml:space="preserve">CD20 is one </w:t>
      </w:r>
      <w:r w:rsidR="00001D88" w:rsidRPr="00954333">
        <w:t xml:space="preserve">of </w:t>
      </w:r>
      <w:r w:rsidR="00646908" w:rsidRPr="00954333">
        <w:t xml:space="preserve">the most </w:t>
      </w:r>
      <w:r w:rsidR="00646908" w:rsidRPr="0073475B">
        <w:t>dow</w:t>
      </w:r>
      <w:r w:rsidR="002C7994" w:rsidRPr="0073475B">
        <w:t>n</w:t>
      </w:r>
      <w:r w:rsidR="00646908" w:rsidRPr="0073475B">
        <w:t>modulated</w:t>
      </w:r>
      <w:r w:rsidR="00F127A7" w:rsidRPr="0073475B">
        <w:t xml:space="preserve"> during therapy</w:t>
      </w:r>
      <w:r w:rsidR="007A2C2A">
        <w:rPr>
          <w:color w:val="FF0000"/>
        </w:rPr>
        <w:t>,</w:t>
      </w:r>
      <w:r w:rsidR="007A2C2A" w:rsidRPr="002B73E6">
        <w:fldChar w:fldCharType="begin">
          <w:fldData xml:space="preserve">PEVuZE5vdGU+PENpdGU+PEF1dGhvcj5EJmFwb3M7QXZvbGE8L0F1dGhvcj48WWVhcj4yMDE2PC9Z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</w:fldData>
        </w:fldChar>
      </w:r>
      <w:r w:rsidR="00E83817">
        <w:instrText xml:space="preserve"> ADDIN EN.CITE </w:instrText>
      </w:r>
      <w:r w:rsidR="00E83817">
        <w:fldChar w:fldCharType="begin">
          <w:fldData xml:space="preserve">PEVuZE5vdGU+PENpdGU+PEF1dGhvcj5EJmFwb3M7QXZvbGE8L0F1dGhvcj48WWVhcj4yMDE2PC9Z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</w:fldData>
        </w:fldChar>
      </w:r>
      <w:r w:rsidR="00E83817">
        <w:instrText xml:space="preserve"> ADDIN EN.CITE.DATA </w:instrText>
      </w:r>
      <w:r w:rsidR="00E83817">
        <w:fldChar w:fldCharType="end"/>
      </w:r>
      <w:r w:rsidR="007A2C2A" w:rsidRPr="002B73E6">
        <w:fldChar w:fldCharType="separate"/>
      </w:r>
      <w:r w:rsidR="00E83817" w:rsidRPr="00E83817">
        <w:rPr>
          <w:noProof/>
          <w:vertAlign w:val="superscript"/>
        </w:rPr>
        <w:t>65</w:t>
      </w:r>
      <w:r w:rsidR="007A2C2A" w:rsidRPr="002B73E6">
        <w:fldChar w:fldCharType="end"/>
      </w:r>
      <w:r w:rsidR="009D1697">
        <w:t xml:space="preserve"> </w:t>
      </w:r>
      <w:r w:rsidR="002C7994" w:rsidRPr="00954333">
        <w:t xml:space="preserve">possibly </w:t>
      </w:r>
      <w:r w:rsidR="005778F5" w:rsidRPr="00954333">
        <w:t>via inhib</w:t>
      </w:r>
      <w:r w:rsidR="00D970D8">
        <w:t xml:space="preserve">ition </w:t>
      </w:r>
      <w:r w:rsidR="005778F5" w:rsidRPr="00954333">
        <w:t>of an activating</w:t>
      </w:r>
      <w:r w:rsidR="001F1C0D" w:rsidRPr="00954333">
        <w:t xml:space="preserve"> SDF-1</w:t>
      </w:r>
      <w:r w:rsidR="002C7994" w:rsidRPr="00954333">
        <w:t>-</w:t>
      </w:r>
      <w:r w:rsidR="001F1C0D" w:rsidRPr="00954333">
        <w:t>mediated CXCR4</w:t>
      </w:r>
      <w:r w:rsidR="00BC4F10" w:rsidRPr="00954333">
        <w:t xml:space="preserve"> signal.</w:t>
      </w:r>
      <w:r w:rsidR="004E66FC" w:rsidRPr="00954333">
        <w:fldChar w:fldCharType="begin">
          <w:fldData xml:space="preserve">PEVuZE5vdGU+PENpdGU+PEF1dGhvcj5QYXZsYXNvdmE8L0F1dGhvcj48WWVhcj4yMDE2PC9ZZWFy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</w:fldData>
        </w:fldChar>
      </w:r>
      <w:r w:rsidR="00E83817">
        <w:instrText xml:space="preserve"> ADDIN EN.CITE </w:instrText>
      </w:r>
      <w:r w:rsidR="00E83817">
        <w:fldChar w:fldCharType="begin">
          <w:fldData xml:space="preserve">PEVuZE5vdGU+PENpdGU+PEF1dGhvcj5QYXZsYXNvdmE8L0F1dGhvcj48WWVhcj4yMDE2PC9ZZWFy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</w:fldData>
        </w:fldChar>
      </w:r>
      <w:r w:rsidR="00E83817">
        <w:instrText xml:space="preserve"> ADDIN EN.CITE.DATA </w:instrText>
      </w:r>
      <w:r w:rsidR="00E83817">
        <w:fldChar w:fldCharType="end"/>
      </w:r>
      <w:r w:rsidR="004E66FC" w:rsidRPr="00954333">
        <w:fldChar w:fldCharType="separate"/>
      </w:r>
      <w:r w:rsidR="00E83817" w:rsidRPr="00E83817">
        <w:rPr>
          <w:noProof/>
          <w:vertAlign w:val="superscript"/>
        </w:rPr>
        <w:t>70</w:t>
      </w:r>
      <w:r w:rsidR="004E66FC" w:rsidRPr="00954333">
        <w:fldChar w:fldCharType="end"/>
      </w:r>
      <w:r w:rsidR="00C24831" w:rsidRPr="00954333">
        <w:t xml:space="preserve"> </w:t>
      </w:r>
      <w:r w:rsidR="00F127A7">
        <w:t xml:space="preserve">   </w:t>
      </w:r>
    </w:p>
    <w:p w14:paraId="5A266E03" w14:textId="58112952" w:rsidR="008E17E4" w:rsidRDefault="00403F02">
      <w:r w:rsidRPr="00954333">
        <w:t>I</w:t>
      </w:r>
      <w:r w:rsidR="00FB5EAC" w:rsidRPr="00954333">
        <w:t>t is in the peripheral blood that</w:t>
      </w:r>
      <w:r w:rsidR="00C52C89" w:rsidRPr="00954333">
        <w:t xml:space="preserve"> </w:t>
      </w:r>
      <w:r w:rsidR="00215BB8" w:rsidRPr="00954333">
        <w:t xml:space="preserve">ibrutinib-treated </w:t>
      </w:r>
      <w:r w:rsidR="00C85AF3" w:rsidRPr="00954333">
        <w:t xml:space="preserve">CLL cells will </w:t>
      </w:r>
      <w:r w:rsidR="00AE5FA9" w:rsidRPr="00954333">
        <w:t xml:space="preserve">lack </w:t>
      </w:r>
      <w:r w:rsidR="00322E36" w:rsidRPr="00954333">
        <w:t xml:space="preserve">the </w:t>
      </w:r>
      <w:r w:rsidR="00AE5FA9" w:rsidRPr="00954333">
        <w:t>nourishing signal</w:t>
      </w:r>
      <w:r w:rsidR="00A859FC" w:rsidRPr="00954333">
        <w:t>s</w:t>
      </w:r>
      <w:r w:rsidR="00AE5FA9" w:rsidRPr="00954333">
        <w:t xml:space="preserve"> from (</w:t>
      </w:r>
      <w:r w:rsidR="00FB094E" w:rsidRPr="00954333">
        <w:t>self-</w:t>
      </w:r>
      <w:r w:rsidR="00AE5FA9" w:rsidRPr="00954333">
        <w:t>)antigen</w:t>
      </w:r>
      <w:r w:rsidR="00A859FC" w:rsidRPr="00954333">
        <w:t>,</w:t>
      </w:r>
      <w:r w:rsidR="00AE5FA9" w:rsidRPr="00954333">
        <w:t xml:space="preserve"> consign</w:t>
      </w:r>
      <w:r w:rsidR="00A859FC" w:rsidRPr="00954333">
        <w:t>ing</w:t>
      </w:r>
      <w:r w:rsidR="00AE5FA9" w:rsidRPr="00954333">
        <w:t xml:space="preserve"> </w:t>
      </w:r>
      <w:r w:rsidR="00A859FC" w:rsidRPr="00954333">
        <w:t>them</w:t>
      </w:r>
      <w:r w:rsidR="00AE5FA9" w:rsidRPr="002B4278">
        <w:t xml:space="preserve"> to limbo where </w:t>
      </w:r>
      <w:r w:rsidR="00C26772" w:rsidRPr="002B4278">
        <w:t xml:space="preserve">apoptosis might be </w:t>
      </w:r>
      <w:r w:rsidR="00C26772" w:rsidRPr="002B4278">
        <w:lastRenderedPageBreak/>
        <w:t>expected and is evident from induction of BIM expression.</w:t>
      </w:r>
      <w:r w:rsidR="00C41659" w:rsidRPr="002B4278">
        <w:fldChar w:fldCharType="begin">
          <w:fldData xml:space="preserve">PEVuZE5vdGU+PENpdGU+PEF1dGhvcj5EcmVubmFuPC9BdXRob3I+PFllYXI+MjAxOTwvWWVhcj48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</w:fldData>
        </w:fldChar>
      </w:r>
      <w:r w:rsidR="00E83817">
        <w:instrText xml:space="preserve"> ADDIN EN.CITE </w:instrText>
      </w:r>
      <w:r w:rsidR="00E83817">
        <w:fldChar w:fldCharType="begin">
          <w:fldData xml:space="preserve">PEVuZE5vdGU+PENpdGU+PEF1dGhvcj5EcmVubmFuPC9BdXRob3I+PFllYXI+MjAxOTwvWWVhcj48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</w:fldData>
        </w:fldChar>
      </w:r>
      <w:r w:rsidR="00E83817">
        <w:instrText xml:space="preserve"> ADDIN EN.CITE.DATA </w:instrText>
      </w:r>
      <w:r w:rsidR="00E83817">
        <w:fldChar w:fldCharType="end"/>
      </w:r>
      <w:r w:rsidR="00C41659" w:rsidRPr="002B4278">
        <w:fldChar w:fldCharType="separate"/>
      </w:r>
      <w:r w:rsidR="00E83817" w:rsidRPr="00E83817">
        <w:rPr>
          <w:noProof/>
          <w:vertAlign w:val="superscript"/>
        </w:rPr>
        <w:t>66</w:t>
      </w:r>
      <w:r w:rsidR="00C41659" w:rsidRPr="002B4278">
        <w:fldChar w:fldCharType="end"/>
      </w:r>
      <w:r w:rsidR="00C26772" w:rsidRPr="002B4278">
        <w:t xml:space="preserve"> </w:t>
      </w:r>
      <w:r w:rsidR="00EF151C" w:rsidRPr="002B4278">
        <w:t>However apoptosis could be slowed by constitutionally abundant BCL2.</w:t>
      </w:r>
      <w:r w:rsidR="00EF151C" w:rsidRPr="002B4278">
        <w:fldChar w:fldCharType="begin">
          <w:fldData xml:space="preserve">PEVuZE5vdGU+PENpdGU+PEF1dGhvcj5EcmVubmFuPC9BdXRob3I+PFllYXI+MjAxOTwvWWVhcj48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</w:fldData>
        </w:fldChar>
      </w:r>
      <w:r w:rsidR="00E83817">
        <w:instrText xml:space="preserve"> ADDIN EN.CITE </w:instrText>
      </w:r>
      <w:r w:rsidR="00E83817">
        <w:fldChar w:fldCharType="begin">
          <w:fldData xml:space="preserve">PEVuZE5vdGU+PENpdGU+PEF1dGhvcj5EcmVubmFuPC9BdXRob3I+PFllYXI+MjAxOTwvWWVhcj48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</w:fldData>
        </w:fldChar>
      </w:r>
      <w:r w:rsidR="00E83817">
        <w:instrText xml:space="preserve"> ADDIN EN.CITE.DATA </w:instrText>
      </w:r>
      <w:r w:rsidR="00E83817">
        <w:fldChar w:fldCharType="end"/>
      </w:r>
      <w:r w:rsidR="00EF151C" w:rsidRPr="002B4278">
        <w:fldChar w:fldCharType="separate"/>
      </w:r>
      <w:r w:rsidR="00E83817" w:rsidRPr="00E83817">
        <w:rPr>
          <w:noProof/>
          <w:vertAlign w:val="superscript"/>
        </w:rPr>
        <w:t>66</w:t>
      </w:r>
      <w:r w:rsidR="00EF151C" w:rsidRPr="002B4278">
        <w:fldChar w:fldCharType="end"/>
      </w:r>
      <w:r w:rsidR="00EF151C" w:rsidRPr="002B4278">
        <w:t xml:space="preserve"> Concomitantly, </w:t>
      </w:r>
      <w:proofErr w:type="spellStart"/>
      <w:r w:rsidR="00EF151C" w:rsidRPr="002B4278">
        <w:t>autophagocytic</w:t>
      </w:r>
      <w:proofErr w:type="spellEnd"/>
      <w:r w:rsidR="00EF151C" w:rsidRPr="002B4278">
        <w:t xml:space="preserve"> events are also promoted including cell contraction and induction of t</w:t>
      </w:r>
      <w:r w:rsidR="00EF151C" w:rsidRPr="001D2EFD">
        <w:t xml:space="preserve">he autophagosome-associated </w:t>
      </w:r>
      <w:r w:rsidR="00BC2349" w:rsidRPr="00067829">
        <w:t>LC3</w:t>
      </w:r>
      <w:r w:rsidR="003E4F26">
        <w:t>B</w:t>
      </w:r>
      <w:r w:rsidR="00EF151C" w:rsidRPr="00067829">
        <w:t>-II</w:t>
      </w:r>
      <w:r w:rsidR="00965CBE" w:rsidRPr="00954333">
        <w:t>.</w:t>
      </w:r>
      <w:r w:rsidR="00965CBE" w:rsidRPr="002B73E6">
        <w:fldChar w:fldCharType="begin">
          <w:fldData xml:space="preserve">PEVuZE5vdGU+PENpdGU+PEF1dGhvcj5EJmFwb3M7QXZvbGE8L0F1dGhvcj48WWVhcj4yMDE2PC9Z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</w:fldData>
        </w:fldChar>
      </w:r>
      <w:r w:rsidR="00E83817">
        <w:instrText xml:space="preserve"> ADDIN EN.CITE </w:instrText>
      </w:r>
      <w:r w:rsidR="00E83817">
        <w:fldChar w:fldCharType="begin">
          <w:fldData xml:space="preserve">PEVuZE5vdGU+PENpdGU+PEF1dGhvcj5EJmFwb3M7QXZvbGE8L0F1dGhvcj48WWVhcj4yMDE2PC9Z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</w:fldData>
        </w:fldChar>
      </w:r>
      <w:r w:rsidR="00E83817">
        <w:instrText xml:space="preserve"> ADDIN EN.CITE.DATA </w:instrText>
      </w:r>
      <w:r w:rsidR="00E83817">
        <w:fldChar w:fldCharType="end"/>
      </w:r>
      <w:r w:rsidR="00965CBE" w:rsidRPr="002B73E6">
        <w:fldChar w:fldCharType="separate"/>
      </w:r>
      <w:r w:rsidR="00E83817" w:rsidRPr="00E83817">
        <w:rPr>
          <w:noProof/>
          <w:vertAlign w:val="superscript"/>
        </w:rPr>
        <w:t>65</w:t>
      </w:r>
      <w:r w:rsidR="00965CBE" w:rsidRPr="002B73E6">
        <w:fldChar w:fldCharType="end"/>
      </w:r>
      <w:r w:rsidR="002A0A8E">
        <w:rPr>
          <w:i/>
          <w:iCs/>
          <w:color w:val="FF0000"/>
        </w:rPr>
        <w:t xml:space="preserve"> </w:t>
      </w:r>
      <w:r w:rsidR="00EF151C" w:rsidRPr="001D2EFD">
        <w:t xml:space="preserve">The majority of CLL cells will eventually die, but cells with relatively higher </w:t>
      </w:r>
      <w:proofErr w:type="spellStart"/>
      <w:r w:rsidR="00EF151C" w:rsidRPr="001D2EFD">
        <w:t>sIgM</w:t>
      </w:r>
      <w:proofErr w:type="spellEnd"/>
      <w:r w:rsidR="00EF151C" w:rsidRPr="001D2EFD">
        <w:t xml:space="preserve"> levels may overcome BTK blockade by ibrutinib.</w:t>
      </w:r>
      <w:r w:rsidR="00EF151C" w:rsidRPr="001D2EFD">
        <w:fldChar w:fldCharType="begin">
          <w:fldData xml:space="preserve">PEVuZE5vdGU+PENpdGU+PEF1dGhvcj5BZ3VpbGFyLUhlcm5hbmRlejwvQXV0aG9yPjxZZWFyPjIw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</w:fldData>
        </w:fldChar>
      </w:r>
      <w:r w:rsidR="00E83817">
        <w:instrText xml:space="preserve"> ADDIN EN.CITE </w:instrText>
      </w:r>
      <w:r w:rsidR="00E83817">
        <w:fldChar w:fldCharType="begin">
          <w:fldData xml:space="preserve">PEVuZE5vdGU+PENpdGU+PEF1dGhvcj5BZ3VpbGFyLUhlcm5hbmRlejwvQXV0aG9yPjxZZWFyPjIw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</w:fldData>
        </w:fldChar>
      </w:r>
      <w:r w:rsidR="00E83817">
        <w:instrText xml:space="preserve"> ADDIN EN.CITE.DATA </w:instrText>
      </w:r>
      <w:r w:rsidR="00E83817">
        <w:fldChar w:fldCharType="end"/>
      </w:r>
      <w:r w:rsidR="00EF151C" w:rsidRPr="001D2EFD">
        <w:fldChar w:fldCharType="separate"/>
      </w:r>
      <w:r w:rsidR="00E83817" w:rsidRPr="00E83817">
        <w:rPr>
          <w:noProof/>
          <w:vertAlign w:val="superscript"/>
        </w:rPr>
        <w:t>71</w:t>
      </w:r>
      <w:r w:rsidR="00EF151C" w:rsidRPr="001D2EFD">
        <w:fldChar w:fldCharType="end"/>
      </w:r>
      <w:r w:rsidR="00EF151C" w:rsidRPr="001D2EFD">
        <w:t xml:space="preserve"> </w:t>
      </w:r>
      <w:r w:rsidR="00D64B5A" w:rsidRPr="001D2EFD">
        <w:t xml:space="preserve">A fraction </w:t>
      </w:r>
      <w:r w:rsidR="00DB5DE1">
        <w:t xml:space="preserve">also </w:t>
      </w:r>
      <w:r w:rsidR="00D64B5A" w:rsidRPr="001D2EFD">
        <w:t>will have high CXCR4 levels</w:t>
      </w:r>
      <w:r w:rsidR="00717075" w:rsidRPr="001D2EFD">
        <w:t>.</w:t>
      </w:r>
      <w:r w:rsidR="00717075" w:rsidRPr="001D2EFD">
        <w:fldChar w:fldCharType="begin"/>
      </w:r>
      <w:r w:rsidR="00E83817">
        <w:instrText xml:space="preserve"> ADDIN EN.CITE &lt;EndNote&gt;&lt;Cite&gt;&lt;Author&gt;Coelho&lt;/Author&gt;&lt;Year&gt;2013&lt;/Year&gt;&lt;RecNum&gt;7298&lt;/RecNum&gt;&lt;DisplayText&gt;&lt;style face="superscript"&gt;62&lt;/style&gt;&lt;/DisplayText&gt;&lt;record&gt;&lt;rec-number&gt;7298&lt;/rec-number&gt;&lt;foreign-keys&gt;&lt;key app="EN" db-id="awvvaeavbeestpefefm5w2fcr5rwwfrfr0pt" timestamp="1611278821"&gt;7298&lt;/key&gt;&lt;/foreign-keys&gt;&lt;ref-type name="Journal Article"&gt;17&lt;/ref-type&gt;&lt;contributors&gt;&lt;authors&gt;&lt;author&gt;Coelho, V.&lt;/author&gt;&lt;author&gt;Krysov, S.&lt;/author&gt;&lt;author&gt;Steele, A.&lt;/author&gt;&lt;author&gt;Sanchez Hidalgo, M.&lt;/author&gt;&lt;author&gt;Johnson, P. W.&lt;/author&gt;&lt;author&gt;Chana, P. S.&lt;/author&gt;&lt;author&gt;Packham, G.&lt;/author&gt;&lt;author&gt;Stevenson, F. K.&lt;/author&gt;&lt;author&gt;Forconi, F.&lt;/author&gt;&lt;/authors&gt;&lt;/contributors&gt;&lt;auth-address&gt;Haematology Oncology Group.&lt;/auth-address&gt;&lt;titles&gt;&lt;title&gt;Identification in CLL of circulating intraclonal subgroups with varying B-cell receptor expression and function&lt;/title&gt;&lt;secondary-title&gt;Blood&lt;/secondary-title&gt;&lt;/titles&gt;&lt;periodical&gt;&lt;full-title&gt;Blood&lt;/full-title&gt;&lt;/periodical&gt;&lt;pages&gt;2664-72&lt;/pages&gt;&lt;volume&gt;122&lt;/volume&gt;&lt;number&gt;15&lt;/number&gt;&lt;edition&gt;2013/08/21&lt;/edition&gt;&lt;keywords&gt;&lt;keyword&gt;Antibodies, Immobilized&lt;/keyword&gt;&lt;keyword&gt;B-Lymphocytes/metabolism/*pathology&lt;/keyword&gt;&lt;keyword&gt;Clone Cells/metabolism/pathology&lt;/keyword&gt;&lt;keyword&gt;Flow Cytometry&lt;/keyword&gt;&lt;keyword&gt;Humans&lt;/keyword&gt;&lt;keyword&gt;Immunoglobulin M/*metabolism&lt;/keyword&gt;&lt;keyword&gt;Immunophenotyping&lt;/keyword&gt;&lt;keyword&gt;Leukemia, Lymphocytic, Chronic, B-Cell/metabolism/*pathology&lt;/keyword&gt;&lt;keyword&gt;MAP Kinase Signaling System/physiology&lt;/keyword&gt;&lt;keyword&gt;Receptors, Antigen, B-Cell/*metabolism&lt;/keyword&gt;&lt;keyword&gt;Receptors, CXCR4/*metabolism&lt;/keyword&gt;&lt;keyword&gt;Receptors, Cell Surface/metabolism&lt;/keyword&gt;&lt;/keywords&gt;&lt;dates&gt;&lt;year&gt;2013&lt;/year&gt;&lt;pub-dates&gt;&lt;date&gt;Oct 10&lt;/date&gt;&lt;/pub-dates&gt;&lt;/dates&gt;&lt;isbn&gt;1528-0020 (Electronic)&amp;#xD;0006-4971 (Linking)&lt;/isbn&gt;&lt;accession-num&gt;23954894&lt;/accession-num&gt;&lt;urls&gt;&lt;related-urls&gt;&lt;url&gt;https://www.ncbi.nlm.nih.gov/pubmed/23954894&lt;/url&gt;&lt;/related-urls&gt;&lt;/urls&gt;&lt;electronic-resource-num&gt;10.1182/blood-2013-02-485425&lt;/electronic-resource-num&gt;&lt;/record&gt;&lt;/Cite&gt;&lt;/EndNote&gt;</w:instrText>
      </w:r>
      <w:r w:rsidR="00717075" w:rsidRPr="001D2EFD">
        <w:fldChar w:fldCharType="separate"/>
      </w:r>
      <w:r w:rsidR="00E83817" w:rsidRPr="00E83817">
        <w:rPr>
          <w:noProof/>
          <w:vertAlign w:val="superscript"/>
        </w:rPr>
        <w:t>62</w:t>
      </w:r>
      <w:r w:rsidR="00717075" w:rsidRPr="001D2EFD">
        <w:fldChar w:fldCharType="end"/>
      </w:r>
      <w:r w:rsidR="00717075" w:rsidRPr="001D2EFD">
        <w:t xml:space="preserve"> </w:t>
      </w:r>
      <w:r w:rsidR="003B790F" w:rsidRPr="001D2EFD">
        <w:t xml:space="preserve">If they maintain some </w:t>
      </w:r>
      <w:r w:rsidR="00FA0696" w:rsidRPr="001D2EFD">
        <w:t xml:space="preserve">migratory </w:t>
      </w:r>
      <w:r w:rsidR="003B790F" w:rsidRPr="001D2EFD">
        <w:t>capacity</w:t>
      </w:r>
      <w:r w:rsidR="00522B73" w:rsidRPr="001D2EFD">
        <w:t>,</w:t>
      </w:r>
      <w:r w:rsidR="00F45374" w:rsidRPr="001D2EFD">
        <w:t xml:space="preserve"> </w:t>
      </w:r>
      <w:r w:rsidR="00487060" w:rsidRPr="001D2EFD">
        <w:t xml:space="preserve">CLL cells </w:t>
      </w:r>
      <w:r w:rsidR="003B790F" w:rsidRPr="001D2EFD">
        <w:t xml:space="preserve">with high </w:t>
      </w:r>
      <w:proofErr w:type="spellStart"/>
      <w:r w:rsidR="003B790F" w:rsidRPr="001D2EFD">
        <w:t>sIgM</w:t>
      </w:r>
      <w:proofErr w:type="spellEnd"/>
      <w:r w:rsidR="003B790F" w:rsidRPr="001D2EFD">
        <w:t xml:space="preserve"> </w:t>
      </w:r>
      <w:r w:rsidR="00487060" w:rsidRPr="001D2EFD">
        <w:t xml:space="preserve">and CXCR4 </w:t>
      </w:r>
      <w:r w:rsidR="003B790F" w:rsidRPr="001D2EFD">
        <w:t xml:space="preserve">levels </w:t>
      </w:r>
      <w:r w:rsidR="008A0502" w:rsidRPr="001D2EFD">
        <w:t xml:space="preserve">may </w:t>
      </w:r>
      <w:proofErr w:type="spellStart"/>
      <w:r w:rsidR="00DB5DE1">
        <w:t>traffick</w:t>
      </w:r>
      <w:proofErr w:type="spellEnd"/>
      <w:r w:rsidR="00C717E9" w:rsidRPr="001D2EFD">
        <w:t xml:space="preserve"> to tissue, </w:t>
      </w:r>
      <w:r w:rsidR="008A0502" w:rsidRPr="001D2EFD">
        <w:t xml:space="preserve">re-encounter antigen and </w:t>
      </w:r>
      <w:r w:rsidR="00BB4DB2" w:rsidRPr="001D2EFD">
        <w:t>receive BCR-induced signals able to</w:t>
      </w:r>
      <w:r w:rsidR="008A0502" w:rsidRPr="001D2EFD">
        <w:t xml:space="preserve"> </w:t>
      </w:r>
      <w:r w:rsidR="008C7D0C" w:rsidRPr="001D2EFD">
        <w:t xml:space="preserve">circumvent BTK blockade </w:t>
      </w:r>
      <w:r w:rsidR="00BB4DB2" w:rsidRPr="001D2EFD">
        <w:t xml:space="preserve">and </w:t>
      </w:r>
      <w:r w:rsidR="008C7D0C" w:rsidRPr="001D2EFD">
        <w:t>eventually</w:t>
      </w:r>
      <w:r w:rsidR="002B7B39" w:rsidRPr="001D2EFD">
        <w:t xml:space="preserve"> drive </w:t>
      </w:r>
      <w:r w:rsidR="00384179" w:rsidRPr="001D2EFD">
        <w:t xml:space="preserve">a re-expansion of the </w:t>
      </w:r>
      <w:r w:rsidR="004E36CA" w:rsidRPr="001D2EFD">
        <w:t>disease</w:t>
      </w:r>
      <w:r w:rsidR="00384179" w:rsidRPr="001D2EFD">
        <w:t>.</w:t>
      </w:r>
      <w:r w:rsidR="008E17E4" w:rsidRPr="001D2EFD">
        <w:t xml:space="preserve"> Any such escaping cells might be those to target by combined therapeutical approaches, including BH3 mimetics.</w:t>
      </w:r>
      <w:r w:rsidR="008E17E4" w:rsidRPr="001D2EFD">
        <w:fldChar w:fldCharType="begin">
          <w:fldData xml:space="preserve">PEVuZE5vdGU+PENpdGU+PEF1dGhvcj5IaWxsbWVuPC9BdXRob3I+PFllYXI+MjAxOTwvWWVhcj48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==
</w:fldData>
        </w:fldChar>
      </w:r>
      <w:r w:rsidR="00ED41CE">
        <w:instrText xml:space="preserve"> ADDIN EN.CITE </w:instrText>
      </w:r>
      <w:r w:rsidR="00ED41CE">
        <w:fldChar w:fldCharType="begin">
          <w:fldData xml:space="preserve">PEVuZE5vdGU+PENpdGU+PEF1dGhvcj5IaWxsbWVuPC9BdXRob3I+PFllYXI+MjAxOTwvWWVhcj48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==
</w:fldData>
        </w:fldChar>
      </w:r>
      <w:r w:rsidR="00ED41CE">
        <w:instrText xml:space="preserve"> ADDIN EN.CITE.DATA </w:instrText>
      </w:r>
      <w:r w:rsidR="00ED41CE">
        <w:fldChar w:fldCharType="end"/>
      </w:r>
      <w:r w:rsidR="008E17E4" w:rsidRPr="001D2EFD">
        <w:fldChar w:fldCharType="separate"/>
      </w:r>
      <w:r w:rsidR="00ED41CE" w:rsidRPr="00ED41CE">
        <w:rPr>
          <w:noProof/>
          <w:vertAlign w:val="superscript"/>
        </w:rPr>
        <w:t>6</w:t>
      </w:r>
      <w:r w:rsidR="008E17E4" w:rsidRPr="001D2EFD">
        <w:fldChar w:fldCharType="end"/>
      </w:r>
    </w:p>
    <w:p w14:paraId="14AF919B" w14:textId="0FDADE32" w:rsidR="00CC21CA" w:rsidRPr="001D2EFD" w:rsidRDefault="00215BB8">
      <w:r w:rsidRPr="001D2EFD">
        <w:t>However</w:t>
      </w:r>
      <w:r w:rsidR="00CC21CA" w:rsidRPr="001D2EFD">
        <w:t>, the main recognized mechanism linked to disease re-expansion during ibrutinib is the accumulation of mutations in the BCR-associated kinases BTK and PLC</w:t>
      </w:r>
      <w:r w:rsidR="00CC21CA" w:rsidRPr="00170A0C">
        <w:rPr>
          <w:rFonts w:ascii="Symbol" w:hAnsi="Symbol"/>
        </w:rPr>
        <w:t>g</w:t>
      </w:r>
      <w:r w:rsidR="00CC21CA" w:rsidRPr="001D2EFD">
        <w:t>2. BTK mutations affecting the cysteine residue at position 481 disrupt ibrutinib binding and are the most common lesions.</w:t>
      </w:r>
      <w:r w:rsidR="000B51B1" w:rsidRPr="001D2EFD">
        <w:fldChar w:fldCharType="begin">
          <w:fldData xml:space="preserve">PEVuZE5vdGU+PENpdGU+PEF1dGhvcj5Xb3lhY2g8L0F1dGhvcj48WWVhcj4yMDE0PC9ZZWFyPjxS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</w:fldData>
        </w:fldChar>
      </w:r>
      <w:r w:rsidR="00E83817">
        <w:instrText xml:space="preserve"> ADDIN EN.CITE </w:instrText>
      </w:r>
      <w:r w:rsidR="00E83817">
        <w:fldChar w:fldCharType="begin">
          <w:fldData xml:space="preserve">PEVuZE5vdGU+PENpdGU+PEF1dGhvcj5Xb3lhY2g8L0F1dGhvcj48WWVhcj4yMDE0PC9ZZWFyPjxS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</w:fldData>
        </w:fldChar>
      </w:r>
      <w:r w:rsidR="00E83817">
        <w:instrText xml:space="preserve"> ADDIN EN.CITE.DATA </w:instrText>
      </w:r>
      <w:r w:rsidR="00E83817">
        <w:fldChar w:fldCharType="end"/>
      </w:r>
      <w:r w:rsidR="000B51B1" w:rsidRPr="001D2EFD">
        <w:fldChar w:fldCharType="separate"/>
      </w:r>
      <w:r w:rsidR="00E83817" w:rsidRPr="00E83817">
        <w:rPr>
          <w:noProof/>
          <w:vertAlign w:val="superscript"/>
        </w:rPr>
        <w:t>72</w:t>
      </w:r>
      <w:r w:rsidR="000B51B1" w:rsidRPr="001D2EFD">
        <w:fldChar w:fldCharType="end"/>
      </w:r>
      <w:r w:rsidR="00CC21CA" w:rsidRPr="001D2EFD">
        <w:t xml:space="preserve"> PLC</w:t>
      </w:r>
      <w:r w:rsidR="00CC21CA" w:rsidRPr="00170A0C">
        <w:rPr>
          <w:rFonts w:ascii="Symbol" w:hAnsi="Symbol"/>
        </w:rPr>
        <w:t>g</w:t>
      </w:r>
      <w:r w:rsidR="00CC21CA" w:rsidRPr="001D2EFD">
        <w:t xml:space="preserve">2 mutations are less frequent and appear to confer resistance mainly by </w:t>
      </w:r>
      <w:r w:rsidR="00314C5A" w:rsidRPr="001D2EFD">
        <w:t>activating pathways not involving</w:t>
      </w:r>
      <w:r w:rsidR="00CC21CA" w:rsidRPr="001D2EFD">
        <w:t xml:space="preserve"> BTK.</w:t>
      </w:r>
      <w:r w:rsidR="000B51B1" w:rsidRPr="001D2EFD">
        <w:fldChar w:fldCharType="begin">
          <w:fldData xml:space="preserve">PEVuZE5vdGU+PENpdGU+PEF1dGhvcj5MaXU8L0F1dGhvcj48WWVhcj4yMDE1PC9ZZWFyPjxSZWNO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=
</w:fldData>
        </w:fldChar>
      </w:r>
      <w:r w:rsidR="00E83817">
        <w:instrText xml:space="preserve"> ADDIN EN.CITE </w:instrText>
      </w:r>
      <w:r w:rsidR="00E83817">
        <w:fldChar w:fldCharType="begin">
          <w:fldData xml:space="preserve">PEVuZE5vdGU+PENpdGU+PEF1dGhvcj5MaXU8L0F1dGhvcj48WWVhcj4yMDE1PC9ZZWFyPjxSZWNO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=
</w:fldData>
        </w:fldChar>
      </w:r>
      <w:r w:rsidR="00E83817">
        <w:instrText xml:space="preserve"> ADDIN EN.CITE.DATA </w:instrText>
      </w:r>
      <w:r w:rsidR="00E83817">
        <w:fldChar w:fldCharType="end"/>
      </w:r>
      <w:r w:rsidR="000B51B1" w:rsidRPr="001D2EFD">
        <w:fldChar w:fldCharType="separate"/>
      </w:r>
      <w:r w:rsidR="00E83817" w:rsidRPr="00E83817">
        <w:rPr>
          <w:noProof/>
          <w:vertAlign w:val="superscript"/>
        </w:rPr>
        <w:t>73,74</w:t>
      </w:r>
      <w:r w:rsidR="000B51B1" w:rsidRPr="001D2EFD">
        <w:fldChar w:fldCharType="end"/>
      </w:r>
      <w:r w:rsidR="00314C5A" w:rsidRPr="001D2EFD">
        <w:t xml:space="preserve"> In fact,</w:t>
      </w:r>
      <w:r w:rsidR="00CC21CA" w:rsidRPr="001D2EFD">
        <w:t xml:space="preserve"> CLL cells with strong BCR activation can </w:t>
      </w:r>
      <w:r w:rsidR="00514684" w:rsidRPr="001D2EFD">
        <w:t>circumvent</w:t>
      </w:r>
      <w:r w:rsidR="00CC21CA" w:rsidRPr="001D2EFD">
        <w:t xml:space="preserve"> catalytically-inactive BTK to mediate increases in [Ca2+].</w:t>
      </w:r>
      <w:r w:rsidR="00CF69EA" w:rsidRPr="001D2EFD">
        <w:fldChar w:fldCharType="begin">
          <w:fldData xml:space="preserve">PEVuZE5vdGU+PENpdGU+PEF1dGhvcj5XaXN0PC9BdXRob3I+PFllYXI+MjAyMDwvWWVhcj48UmVj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</w:fldData>
        </w:fldChar>
      </w:r>
      <w:r w:rsidR="00E83817">
        <w:instrText xml:space="preserve"> ADDIN EN.CITE </w:instrText>
      </w:r>
      <w:r w:rsidR="00E83817">
        <w:fldChar w:fldCharType="begin">
          <w:fldData xml:space="preserve">PEVuZE5vdGU+PENpdGU+PEF1dGhvcj5XaXN0PC9BdXRob3I+PFllYXI+MjAyMDwvWWVhcj48UmVj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</w:fldData>
        </w:fldChar>
      </w:r>
      <w:r w:rsidR="00E83817">
        <w:instrText xml:space="preserve"> ADDIN EN.CITE.DATA </w:instrText>
      </w:r>
      <w:r w:rsidR="00E83817">
        <w:fldChar w:fldCharType="end"/>
      </w:r>
      <w:r w:rsidR="00CF69EA" w:rsidRPr="001D2EFD">
        <w:fldChar w:fldCharType="separate"/>
      </w:r>
      <w:r w:rsidR="00E83817" w:rsidRPr="00E83817">
        <w:rPr>
          <w:noProof/>
          <w:vertAlign w:val="superscript"/>
        </w:rPr>
        <w:t>75</w:t>
      </w:r>
      <w:r w:rsidR="00CF69EA" w:rsidRPr="001D2EFD">
        <w:fldChar w:fldCharType="end"/>
      </w:r>
      <w:r w:rsidR="00314C5A" w:rsidRPr="001D2EFD">
        <w:t xml:space="preserve"> Resistance </w:t>
      </w:r>
      <w:r w:rsidR="00DB5DE1">
        <w:t xml:space="preserve">also </w:t>
      </w:r>
      <w:r w:rsidR="00314C5A" w:rsidRPr="001D2EFD">
        <w:t xml:space="preserve">can involve expansion of pre-existing subclones with a </w:t>
      </w:r>
      <w:r w:rsidR="00514684" w:rsidRPr="001D2EFD">
        <w:t>suite</w:t>
      </w:r>
      <w:r w:rsidR="00314C5A" w:rsidRPr="001D2EFD">
        <w:t xml:space="preserve"> of genetic changes.</w:t>
      </w:r>
      <w:r w:rsidR="00F878CE" w:rsidRPr="001D2EFD">
        <w:fldChar w:fldCharType="begin">
          <w:fldData xml:space="preserve">PEVuZE5vdGU+PENpdGU+PEF1dGhvcj5CdXJnZXI8L0F1dGhvcj48WWVhcj4yMDE2PC9ZZWFyPjxS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</w:fldData>
        </w:fldChar>
      </w:r>
      <w:r w:rsidR="00E83817">
        <w:instrText xml:space="preserve"> ADDIN EN.CITE </w:instrText>
      </w:r>
      <w:r w:rsidR="00E83817">
        <w:fldChar w:fldCharType="begin">
          <w:fldData xml:space="preserve">PEVuZE5vdGU+PENpdGU+PEF1dGhvcj5CdXJnZXI8L0F1dGhvcj48WWVhcj4yMDE2PC9ZZWFyPjxS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</w:fldData>
        </w:fldChar>
      </w:r>
      <w:r w:rsidR="00E83817">
        <w:instrText xml:space="preserve"> ADDIN EN.CITE.DATA </w:instrText>
      </w:r>
      <w:r w:rsidR="00E83817">
        <w:fldChar w:fldCharType="end"/>
      </w:r>
      <w:r w:rsidR="00F878CE" w:rsidRPr="001D2EFD">
        <w:fldChar w:fldCharType="separate"/>
      </w:r>
      <w:r w:rsidR="00E83817" w:rsidRPr="00E83817">
        <w:rPr>
          <w:noProof/>
          <w:vertAlign w:val="superscript"/>
        </w:rPr>
        <w:t>74</w:t>
      </w:r>
      <w:r w:rsidR="00F878CE" w:rsidRPr="001D2EFD">
        <w:fldChar w:fldCharType="end"/>
      </w:r>
    </w:p>
    <w:p w14:paraId="2E7D409C" w14:textId="185E15EA" w:rsidR="00FF209B" w:rsidRPr="000C3B86" w:rsidRDefault="00FF209B">
      <w:r w:rsidRPr="001D2EFD">
        <w:t>C</w:t>
      </w:r>
      <w:r w:rsidRPr="000C3B86">
        <w:t>learly</w:t>
      </w:r>
      <w:r w:rsidR="00F878CE" w:rsidRPr="000C3B86">
        <w:t>,</w:t>
      </w:r>
      <w:r w:rsidRPr="000C3B86">
        <w:t xml:space="preserve"> inhibition of BTK presents a</w:t>
      </w:r>
      <w:r w:rsidR="00514684" w:rsidRPr="000C3B86">
        <w:t xml:space="preserve"> not </w:t>
      </w:r>
      <w:r w:rsidRPr="000C3B86">
        <w:t xml:space="preserve">insuperable block on the ability of some CLL cells to generate the Goldilocks level of </w:t>
      </w:r>
      <w:proofErr w:type="spellStart"/>
      <w:r w:rsidRPr="000C3B86">
        <w:t>signaling</w:t>
      </w:r>
      <w:proofErr w:type="spellEnd"/>
      <w:r w:rsidR="009B3897">
        <w:t xml:space="preserve">. </w:t>
      </w:r>
      <w:r w:rsidR="00215BB8" w:rsidRPr="000C3B86">
        <w:t xml:space="preserve"> </w:t>
      </w:r>
      <w:proofErr w:type="spellStart"/>
      <w:r w:rsidR="00215BB8" w:rsidRPr="000C3B86">
        <w:t>Tumor</w:t>
      </w:r>
      <w:proofErr w:type="spellEnd"/>
      <w:r w:rsidR="00215BB8" w:rsidRPr="000C3B86">
        <w:t xml:space="preserve"> cells </w:t>
      </w:r>
      <w:r w:rsidR="003E0D15">
        <w:t>may bypass</w:t>
      </w:r>
      <w:r w:rsidR="00844CC0">
        <w:rPr>
          <w:color w:val="FF0000"/>
        </w:rPr>
        <w:t xml:space="preserve"> BTK,</w:t>
      </w:r>
      <w:r w:rsidR="00844CC0" w:rsidRPr="001D2EFD">
        <w:fldChar w:fldCharType="begin">
          <w:fldData xml:space="preserve">PEVuZE5vdGU+PENpdGU+PEF1dGhvcj5MaXU8L0F1dGhvcj48WWVhcj4yMDE1PC9ZZWFyPjxSZWNO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=
</w:fldData>
        </w:fldChar>
      </w:r>
      <w:r w:rsidR="00E83817">
        <w:instrText xml:space="preserve"> ADDIN EN.CITE </w:instrText>
      </w:r>
      <w:r w:rsidR="00E83817">
        <w:fldChar w:fldCharType="begin">
          <w:fldData xml:space="preserve">PEVuZE5vdGU+PENpdGU+PEF1dGhvcj5MaXU8L0F1dGhvcj48WWVhcj4yMDE1PC9ZZWFyPjxSZWNO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=
</w:fldData>
        </w:fldChar>
      </w:r>
      <w:r w:rsidR="00E83817">
        <w:instrText xml:space="preserve"> ADDIN EN.CITE.DATA </w:instrText>
      </w:r>
      <w:r w:rsidR="00E83817">
        <w:fldChar w:fldCharType="end"/>
      </w:r>
      <w:r w:rsidR="00844CC0" w:rsidRPr="001D2EFD">
        <w:fldChar w:fldCharType="separate"/>
      </w:r>
      <w:r w:rsidR="00E83817" w:rsidRPr="00E83817">
        <w:rPr>
          <w:noProof/>
          <w:vertAlign w:val="superscript"/>
        </w:rPr>
        <w:t>73,74</w:t>
      </w:r>
      <w:r w:rsidR="00844CC0" w:rsidRPr="001D2EFD">
        <w:fldChar w:fldCharType="end"/>
      </w:r>
      <w:r w:rsidR="003E0D15">
        <w:rPr>
          <w:color w:val="FF0000"/>
        </w:rPr>
        <w:t xml:space="preserve"> </w:t>
      </w:r>
      <w:r w:rsidRPr="000C3B86">
        <w:t>or activat</w:t>
      </w:r>
      <w:r w:rsidR="00215BB8" w:rsidRPr="000C3B86">
        <w:t>e</w:t>
      </w:r>
      <w:r w:rsidRPr="000C3B86">
        <w:t xml:space="preserve"> </w:t>
      </w:r>
      <w:r w:rsidR="00514684" w:rsidRPr="000C3B86">
        <w:t xml:space="preserve">alternative </w:t>
      </w:r>
      <w:r w:rsidRPr="000C3B86">
        <w:t>strategies</w:t>
      </w:r>
      <w:r w:rsidR="00514684" w:rsidRPr="000C3B86">
        <w:t xml:space="preserve"> via mutation</w:t>
      </w:r>
      <w:r w:rsidRPr="000C3B86">
        <w:t>.</w:t>
      </w:r>
    </w:p>
    <w:p w14:paraId="2C558DFF" w14:textId="300DBE94" w:rsidR="00662554" w:rsidRPr="00823255" w:rsidRDefault="00621D09" w:rsidP="00067829">
      <w:pPr>
        <w:pStyle w:val="Heading1"/>
      </w:pPr>
      <w:r w:rsidRPr="00067829">
        <w:t>Migration to tissue sites</w:t>
      </w:r>
    </w:p>
    <w:p w14:paraId="431A2D2C" w14:textId="6AC95F33" w:rsidR="00621D09" w:rsidRPr="00B476D0" w:rsidRDefault="00621D09" w:rsidP="00067829">
      <w:r w:rsidRPr="00B476D0">
        <w:t xml:space="preserve">CLL cells migrate </w:t>
      </w:r>
      <w:r w:rsidR="000417CB" w:rsidRPr="00B476D0">
        <w:t xml:space="preserve">from blood </w:t>
      </w:r>
      <w:r w:rsidRPr="00B476D0">
        <w:t>to marrow and lymph node sites, where proliferation occurs.</w:t>
      </w:r>
      <w:r w:rsidR="00ED0A3F" w:rsidRPr="00B476D0">
        <w:t xml:space="preserve"> </w:t>
      </w:r>
      <w:r w:rsidR="000417CB" w:rsidRPr="00B476D0">
        <w:t>Entry to lymph node</w:t>
      </w:r>
      <w:r w:rsidR="00C24DF4" w:rsidRPr="00B476D0">
        <w:t>s</w:t>
      </w:r>
      <w:r w:rsidR="000417CB" w:rsidRPr="00B476D0">
        <w:t xml:space="preserve"> is via high endothelial venules </w:t>
      </w:r>
      <w:r w:rsidR="00E271F5" w:rsidRPr="00B476D0">
        <w:t xml:space="preserve">(HEVs) </w:t>
      </w:r>
      <w:r w:rsidR="000417CB" w:rsidRPr="00B476D0">
        <w:t xml:space="preserve">and CLL cells can be seen in crowded pockets </w:t>
      </w:r>
      <w:r w:rsidR="00715F7D" w:rsidRPr="00B476D0">
        <w:t>following</w:t>
      </w:r>
      <w:r w:rsidR="000417CB" w:rsidRPr="00B476D0">
        <w:t xml:space="preserve"> extravasation.</w:t>
      </w:r>
      <w:r w:rsidR="00233151" w:rsidRPr="00B476D0">
        <w:fldChar w:fldCharType="begin">
          <w:fldData xml:space="preserve">PEVuZE5vdGU+PENpdGU+PEF1dGhvcj5MYWZvdXJlc3NlPC9BdXRob3I+PFllYXI+MjAxNTwvWWVh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=
</w:fldData>
        </w:fldChar>
      </w:r>
      <w:r w:rsidR="00E83817">
        <w:instrText xml:space="preserve"> ADDIN EN.CITE </w:instrText>
      </w:r>
      <w:r w:rsidR="00E83817">
        <w:fldChar w:fldCharType="begin">
          <w:fldData xml:space="preserve">PEVuZE5vdGU+PENpdGU+PEF1dGhvcj5MYWZvdXJlc3NlPC9BdXRob3I+PFllYXI+MjAxNTwvWWVh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=
</w:fldData>
        </w:fldChar>
      </w:r>
      <w:r w:rsidR="00E83817">
        <w:instrText xml:space="preserve"> ADDIN EN.CITE.DATA </w:instrText>
      </w:r>
      <w:r w:rsidR="00E83817">
        <w:fldChar w:fldCharType="end"/>
      </w:r>
      <w:r w:rsidR="00233151" w:rsidRPr="00B476D0">
        <w:fldChar w:fldCharType="separate"/>
      </w:r>
      <w:r w:rsidR="00E83817" w:rsidRPr="00E83817">
        <w:rPr>
          <w:noProof/>
          <w:vertAlign w:val="superscript"/>
        </w:rPr>
        <w:t>76</w:t>
      </w:r>
      <w:r w:rsidR="00233151" w:rsidRPr="00B476D0">
        <w:fldChar w:fldCharType="end"/>
      </w:r>
      <w:r w:rsidR="00233151" w:rsidRPr="00B476D0">
        <w:t xml:space="preserve"> </w:t>
      </w:r>
      <w:r w:rsidR="004422EF" w:rsidRPr="00B476D0">
        <w:t>Transm</w:t>
      </w:r>
      <w:r w:rsidR="000417CB" w:rsidRPr="00B476D0">
        <w:t>igration depends on</w:t>
      </w:r>
      <w:r w:rsidR="004422EF" w:rsidRPr="00B476D0">
        <w:t xml:space="preserve"> L-selectin-mediated</w:t>
      </w:r>
      <w:r w:rsidR="000417CB" w:rsidRPr="00B476D0">
        <w:t xml:space="preserve"> interaction with </w:t>
      </w:r>
      <w:r w:rsidR="004422EF" w:rsidRPr="00B476D0">
        <w:t xml:space="preserve">endothelial </w:t>
      </w:r>
      <w:proofErr w:type="spellStart"/>
      <w:r w:rsidR="004422EF" w:rsidRPr="00B476D0">
        <w:t>sialomucins</w:t>
      </w:r>
      <w:proofErr w:type="spellEnd"/>
      <w:r w:rsidR="004422EF" w:rsidRPr="00B476D0">
        <w:t>, followed by chemokine-induced activation of integrins</w:t>
      </w:r>
      <w:r w:rsidR="007E0648" w:rsidRPr="00B476D0">
        <w:t xml:space="preserve">. </w:t>
      </w:r>
      <w:r w:rsidR="004422EF" w:rsidRPr="00B476D0">
        <w:t>In fact, u</w:t>
      </w:r>
      <w:r w:rsidR="000417CB" w:rsidRPr="00B476D0">
        <w:t xml:space="preserve">pregulated </w:t>
      </w:r>
      <w:r w:rsidR="004422EF" w:rsidRPr="00B476D0">
        <w:t>C</w:t>
      </w:r>
      <w:r w:rsidR="000417CB" w:rsidRPr="00B476D0">
        <w:t>D49d/VLA4 and CXCR4 are known negative prognostic factors</w:t>
      </w:r>
      <w:r w:rsidR="00785F39" w:rsidRPr="00B476D0">
        <w:t xml:space="preserve"> even within M-CLL</w:t>
      </w:r>
      <w:r w:rsidR="008E17E4" w:rsidRPr="00B476D0">
        <w:t>.</w:t>
      </w:r>
      <w:r w:rsidR="00542723" w:rsidRPr="00B476D0">
        <w:fldChar w:fldCharType="begin">
          <w:fldData xml:space="preserve">PEVuZE5vdGU+PENpdGU+PEF1dGhvcj5Db2hlbjwvQXV0aG9yPjxZZWFyPjIwMjA8L1llYXI+PFJl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</w:fldData>
        </w:fldChar>
      </w:r>
      <w:r w:rsidR="00E83817">
        <w:instrText xml:space="preserve"> ADDIN EN.CITE </w:instrText>
      </w:r>
      <w:r w:rsidR="00E83817">
        <w:fldChar w:fldCharType="begin">
          <w:fldData xml:space="preserve">PEVuZE5vdGU+PENpdGU+PEF1dGhvcj5Db2hlbjwvQXV0aG9yPjxZZWFyPjIwMjA8L1llYXI+PFJl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</w:fldData>
        </w:fldChar>
      </w:r>
      <w:r w:rsidR="00E83817">
        <w:instrText xml:space="preserve"> ADDIN EN.CITE.DATA </w:instrText>
      </w:r>
      <w:r w:rsidR="00E83817">
        <w:fldChar w:fldCharType="end"/>
      </w:r>
      <w:r w:rsidR="00542723" w:rsidRPr="00B476D0">
        <w:fldChar w:fldCharType="separate"/>
      </w:r>
      <w:r w:rsidR="00E83817" w:rsidRPr="00E83817">
        <w:rPr>
          <w:noProof/>
          <w:vertAlign w:val="superscript"/>
        </w:rPr>
        <w:t>77,78</w:t>
      </w:r>
      <w:r w:rsidR="00542723" w:rsidRPr="00B476D0">
        <w:fldChar w:fldCharType="end"/>
      </w:r>
      <w:r w:rsidR="00785F39" w:rsidRPr="00B476D0">
        <w:t xml:space="preserve"> </w:t>
      </w:r>
      <w:r w:rsidR="00715F7D" w:rsidRPr="00B476D0">
        <w:t>Sensing and response to dendritic cell-associated (</w:t>
      </w:r>
      <w:r w:rsidR="00FB094E" w:rsidRPr="00B476D0">
        <w:t>self-</w:t>
      </w:r>
      <w:r w:rsidR="00715F7D" w:rsidRPr="00B476D0">
        <w:t>)antigen by B cells can occur soon after extravasation before migration along</w:t>
      </w:r>
      <w:r w:rsidR="004422EF" w:rsidRPr="00B476D0">
        <w:t xml:space="preserve"> “exit ramps” formed by</w:t>
      </w:r>
      <w:r w:rsidR="00785F39" w:rsidRPr="00B476D0">
        <w:t xml:space="preserve"> fibroblastic reticular </w:t>
      </w:r>
      <w:r w:rsidR="004422EF" w:rsidRPr="00B476D0">
        <w:t xml:space="preserve">cells </w:t>
      </w:r>
      <w:r w:rsidR="00715F7D" w:rsidRPr="00B476D0">
        <w:t>which traffic cells</w:t>
      </w:r>
      <w:r w:rsidR="00785F39" w:rsidRPr="00B476D0">
        <w:t xml:space="preserve"> to the follicles.</w:t>
      </w:r>
      <w:r w:rsidR="006E19FB" w:rsidRPr="00B476D0">
        <w:fldChar w:fldCharType="begin">
          <w:fldData xml:space="preserve">PEVuZE5vdGU+PENpdGU+PEF1dGhvcj5MYWZvdXJlc3NlPC9BdXRob3I+PFllYXI+MjAxNTwvWWVh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=
</w:fldData>
        </w:fldChar>
      </w:r>
      <w:r w:rsidR="00E83817">
        <w:instrText xml:space="preserve"> ADDIN EN.CITE </w:instrText>
      </w:r>
      <w:r w:rsidR="00E83817">
        <w:fldChar w:fldCharType="begin">
          <w:fldData xml:space="preserve">PEVuZE5vdGU+PENpdGU+PEF1dGhvcj5MYWZvdXJlc3NlPC9BdXRob3I+PFllYXI+MjAxNTwvWWVh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=
</w:fldData>
        </w:fldChar>
      </w:r>
      <w:r w:rsidR="00E83817">
        <w:instrText xml:space="preserve"> ADDIN EN.CITE.DATA </w:instrText>
      </w:r>
      <w:r w:rsidR="00E83817">
        <w:fldChar w:fldCharType="end"/>
      </w:r>
      <w:r w:rsidR="006E19FB" w:rsidRPr="00B476D0">
        <w:fldChar w:fldCharType="separate"/>
      </w:r>
      <w:r w:rsidR="00E83817" w:rsidRPr="00E83817">
        <w:rPr>
          <w:noProof/>
          <w:vertAlign w:val="superscript"/>
        </w:rPr>
        <w:t>76</w:t>
      </w:r>
      <w:r w:rsidR="006E19FB" w:rsidRPr="00B476D0">
        <w:fldChar w:fldCharType="end"/>
      </w:r>
      <w:r w:rsidR="00ED0A3F" w:rsidRPr="00B476D0">
        <w:t xml:space="preserve"> </w:t>
      </w:r>
      <w:r w:rsidR="00CF6C5F" w:rsidRPr="00B476D0">
        <w:t>R</w:t>
      </w:r>
      <w:r w:rsidR="005218CB" w:rsidRPr="00B476D0">
        <w:t xml:space="preserve">etention </w:t>
      </w:r>
      <w:r w:rsidR="00CF6C5F" w:rsidRPr="00B476D0">
        <w:t xml:space="preserve">of CLL cells </w:t>
      </w:r>
      <w:r w:rsidR="005218CB" w:rsidRPr="00B476D0">
        <w:t xml:space="preserve">in the lymph node </w:t>
      </w:r>
      <w:r w:rsidR="00CF6C5F" w:rsidRPr="00B476D0">
        <w:t xml:space="preserve">may be extended </w:t>
      </w:r>
      <w:r w:rsidR="00204ADB" w:rsidRPr="00B476D0">
        <w:lastRenderedPageBreak/>
        <w:t xml:space="preserve">because of reduced expression of </w:t>
      </w:r>
      <w:r w:rsidR="00785F39" w:rsidRPr="00B476D0">
        <w:t xml:space="preserve"> sphingosine-1-phosphate receptor</w:t>
      </w:r>
      <w:r w:rsidR="00C94AE4" w:rsidRPr="00B476D0">
        <w:t>s</w:t>
      </w:r>
      <w:r w:rsidR="00474DCB" w:rsidRPr="00B476D0">
        <w:t>, particularly in U-CLL</w:t>
      </w:r>
      <w:r w:rsidR="00E519F6" w:rsidRPr="00B476D0">
        <w:t xml:space="preserve">, </w:t>
      </w:r>
      <w:r w:rsidR="00010734" w:rsidRPr="00B476D0">
        <w:t>thereby prolong</w:t>
      </w:r>
      <w:r w:rsidR="000C3BD2" w:rsidRPr="00B476D0">
        <w:t>ing</w:t>
      </w:r>
      <w:r w:rsidR="00E519F6" w:rsidRPr="00B476D0">
        <w:t xml:space="preserve"> tissue</w:t>
      </w:r>
      <w:r w:rsidR="00170ADA" w:rsidRPr="00B476D0">
        <w:t>-</w:t>
      </w:r>
      <w:r w:rsidR="00E519F6" w:rsidRPr="00B476D0">
        <w:t>based nourishing signals</w:t>
      </w:r>
      <w:r w:rsidR="00785F39" w:rsidRPr="00B476D0">
        <w:t>.</w:t>
      </w:r>
      <w:r w:rsidR="000D158C" w:rsidRPr="00B476D0">
        <w:fldChar w:fldCharType="begin">
          <w:fldData xml:space="preserve">PEVuZE5vdGU+PENpdGU+PEF1dGhvcj5DYXBpdGFuaTwvQXV0aG9yPjxZZWFyPjIwMTI8L1llYXI+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</w:fldData>
        </w:fldChar>
      </w:r>
      <w:r w:rsidR="00E83817">
        <w:instrText xml:space="preserve"> ADDIN EN.CITE </w:instrText>
      </w:r>
      <w:r w:rsidR="00E83817">
        <w:fldChar w:fldCharType="begin">
          <w:fldData xml:space="preserve">PEVuZE5vdGU+PENpdGU+PEF1dGhvcj5DYXBpdGFuaTwvQXV0aG9yPjxZZWFyPjIwMTI8L1llYXI+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</w:fldData>
        </w:fldChar>
      </w:r>
      <w:r w:rsidR="00E83817">
        <w:instrText xml:space="preserve"> ADDIN EN.CITE.DATA </w:instrText>
      </w:r>
      <w:r w:rsidR="00E83817">
        <w:fldChar w:fldCharType="end"/>
      </w:r>
      <w:r w:rsidR="000D158C" w:rsidRPr="00B476D0">
        <w:fldChar w:fldCharType="separate"/>
      </w:r>
      <w:r w:rsidR="00E83817" w:rsidRPr="00E83817">
        <w:rPr>
          <w:noProof/>
          <w:vertAlign w:val="superscript"/>
        </w:rPr>
        <w:t>79</w:t>
      </w:r>
      <w:r w:rsidR="000D158C" w:rsidRPr="00B476D0">
        <w:fldChar w:fldCharType="end"/>
      </w:r>
      <w:r w:rsidR="00ED0A3F" w:rsidRPr="00B476D0">
        <w:t xml:space="preserve"> </w:t>
      </w:r>
      <w:r w:rsidR="0088792F" w:rsidRPr="00B476D0">
        <w:t xml:space="preserve">The ability of ibrutinib and </w:t>
      </w:r>
      <w:r w:rsidR="008E17E4" w:rsidRPr="00B476D0">
        <w:t xml:space="preserve">possibly </w:t>
      </w:r>
      <w:r w:rsidR="0088792F" w:rsidRPr="00B476D0">
        <w:t>other drugs</w:t>
      </w:r>
      <w:r w:rsidR="00B41B21" w:rsidRPr="00B476D0">
        <w:t>,</w:t>
      </w:r>
      <w:r w:rsidR="0088792F" w:rsidRPr="00B476D0">
        <w:t xml:space="preserve"> to</w:t>
      </w:r>
      <w:r w:rsidR="00B41B21" w:rsidRPr="00B476D0">
        <w:t xml:space="preserve"> inhibit migration and adhesion</w:t>
      </w:r>
      <w:r w:rsidR="00252E43" w:rsidRPr="00B476D0">
        <w:t>,</w:t>
      </w:r>
      <w:r w:rsidR="001B10D2" w:rsidRPr="00B476D0">
        <w:fldChar w:fldCharType="begin">
          <w:fldData xml:space="preserve">PEVuZE5vdGU+PENpdGU+PEF1dGhvcj5kZSBSb29pajwvQXV0aG9yPjxZZWFyPjIwMTI8L1llYXI+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</w:fldData>
        </w:fldChar>
      </w:r>
      <w:r w:rsidR="00E83817">
        <w:instrText xml:space="preserve"> ADDIN EN.CITE </w:instrText>
      </w:r>
      <w:r w:rsidR="00E83817">
        <w:fldChar w:fldCharType="begin">
          <w:fldData xml:space="preserve">PEVuZE5vdGU+PENpdGU+PEF1dGhvcj5kZSBSb29pajwvQXV0aG9yPjxZZWFyPjIwMTI8L1llYXI+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</w:fldData>
        </w:fldChar>
      </w:r>
      <w:r w:rsidR="00E83817">
        <w:instrText xml:space="preserve"> ADDIN EN.CITE.DATA </w:instrText>
      </w:r>
      <w:r w:rsidR="00E83817">
        <w:fldChar w:fldCharType="end"/>
      </w:r>
      <w:r w:rsidR="001B10D2" w:rsidRPr="00B476D0">
        <w:fldChar w:fldCharType="separate"/>
      </w:r>
      <w:r w:rsidR="00E83817" w:rsidRPr="00E83817">
        <w:rPr>
          <w:noProof/>
          <w:vertAlign w:val="superscript"/>
        </w:rPr>
        <w:t>67</w:t>
      </w:r>
      <w:r w:rsidR="001B10D2" w:rsidRPr="00B476D0">
        <w:fldChar w:fldCharType="end"/>
      </w:r>
      <w:r w:rsidR="00715F7D" w:rsidRPr="00B476D0">
        <w:t xml:space="preserve"> </w:t>
      </w:r>
      <w:r w:rsidR="00B41B21" w:rsidRPr="00B476D0">
        <w:t xml:space="preserve">may </w:t>
      </w:r>
      <w:r w:rsidR="0088792F" w:rsidRPr="00B476D0">
        <w:t>contribute to</w:t>
      </w:r>
      <w:r w:rsidR="00B41B21" w:rsidRPr="00B476D0">
        <w:t xml:space="preserve"> </w:t>
      </w:r>
      <w:r w:rsidR="008E17E4" w:rsidRPr="00B476D0">
        <w:t xml:space="preserve">the </w:t>
      </w:r>
      <w:r w:rsidR="00B41B21" w:rsidRPr="00B476D0">
        <w:t>accumulat</w:t>
      </w:r>
      <w:r w:rsidR="0088792F" w:rsidRPr="00B476D0">
        <w:t>ion of CLL cells</w:t>
      </w:r>
      <w:r w:rsidR="00B41B21" w:rsidRPr="00B476D0">
        <w:t xml:space="preserve"> in the blood after treatment.</w:t>
      </w:r>
    </w:p>
    <w:p w14:paraId="72764A18" w14:textId="2D576742" w:rsidR="00B41B21" w:rsidRPr="00823255" w:rsidRDefault="005B350F" w:rsidP="00067829">
      <w:pPr>
        <w:pStyle w:val="Heading1"/>
      </w:pPr>
      <w:r w:rsidRPr="00823255">
        <w:t>Microenvironmental influences</w:t>
      </w:r>
    </w:p>
    <w:p w14:paraId="5778EC39" w14:textId="6C7B790A" w:rsidR="00012377" w:rsidRPr="003820F1" w:rsidRDefault="00616983" w:rsidP="00067829">
      <w:r w:rsidRPr="003820F1">
        <w:t xml:space="preserve">CLL cells </w:t>
      </w:r>
      <w:r w:rsidR="0085719D" w:rsidRPr="003820F1">
        <w:t>in the</w:t>
      </w:r>
      <w:r w:rsidR="00492FE7" w:rsidRPr="003820F1">
        <w:t xml:space="preserve"> </w:t>
      </w:r>
      <w:r w:rsidR="000271FE" w:rsidRPr="003820F1">
        <w:t>lymphoid tissues</w:t>
      </w:r>
      <w:r w:rsidRPr="003820F1">
        <w:t xml:space="preserve"> </w:t>
      </w:r>
      <w:r w:rsidR="0085719D" w:rsidRPr="003820F1">
        <w:t>form</w:t>
      </w:r>
      <w:r w:rsidRPr="003820F1">
        <w:t xml:space="preserve"> </w:t>
      </w:r>
      <w:r w:rsidR="000271FE" w:rsidRPr="003820F1">
        <w:t xml:space="preserve">so-called </w:t>
      </w:r>
      <w:r w:rsidRPr="003820F1">
        <w:t>‘</w:t>
      </w:r>
      <w:r w:rsidRPr="003820F1">
        <w:rPr>
          <w:i/>
          <w:iCs/>
        </w:rPr>
        <w:t xml:space="preserve">proliferation </w:t>
      </w:r>
      <w:r w:rsidR="0085719D" w:rsidRPr="003820F1">
        <w:rPr>
          <w:i/>
          <w:iCs/>
        </w:rPr>
        <w:t>centers</w:t>
      </w:r>
      <w:r w:rsidR="000271FE" w:rsidRPr="003820F1">
        <w:t>’</w:t>
      </w:r>
      <w:r w:rsidRPr="003820F1">
        <w:t>,</w:t>
      </w:r>
      <w:r w:rsidR="00081197" w:rsidRPr="003820F1">
        <w:fldChar w:fldCharType="begin">
          <w:fldData xml:space="preserve">PEVuZE5vdGU+PENpdGU+PEF1dGhvcj5IZXJpc2hhbnU8L0F1dGhvcj48WWVhcj4yMDExPC9ZZWFy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</w:fldData>
        </w:fldChar>
      </w:r>
      <w:r w:rsidR="00E83817">
        <w:instrText xml:space="preserve"> ADDIN EN.CITE </w:instrText>
      </w:r>
      <w:r w:rsidR="00E83817">
        <w:fldChar w:fldCharType="begin">
          <w:fldData xml:space="preserve">PEVuZE5vdGU+PENpdGU+PEF1dGhvcj5IZXJpc2hhbnU8L0F1dGhvcj48WWVhcj4yMDExPC9ZZWFy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</w:fldData>
        </w:fldChar>
      </w:r>
      <w:r w:rsidR="00E83817">
        <w:instrText xml:space="preserve"> ADDIN EN.CITE.DATA </w:instrText>
      </w:r>
      <w:r w:rsidR="00E83817">
        <w:fldChar w:fldCharType="end"/>
      </w:r>
      <w:r w:rsidR="00081197" w:rsidRPr="003820F1">
        <w:fldChar w:fldCharType="separate"/>
      </w:r>
      <w:r w:rsidR="00E83817" w:rsidRPr="00E83817">
        <w:rPr>
          <w:noProof/>
          <w:vertAlign w:val="superscript"/>
        </w:rPr>
        <w:t>15</w:t>
      </w:r>
      <w:r w:rsidR="00081197" w:rsidRPr="003820F1">
        <w:fldChar w:fldCharType="end"/>
      </w:r>
      <w:r w:rsidRPr="003820F1">
        <w:t xml:space="preserve"> </w:t>
      </w:r>
      <w:r w:rsidR="0085719D" w:rsidRPr="003820F1">
        <w:t>instead of</w:t>
      </w:r>
      <w:r w:rsidRPr="003820F1">
        <w:t xml:space="preserve"> normal germinal </w:t>
      </w:r>
      <w:proofErr w:type="spellStart"/>
      <w:r w:rsidR="0085719D" w:rsidRPr="003820F1">
        <w:t>centers</w:t>
      </w:r>
      <w:proofErr w:type="spellEnd"/>
      <w:r w:rsidRPr="003820F1">
        <w:t xml:space="preserve">. In </w:t>
      </w:r>
      <w:r w:rsidR="0085719D" w:rsidRPr="003820F1">
        <w:t>such</w:t>
      </w:r>
      <w:r w:rsidRPr="003820F1">
        <w:t xml:space="preserve"> </w:t>
      </w:r>
      <w:r w:rsidR="00492FE7" w:rsidRPr="003820F1">
        <w:t>sites</w:t>
      </w:r>
      <w:r w:rsidR="00C34B9A" w:rsidRPr="003820F1">
        <w:t>,</w:t>
      </w:r>
      <w:r w:rsidRPr="003820F1">
        <w:t xml:space="preserve"> CLL cells </w:t>
      </w:r>
      <w:r w:rsidR="000271FE" w:rsidRPr="003820F1">
        <w:t>interact with</w:t>
      </w:r>
      <w:r w:rsidRPr="003820F1">
        <w:t xml:space="preserve"> stromal cells, nurse-like cells (lymphoma-associated macrophages),</w:t>
      </w:r>
      <w:r w:rsidR="000271FE" w:rsidRPr="003820F1">
        <w:t xml:space="preserve"> and</w:t>
      </w:r>
      <w:r w:rsidRPr="003820F1">
        <w:t xml:space="preserve"> T cells</w:t>
      </w:r>
      <w:r w:rsidR="0085719D" w:rsidRPr="003820F1">
        <w:t>.</w:t>
      </w:r>
      <w:r w:rsidRPr="003820F1">
        <w:t xml:space="preserve"> </w:t>
      </w:r>
      <w:r w:rsidR="00D51477" w:rsidRPr="003820F1">
        <w:t>The multiple influ</w:t>
      </w:r>
      <w:r w:rsidR="00D742F2" w:rsidRPr="003820F1">
        <w:t>e</w:t>
      </w:r>
      <w:r w:rsidR="00D51477" w:rsidRPr="003820F1">
        <w:t>nces of surrounding cells</w:t>
      </w:r>
      <w:r w:rsidR="008352A4" w:rsidRPr="003820F1">
        <w:t xml:space="preserve"> </w:t>
      </w:r>
      <w:r w:rsidR="00D742F2" w:rsidRPr="003820F1">
        <w:t xml:space="preserve">are shown in </w:t>
      </w:r>
      <w:r w:rsidR="00D742F2" w:rsidRPr="003820F1">
        <w:rPr>
          <w:b/>
          <w:bCs/>
        </w:rPr>
        <w:t>Figure 1</w:t>
      </w:r>
      <w:r w:rsidR="00D742F2" w:rsidRPr="003820F1">
        <w:t xml:space="preserve">. </w:t>
      </w:r>
      <w:proofErr w:type="spellStart"/>
      <w:r w:rsidR="000271FE" w:rsidRPr="003820F1">
        <w:t>Signaling</w:t>
      </w:r>
      <w:proofErr w:type="spellEnd"/>
      <w:r w:rsidR="000271FE" w:rsidRPr="003820F1">
        <w:t xml:space="preserve"> derived from ligation of the BCR by environmental or self</w:t>
      </w:r>
      <w:r w:rsidR="007D07A7" w:rsidRPr="003820F1">
        <w:t>-</w:t>
      </w:r>
      <w:r w:rsidR="000271FE" w:rsidRPr="003820F1">
        <w:t>antigen can induce B</w:t>
      </w:r>
      <w:r w:rsidR="003A0479">
        <w:t xml:space="preserve"> </w:t>
      </w:r>
      <w:r w:rsidRPr="003820F1">
        <w:t xml:space="preserve">cell activation and proliferation </w:t>
      </w:r>
      <w:r w:rsidR="000271FE" w:rsidRPr="003820F1">
        <w:t>in t</w:t>
      </w:r>
      <w:r w:rsidR="00170A0C">
        <w:t>issue sites but o</w:t>
      </w:r>
      <w:r w:rsidRPr="003820F1">
        <w:t xml:space="preserve">nly </w:t>
      </w:r>
      <w:r w:rsidR="000271FE" w:rsidRPr="003820F1">
        <w:t>a small</w:t>
      </w:r>
      <w:r w:rsidRPr="003820F1">
        <w:t xml:space="preserve"> percent</w:t>
      </w:r>
      <w:r w:rsidR="000271FE" w:rsidRPr="003820F1">
        <w:t>age</w:t>
      </w:r>
      <w:r w:rsidRPr="003820F1">
        <w:t xml:space="preserve"> of the CLL cells </w:t>
      </w:r>
      <w:r w:rsidR="000271FE" w:rsidRPr="003820F1">
        <w:t xml:space="preserve">may </w:t>
      </w:r>
      <w:r w:rsidRPr="003820F1">
        <w:t xml:space="preserve">undergo proliferation; the </w:t>
      </w:r>
      <w:r w:rsidR="000271FE" w:rsidRPr="003820F1">
        <w:t>rema</w:t>
      </w:r>
      <w:r w:rsidR="00B14514" w:rsidRPr="003820F1">
        <w:t>in</w:t>
      </w:r>
      <w:r w:rsidR="00D51477" w:rsidRPr="003820F1">
        <w:t>der</w:t>
      </w:r>
      <w:r w:rsidRPr="003820F1">
        <w:t xml:space="preserve"> </w:t>
      </w:r>
      <w:r w:rsidR="00E77329">
        <w:t xml:space="preserve">being </w:t>
      </w:r>
      <w:r w:rsidRPr="003820F1">
        <w:t>either</w:t>
      </w:r>
      <w:r w:rsidR="000271FE" w:rsidRPr="003820F1">
        <w:t xml:space="preserve"> </w:t>
      </w:r>
      <w:r w:rsidRPr="003820F1">
        <w:t>unstimulated or driven into anergy.</w:t>
      </w:r>
      <w:r w:rsidR="00081197" w:rsidRPr="003820F1">
        <w:fldChar w:fldCharType="begin">
          <w:fldData xml:space="preserve">PEVuZE5vdGU+PENpdGU+PEF1dGhvcj5QYWNraGFtPC9BdXRob3I+PFllYXI+MjAxNDwvWWVhcj48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</w:fldData>
        </w:fldChar>
      </w:r>
      <w:r w:rsidR="00E83817">
        <w:instrText xml:space="preserve"> ADDIN EN.CITE </w:instrText>
      </w:r>
      <w:r w:rsidR="00E83817">
        <w:fldChar w:fldCharType="begin">
          <w:fldData xml:space="preserve">PEVuZE5vdGU+PENpdGU+PEF1dGhvcj5QYWNraGFtPC9BdXRob3I+PFllYXI+MjAxNDwvWWVhcj48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</w:fldData>
        </w:fldChar>
      </w:r>
      <w:r w:rsidR="00E83817">
        <w:instrText xml:space="preserve"> ADDIN EN.CITE.DATA </w:instrText>
      </w:r>
      <w:r w:rsidR="00E83817">
        <w:fldChar w:fldCharType="end"/>
      </w:r>
      <w:r w:rsidR="00081197" w:rsidRPr="003820F1">
        <w:fldChar w:fldCharType="separate"/>
      </w:r>
      <w:r w:rsidR="00E83817" w:rsidRPr="00E83817">
        <w:rPr>
          <w:noProof/>
          <w:vertAlign w:val="superscript"/>
        </w:rPr>
        <w:t>80</w:t>
      </w:r>
      <w:r w:rsidR="00081197" w:rsidRPr="003820F1">
        <w:fldChar w:fldCharType="end"/>
      </w:r>
      <w:r w:rsidRPr="003820F1">
        <w:t xml:space="preserve"> </w:t>
      </w:r>
      <w:r w:rsidR="000271FE" w:rsidRPr="003820F1">
        <w:t>Nonetheless, within these</w:t>
      </w:r>
      <w:r w:rsidRPr="003820F1">
        <w:t xml:space="preserve"> </w:t>
      </w:r>
      <w:r w:rsidR="00170A0C">
        <w:t>sites</w:t>
      </w:r>
      <w:r w:rsidRPr="003820F1">
        <w:t xml:space="preserve"> </w:t>
      </w:r>
      <w:r w:rsidR="000271FE" w:rsidRPr="003820F1">
        <w:t>all</w:t>
      </w:r>
      <w:r w:rsidRPr="003820F1">
        <w:t xml:space="preserve"> CLL cells </w:t>
      </w:r>
      <w:r w:rsidR="007D07A7" w:rsidRPr="003820F1">
        <w:t xml:space="preserve">can be </w:t>
      </w:r>
      <w:r w:rsidR="000271FE" w:rsidRPr="003820F1">
        <w:t>stimulated by</w:t>
      </w:r>
      <w:r w:rsidRPr="003820F1">
        <w:t xml:space="preserve"> chemokines, </w:t>
      </w:r>
      <w:r w:rsidR="000271FE" w:rsidRPr="003820F1">
        <w:t xml:space="preserve"> </w:t>
      </w:r>
      <w:r w:rsidRPr="003820F1">
        <w:t xml:space="preserve">integrins, cytokines, and survival factors (such as </w:t>
      </w:r>
      <w:proofErr w:type="spellStart"/>
      <w:r w:rsidRPr="003820F1">
        <w:t>tumor</w:t>
      </w:r>
      <w:proofErr w:type="spellEnd"/>
      <w:r w:rsidRPr="003820F1">
        <w:t xml:space="preserve"> necrosis factor (TNF) ligand superfamily member 13B (also known as BAFF) or TNF ligand superfamily member 13 (APRIL), which activate canonical NF</w:t>
      </w:r>
      <w:r w:rsidR="007B533C">
        <w:rPr>
          <w:rFonts w:ascii="Symbol" w:hAnsi="Symbol"/>
        </w:rPr>
        <w:t>k</w:t>
      </w:r>
      <w:r w:rsidRPr="003820F1">
        <w:t>B</w:t>
      </w:r>
      <w:r w:rsidR="00C34B9A" w:rsidRPr="003820F1">
        <w:t>.</w:t>
      </w:r>
      <w:r w:rsidR="00081197" w:rsidRPr="003820F1">
        <w:fldChar w:fldCharType="begin">
          <w:fldData xml:space="preserve">PEVuZE5vdGU+PENpdGU+PEF1dGhvcj5FbmRvPC9BdXRob3I+PFllYXI+MjAwNzwvWWVhcj48UmVj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</w:fldData>
        </w:fldChar>
      </w:r>
      <w:r w:rsidR="00E83817">
        <w:instrText xml:space="preserve"> ADDIN EN.CITE </w:instrText>
      </w:r>
      <w:r w:rsidR="00E83817">
        <w:fldChar w:fldCharType="begin">
          <w:fldData xml:space="preserve">PEVuZE5vdGU+PENpdGU+PEF1dGhvcj5FbmRvPC9BdXRob3I+PFllYXI+MjAwNzwvWWVhcj48UmVj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</w:fldData>
        </w:fldChar>
      </w:r>
      <w:r w:rsidR="00E83817">
        <w:instrText xml:space="preserve"> ADDIN EN.CITE.DATA </w:instrText>
      </w:r>
      <w:r w:rsidR="00E83817">
        <w:fldChar w:fldCharType="end"/>
      </w:r>
      <w:r w:rsidR="00081197" w:rsidRPr="003820F1">
        <w:fldChar w:fldCharType="separate"/>
      </w:r>
      <w:r w:rsidR="00E83817" w:rsidRPr="00E83817">
        <w:rPr>
          <w:noProof/>
          <w:vertAlign w:val="superscript"/>
        </w:rPr>
        <w:t>81</w:t>
      </w:r>
      <w:r w:rsidR="00081197" w:rsidRPr="003820F1">
        <w:fldChar w:fldCharType="end"/>
      </w:r>
    </w:p>
    <w:p w14:paraId="533C2DBD" w14:textId="14A90A22" w:rsidR="00CD4EC8" w:rsidRPr="003820F1" w:rsidRDefault="00170A0C">
      <w:r>
        <w:t>A</w:t>
      </w:r>
      <w:r w:rsidR="00CD4EC8" w:rsidRPr="003820F1">
        <w:t>ctivation of NF-</w:t>
      </w:r>
      <w:r w:rsidR="00CD4EC8" w:rsidRPr="003820F1">
        <w:rPr>
          <w:rFonts w:ascii="Symbol" w:hAnsi="Symbol"/>
        </w:rPr>
        <w:t></w:t>
      </w:r>
      <w:r w:rsidR="00CD4EC8" w:rsidRPr="003820F1">
        <w:t xml:space="preserve">B can induce expression of </w:t>
      </w:r>
      <w:r w:rsidR="00CD4EC8" w:rsidRPr="003820F1">
        <w:rPr>
          <w:i/>
        </w:rPr>
        <w:t>miR-155</w:t>
      </w:r>
      <w:r w:rsidR="00CD4EC8" w:rsidRPr="003820F1">
        <w:t>, which in turn can enhance BCR-</w:t>
      </w:r>
      <w:proofErr w:type="spellStart"/>
      <w:r w:rsidR="00CD4EC8" w:rsidRPr="003820F1">
        <w:t>signaling</w:t>
      </w:r>
      <w:proofErr w:type="spellEnd"/>
      <w:r w:rsidR="00CD4EC8" w:rsidRPr="003820F1">
        <w:rPr>
          <w:b/>
        </w:rPr>
        <w:t xml:space="preserve"> </w:t>
      </w:r>
      <w:r w:rsidR="00CD4EC8" w:rsidRPr="003820F1">
        <w:t>and</w:t>
      </w:r>
      <w:r w:rsidR="00CD4EC8" w:rsidRPr="003820F1">
        <w:rPr>
          <w:b/>
        </w:rPr>
        <w:t xml:space="preserve"> </w:t>
      </w:r>
      <w:r w:rsidR="00CD4EC8" w:rsidRPr="003820F1">
        <w:rPr>
          <w:bCs/>
        </w:rPr>
        <w:t>its downstream</w:t>
      </w:r>
      <w:r w:rsidR="00CD4EC8" w:rsidRPr="003820F1">
        <w:rPr>
          <w:b/>
        </w:rPr>
        <w:t xml:space="preserve"> </w:t>
      </w:r>
      <w:r w:rsidR="00CD4EC8" w:rsidRPr="003820F1">
        <w:t>activation</w:t>
      </w:r>
      <w:r w:rsidR="00CD4EC8" w:rsidRPr="003820F1">
        <w:rPr>
          <w:b/>
        </w:rPr>
        <w:t xml:space="preserve"> </w:t>
      </w:r>
      <w:r w:rsidR="00CD4EC8" w:rsidRPr="003820F1">
        <w:t xml:space="preserve">by reducing expression of </w:t>
      </w:r>
      <w:r w:rsidR="00CD4EC8" w:rsidRPr="003820F1">
        <w:rPr>
          <w:i/>
        </w:rPr>
        <w:t>INPP5D</w:t>
      </w:r>
      <w:r w:rsidR="00CD4EC8" w:rsidRPr="003820F1">
        <w:t>, which encodes SHIP1 phosphatase.</w:t>
      </w:r>
      <w:r w:rsidR="00CD4EC8" w:rsidRPr="003820F1">
        <w:fldChar w:fldCharType="begin">
          <w:fldData xml:space="preserve">PEVuZE5vdGU+PENpdGU+PEF1dGhvcj5DdWk8L0F1dGhvcj48WWVhcj4yMDE0PC9ZZWFyPjxSZWNO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</w:fldData>
        </w:fldChar>
      </w:r>
      <w:r w:rsidR="00E83817">
        <w:instrText xml:space="preserve"> ADDIN EN.CITE </w:instrText>
      </w:r>
      <w:r w:rsidR="00E83817">
        <w:fldChar w:fldCharType="begin">
          <w:fldData xml:space="preserve">PEVuZE5vdGU+PENpdGU+PEF1dGhvcj5DdWk8L0F1dGhvcj48WWVhcj4yMDE0PC9ZZWFyPjxSZWNO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</w:fldData>
        </w:fldChar>
      </w:r>
      <w:r w:rsidR="00E83817">
        <w:instrText xml:space="preserve"> ADDIN EN.CITE.DATA </w:instrText>
      </w:r>
      <w:r w:rsidR="00E83817">
        <w:fldChar w:fldCharType="end"/>
      </w:r>
      <w:r w:rsidR="00CD4EC8" w:rsidRPr="003820F1">
        <w:fldChar w:fldCharType="separate"/>
      </w:r>
      <w:r w:rsidR="00E83817" w:rsidRPr="00E83817">
        <w:rPr>
          <w:noProof/>
          <w:vertAlign w:val="superscript"/>
        </w:rPr>
        <w:t>82</w:t>
      </w:r>
      <w:r w:rsidR="00CD4EC8" w:rsidRPr="003820F1">
        <w:fldChar w:fldCharType="end"/>
      </w:r>
      <w:r w:rsidR="00CD4EC8" w:rsidRPr="003820F1">
        <w:t xml:space="preserve"> </w:t>
      </w:r>
      <w:r w:rsidR="00CD4EC8" w:rsidRPr="006E5B3E">
        <w:t xml:space="preserve">As CLL cells </w:t>
      </w:r>
      <w:r>
        <w:t>exit to</w:t>
      </w:r>
      <w:r w:rsidR="00CD4EC8" w:rsidRPr="006E5B3E">
        <w:t xml:space="preserve"> the blood, they are  relatively deprived of </w:t>
      </w:r>
      <w:r w:rsidR="00CD4EC8">
        <w:t>environmental</w:t>
      </w:r>
      <w:r w:rsidR="00CD4EC8" w:rsidRPr="006E5B3E">
        <w:t xml:space="preserve"> </w:t>
      </w:r>
      <w:r>
        <w:t xml:space="preserve">antigen, </w:t>
      </w:r>
      <w:r w:rsidR="00CD4EC8" w:rsidRPr="006E5B3E">
        <w:t>chemokine and growth/survival factors</w:t>
      </w:r>
      <w:r w:rsidR="00DE3AA0">
        <w:t>, thereby reducing activation of NF-kB and lowering expression of miR</w:t>
      </w:r>
      <w:r w:rsidR="003D7932">
        <w:t>-155</w:t>
      </w:r>
      <w:r w:rsidR="001F7D59">
        <w:t>.</w:t>
      </w:r>
      <w:r w:rsidR="001F7D59" w:rsidRPr="003820F1">
        <w:fldChar w:fldCharType="begin">
          <w:fldData xml:space="preserve">PEVuZE5vdGU+PENpdGU+PEF1dGhvcj5DdWk8L0F1dGhvcj48WWVhcj4yMDE0PC9ZZWFyPjxSZWNO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</w:fldData>
        </w:fldChar>
      </w:r>
      <w:r w:rsidR="00E83817">
        <w:instrText xml:space="preserve"> ADDIN EN.CITE </w:instrText>
      </w:r>
      <w:r w:rsidR="00E83817">
        <w:fldChar w:fldCharType="begin">
          <w:fldData xml:space="preserve">PEVuZE5vdGU+PENpdGU+PEF1dGhvcj5DdWk8L0F1dGhvcj48WWVhcj4yMDE0PC9ZZWFyPjxSZWNO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</w:fldData>
        </w:fldChar>
      </w:r>
      <w:r w:rsidR="00E83817">
        <w:instrText xml:space="preserve"> ADDIN EN.CITE.DATA </w:instrText>
      </w:r>
      <w:r w:rsidR="00E83817">
        <w:fldChar w:fldCharType="end"/>
      </w:r>
      <w:r w:rsidR="001F7D59" w:rsidRPr="003820F1">
        <w:fldChar w:fldCharType="separate"/>
      </w:r>
      <w:r w:rsidR="00E83817" w:rsidRPr="00E83817">
        <w:rPr>
          <w:noProof/>
          <w:vertAlign w:val="superscript"/>
        </w:rPr>
        <w:t>82</w:t>
      </w:r>
      <w:r w:rsidR="001F7D59" w:rsidRPr="003820F1">
        <w:fldChar w:fldCharType="end"/>
      </w:r>
      <w:r w:rsidR="00CD4EC8" w:rsidRPr="006E5B3E">
        <w:t xml:space="preserve">  </w:t>
      </w:r>
      <w:r w:rsidR="00AF45FA">
        <w:t>This</w:t>
      </w:r>
      <w:r w:rsidR="003D7932">
        <w:t xml:space="preserve"> may amplify anergy due to consequent upregulation of SHIP1 phosphatase</w:t>
      </w:r>
      <w:r w:rsidR="00A11ED3" w:rsidRPr="006E5B3E">
        <w:t>.</w:t>
      </w:r>
      <w:r w:rsidR="00A11ED3" w:rsidRPr="006E5B3E">
        <w:fldChar w:fldCharType="begin">
          <w:fldData xml:space="preserve">PEVuZE5vdGU+PENpdGU+PEF1dGhvcj5DdWk8L0F1dGhvcj48WWVhcj4yMDE0PC9ZZWFyPjxSZWNO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</w:fldData>
        </w:fldChar>
      </w:r>
      <w:r w:rsidR="00E83817">
        <w:instrText xml:space="preserve"> ADDIN EN.CITE </w:instrText>
      </w:r>
      <w:r w:rsidR="00E83817">
        <w:fldChar w:fldCharType="begin">
          <w:fldData xml:space="preserve">PEVuZE5vdGU+PENpdGU+PEF1dGhvcj5DdWk8L0F1dGhvcj48WWVhcj4yMDE0PC9ZZWFyPjxSZWNO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</w:fldData>
        </w:fldChar>
      </w:r>
      <w:r w:rsidR="00E83817">
        <w:instrText xml:space="preserve"> ADDIN EN.CITE.DATA </w:instrText>
      </w:r>
      <w:r w:rsidR="00E83817">
        <w:fldChar w:fldCharType="end"/>
      </w:r>
      <w:r w:rsidR="00A11ED3" w:rsidRPr="006E5B3E">
        <w:fldChar w:fldCharType="separate"/>
      </w:r>
      <w:r w:rsidR="00E83817" w:rsidRPr="00E83817">
        <w:rPr>
          <w:noProof/>
          <w:vertAlign w:val="superscript"/>
        </w:rPr>
        <w:t>82,83</w:t>
      </w:r>
      <w:r w:rsidR="00A11ED3" w:rsidRPr="006E5B3E">
        <w:fldChar w:fldCharType="end"/>
      </w:r>
      <w:r w:rsidR="003D7932">
        <w:t xml:space="preserve"> </w:t>
      </w:r>
      <w:r w:rsidR="00DE3AA0">
        <w:t>and contribute to the</w:t>
      </w:r>
      <w:r w:rsidR="00CD4EC8" w:rsidRPr="006E5B3E">
        <w:t xml:space="preserve"> variable recovery in </w:t>
      </w:r>
      <w:proofErr w:type="spellStart"/>
      <w:r w:rsidR="00CD4EC8" w:rsidRPr="006E5B3E">
        <w:t>sIgM</w:t>
      </w:r>
      <w:proofErr w:type="spellEnd"/>
      <w:r w:rsidR="00CD4EC8" w:rsidRPr="006E5B3E">
        <w:t xml:space="preserve"> expression and function.</w:t>
      </w:r>
      <w:r w:rsidR="00CD4EC8" w:rsidRPr="006E5B3E">
        <w:fldChar w:fldCharType="begin">
          <w:fldData xml:space="preserve">PEVuZE5vdGU+PENpdGU+PEF1dGhvcj5Db2VsaG88L0F1dGhvcj48WWVhcj4yMDEzPC9ZZWFyPjxS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=
</w:fldData>
        </w:fldChar>
      </w:r>
      <w:r w:rsidR="00E83817">
        <w:instrText xml:space="preserve"> ADDIN EN.CITE </w:instrText>
      </w:r>
      <w:r w:rsidR="00E83817">
        <w:fldChar w:fldCharType="begin">
          <w:fldData xml:space="preserve">PEVuZE5vdGU+PENpdGU+PEF1dGhvcj5Db2VsaG88L0F1dGhvcj48WWVhcj4yMDEzPC9ZZWFyPjxS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=
</w:fldData>
        </w:fldChar>
      </w:r>
      <w:r w:rsidR="00E83817">
        <w:instrText xml:space="preserve"> ADDIN EN.CITE.DATA </w:instrText>
      </w:r>
      <w:r w:rsidR="00E83817">
        <w:fldChar w:fldCharType="end"/>
      </w:r>
      <w:r w:rsidR="00CD4EC8" w:rsidRPr="006E5B3E">
        <w:fldChar w:fldCharType="separate"/>
      </w:r>
      <w:r w:rsidR="00E83817" w:rsidRPr="00E83817">
        <w:rPr>
          <w:noProof/>
          <w:vertAlign w:val="superscript"/>
        </w:rPr>
        <w:t>16,62,66</w:t>
      </w:r>
      <w:r w:rsidR="00CD4EC8" w:rsidRPr="006E5B3E">
        <w:fldChar w:fldCharType="end"/>
      </w:r>
      <w:r w:rsidR="00CD4EC8" w:rsidRPr="006E5B3E">
        <w:t xml:space="preserve"> </w:t>
      </w:r>
    </w:p>
    <w:p w14:paraId="6A96D53E" w14:textId="72F671DF" w:rsidR="00283407" w:rsidRPr="003820F1" w:rsidRDefault="00283407" w:rsidP="00283407">
      <w:r w:rsidRPr="003820F1">
        <w:t xml:space="preserve">Cytokines produced by T cells, such as IL-4, upregulate </w:t>
      </w:r>
      <w:proofErr w:type="spellStart"/>
      <w:r w:rsidRPr="003820F1">
        <w:t>sIgM</w:t>
      </w:r>
      <w:proofErr w:type="spellEnd"/>
      <w:r w:rsidRPr="003820F1">
        <w:t>, thereby potentially enhancing BCR-signal</w:t>
      </w:r>
      <w:r w:rsidR="00AF45FA">
        <w:t>s</w:t>
      </w:r>
      <w:r w:rsidRPr="003820F1">
        <w:t>.</w:t>
      </w:r>
      <w:r w:rsidR="0089451F">
        <w:t xml:space="preserve"> </w:t>
      </w:r>
      <w:r w:rsidR="00DF1E6F">
        <w:t>E</w:t>
      </w:r>
      <w:r w:rsidRPr="003820F1">
        <w:t xml:space="preserve">laboration of various WNT proteins by cells in the microenvironment can activate canonical and non-canonical WNT </w:t>
      </w:r>
      <w:proofErr w:type="spellStart"/>
      <w:r w:rsidRPr="003820F1">
        <w:t>signaling</w:t>
      </w:r>
      <w:proofErr w:type="spellEnd"/>
      <w:r w:rsidRPr="003820F1">
        <w:t xml:space="preserve"> pathways</w:t>
      </w:r>
      <w:r w:rsidRPr="00E83817">
        <w:rPr>
          <w:color w:val="FF0000"/>
        </w:rPr>
        <w:t>.</w:t>
      </w:r>
      <w:r w:rsidRPr="003820F1">
        <w:fldChar w:fldCharType="begin">
          <w:fldData xml:space="preserve">PEVuZE5vdGU+PENpdGU+PEF1dGhvcj5MdTwvQXV0aG9yPjxZZWFyPjIwMDQ8L1llYXI+PFJlY051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</w:fldData>
        </w:fldChar>
      </w:r>
      <w:r w:rsidR="00E83817">
        <w:instrText xml:space="preserve"> ADDIN EN.CITE </w:instrText>
      </w:r>
      <w:r w:rsidR="00E83817">
        <w:fldChar w:fldCharType="begin">
          <w:fldData xml:space="preserve">PEVuZE5vdGU+PENpdGU+PEF1dGhvcj5MdTwvQXV0aG9yPjxZZWFyPjIwMDQ8L1llYXI+PFJlY051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</w:fldData>
        </w:fldChar>
      </w:r>
      <w:r w:rsidR="00E83817">
        <w:instrText xml:space="preserve"> ADDIN EN.CITE.DATA </w:instrText>
      </w:r>
      <w:r w:rsidR="00E83817">
        <w:fldChar w:fldCharType="end"/>
      </w:r>
      <w:r w:rsidRPr="003820F1">
        <w:fldChar w:fldCharType="separate"/>
      </w:r>
      <w:r w:rsidR="00E83817" w:rsidRPr="00E83817">
        <w:rPr>
          <w:noProof/>
          <w:vertAlign w:val="superscript"/>
        </w:rPr>
        <w:t>84,85</w:t>
      </w:r>
      <w:r w:rsidRPr="003820F1">
        <w:fldChar w:fldCharType="end"/>
      </w:r>
      <w:r w:rsidRPr="003820F1">
        <w:t xml:space="preserve"> Activation of ROR1 by WNT5a </w:t>
      </w:r>
      <w:r w:rsidR="009D2B26">
        <w:t xml:space="preserve">may </w:t>
      </w:r>
      <w:r w:rsidRPr="003820F1">
        <w:t>also activate NF-</w:t>
      </w:r>
      <w:r>
        <w:t>k</w:t>
      </w:r>
      <w:r w:rsidRPr="003820F1">
        <w:t>B to enhance BCR-activation and proliferation,</w:t>
      </w:r>
      <w:r w:rsidRPr="003820F1">
        <w:fldChar w:fldCharType="begin">
          <w:fldData xml:space="preserve">PEVuZE5vdGU+PENpdGU+PEF1dGhvcj5DaGVuPC9BdXRob3I+PFllYXI+MjAxOTwvWWVhcj48UmVj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</w:fldData>
        </w:fldChar>
      </w:r>
      <w:r w:rsidR="00E83817">
        <w:instrText xml:space="preserve"> ADDIN EN.CITE </w:instrText>
      </w:r>
      <w:r w:rsidR="00E83817">
        <w:fldChar w:fldCharType="begin">
          <w:fldData xml:space="preserve">PEVuZE5vdGU+PENpdGU+PEF1dGhvcj5DaGVuPC9BdXRob3I+PFllYXI+MjAxOTwvWWVhcj48UmVj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</w:fldData>
        </w:fldChar>
      </w:r>
      <w:r w:rsidR="00E83817">
        <w:instrText xml:space="preserve"> ADDIN EN.CITE.DATA </w:instrText>
      </w:r>
      <w:r w:rsidR="00E83817">
        <w:fldChar w:fldCharType="end"/>
      </w:r>
      <w:r w:rsidRPr="003820F1">
        <w:fldChar w:fldCharType="separate"/>
      </w:r>
      <w:r w:rsidR="00E83817" w:rsidRPr="00E83817">
        <w:rPr>
          <w:noProof/>
          <w:vertAlign w:val="superscript"/>
        </w:rPr>
        <w:t>86</w:t>
      </w:r>
      <w:r w:rsidRPr="003820F1">
        <w:fldChar w:fldCharType="end"/>
      </w:r>
      <w:r w:rsidRPr="003820F1">
        <w:t xml:space="preserve"> as well as promote migration in response to chemokines.</w:t>
      </w:r>
      <w:r w:rsidRPr="003820F1">
        <w:fldChar w:fldCharType="begin">
          <w:fldData xml:space="preserve">PEVuZE5vdGU+PENpdGU+PEF1dGhvcj5IYXNhbjwvQXV0aG9yPjxZZWFyPjIwMTc8L1llYXI+PFJl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=
</w:fldData>
        </w:fldChar>
      </w:r>
      <w:r w:rsidR="00E83817">
        <w:instrText xml:space="preserve"> ADDIN EN.CITE </w:instrText>
      </w:r>
      <w:r w:rsidR="00E83817">
        <w:fldChar w:fldCharType="begin">
          <w:fldData xml:space="preserve">PEVuZE5vdGU+PENpdGU+PEF1dGhvcj5IYXNhbjwvQXV0aG9yPjxZZWFyPjIwMTc8L1llYXI+PFJl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=
</w:fldData>
        </w:fldChar>
      </w:r>
      <w:r w:rsidR="00E83817">
        <w:instrText xml:space="preserve"> ADDIN EN.CITE.DATA </w:instrText>
      </w:r>
      <w:r w:rsidR="00E83817">
        <w:fldChar w:fldCharType="end"/>
      </w:r>
      <w:r w:rsidRPr="003820F1">
        <w:fldChar w:fldCharType="separate"/>
      </w:r>
      <w:r w:rsidR="00E83817" w:rsidRPr="00E83817">
        <w:rPr>
          <w:noProof/>
          <w:vertAlign w:val="superscript"/>
        </w:rPr>
        <w:t>87</w:t>
      </w:r>
      <w:r w:rsidRPr="003820F1">
        <w:fldChar w:fldCharType="end"/>
      </w:r>
      <w:r w:rsidRPr="003820F1">
        <w:t xml:space="preserve"> In part for this reason, high expression of ROR1 on CLL cells is associated with accelerated disease progression and shorter overall survival both in U-CLL and M-CLL.</w:t>
      </w:r>
      <w:r w:rsidRPr="003820F1">
        <w:fldChar w:fldCharType="begin">
          <w:fldData xml:space="preserve">PEVuZE5vdGU+PENpdGU+PEF1dGhvcj5DdWk8L0F1dGhvcj48WWVhcj4yMDE2PC9ZZWFyPjxSZWNO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</w:fldData>
        </w:fldChar>
      </w:r>
      <w:r w:rsidR="00E83817">
        <w:instrText xml:space="preserve"> ADDIN EN.CITE </w:instrText>
      </w:r>
      <w:r w:rsidR="00E83817">
        <w:fldChar w:fldCharType="begin">
          <w:fldData xml:space="preserve">PEVuZE5vdGU+PENpdGU+PEF1dGhvcj5DdWk8L0F1dGhvcj48WWVhcj4yMDE2PC9ZZWFyPjxSZWNO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</w:fldData>
        </w:fldChar>
      </w:r>
      <w:r w:rsidR="00E83817">
        <w:instrText xml:space="preserve"> ADDIN EN.CITE.DATA </w:instrText>
      </w:r>
      <w:r w:rsidR="00E83817">
        <w:fldChar w:fldCharType="end"/>
      </w:r>
      <w:r w:rsidRPr="003820F1">
        <w:fldChar w:fldCharType="separate"/>
      </w:r>
      <w:r w:rsidR="00E83817" w:rsidRPr="00E83817">
        <w:rPr>
          <w:noProof/>
          <w:vertAlign w:val="superscript"/>
        </w:rPr>
        <w:t>88</w:t>
      </w:r>
      <w:r w:rsidRPr="003820F1">
        <w:fldChar w:fldCharType="end"/>
      </w:r>
    </w:p>
    <w:p w14:paraId="41EC73B8" w14:textId="6A157495" w:rsidR="00283407" w:rsidRPr="0024541D" w:rsidRDefault="00283407" w:rsidP="00283407">
      <w:pPr>
        <w:pStyle w:val="NormalWeb"/>
        <w:spacing w:line="360" w:lineRule="auto"/>
        <w:rPr>
          <w:rFonts w:ascii="Arial" w:hAnsi="Arial" w:cs="Arial"/>
        </w:rPr>
      </w:pPr>
      <w:r w:rsidRPr="0024541D">
        <w:rPr>
          <w:rFonts w:ascii="Arial" w:hAnsi="Arial" w:cs="Arial"/>
        </w:rPr>
        <w:lastRenderedPageBreak/>
        <w:t xml:space="preserve">Activation </w:t>
      </w:r>
      <w:r w:rsidR="00E27832" w:rsidRPr="0024541D">
        <w:rPr>
          <w:rFonts w:ascii="Arial" w:hAnsi="Arial" w:cs="Arial"/>
        </w:rPr>
        <w:t>of</w:t>
      </w:r>
      <w:r w:rsidR="00E27832">
        <w:rPr>
          <w:rFonts w:ascii="Arial" w:hAnsi="Arial" w:cs="Arial"/>
        </w:rPr>
        <w:t xml:space="preserve"> </w:t>
      </w:r>
      <w:r w:rsidRPr="0024541D">
        <w:rPr>
          <w:rFonts w:ascii="Arial" w:hAnsi="Arial" w:cs="Arial"/>
        </w:rPr>
        <w:t>NF-kB in CLL cells can produce cytokines, such as IL-6, which in turn may induce activation of STAT3 in both leukemi</w:t>
      </w:r>
      <w:r w:rsidR="00DF1E6F">
        <w:rPr>
          <w:rFonts w:ascii="Arial" w:hAnsi="Arial" w:cs="Arial"/>
        </w:rPr>
        <w:t>c</w:t>
      </w:r>
      <w:r w:rsidRPr="0024541D">
        <w:rPr>
          <w:rFonts w:ascii="Arial" w:hAnsi="Arial" w:cs="Arial"/>
        </w:rPr>
        <w:t xml:space="preserve"> and local accessory cells. Activated CLL cells can produce large amounts of IL-10,</w:t>
      </w:r>
      <w:r w:rsidRPr="0024541D">
        <w:rPr>
          <w:rFonts w:ascii="Arial" w:hAnsi="Arial" w:cs="Arial"/>
        </w:rPr>
        <w:fldChar w:fldCharType="begin">
          <w:fldData xml:space="preserve">PEVuZE5vdGU+PENpdGU+PEF1dGhvcj5EcmVubmFuPC9BdXRob3I+PFllYXI+MjAxNzwvWWVhcj48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</w:fldData>
        </w:fldChar>
      </w:r>
      <w:r w:rsidR="00E83817">
        <w:rPr>
          <w:rFonts w:ascii="Arial" w:hAnsi="Arial" w:cs="Arial"/>
        </w:rPr>
        <w:instrText xml:space="preserve"> ADDIN EN.CITE </w:instrText>
      </w:r>
      <w:r w:rsidR="00E83817">
        <w:rPr>
          <w:rFonts w:ascii="Arial" w:hAnsi="Arial" w:cs="Arial"/>
        </w:rPr>
        <w:fldChar w:fldCharType="begin">
          <w:fldData xml:space="preserve">PEVuZE5vdGU+PENpdGU+PEF1dGhvcj5EcmVubmFuPC9BdXRob3I+PFllYXI+MjAxNzwvWWVhcj48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</w:fldData>
        </w:fldChar>
      </w:r>
      <w:r w:rsidR="00E83817">
        <w:rPr>
          <w:rFonts w:ascii="Arial" w:hAnsi="Arial" w:cs="Arial"/>
        </w:rPr>
        <w:instrText xml:space="preserve"> ADDIN EN.CITE.DATA </w:instrText>
      </w:r>
      <w:r w:rsidR="00E83817">
        <w:rPr>
          <w:rFonts w:ascii="Arial" w:hAnsi="Arial" w:cs="Arial"/>
        </w:rPr>
      </w:r>
      <w:r w:rsidR="00E83817">
        <w:rPr>
          <w:rFonts w:ascii="Arial" w:hAnsi="Arial" w:cs="Arial"/>
        </w:rPr>
        <w:fldChar w:fldCharType="end"/>
      </w:r>
      <w:r w:rsidRPr="0024541D">
        <w:rPr>
          <w:rFonts w:ascii="Arial" w:hAnsi="Arial" w:cs="Arial"/>
        </w:rPr>
      </w:r>
      <w:r w:rsidRPr="0024541D">
        <w:rPr>
          <w:rFonts w:ascii="Arial" w:hAnsi="Arial" w:cs="Arial"/>
        </w:rPr>
        <w:fldChar w:fldCharType="separate"/>
      </w:r>
      <w:r w:rsidR="00E83817" w:rsidRPr="00E83817">
        <w:rPr>
          <w:rFonts w:ascii="Arial" w:hAnsi="Arial" w:cs="Arial"/>
          <w:noProof/>
          <w:vertAlign w:val="superscript"/>
        </w:rPr>
        <w:t>89</w:t>
      </w:r>
      <w:r w:rsidRPr="0024541D">
        <w:rPr>
          <w:rFonts w:ascii="Arial" w:hAnsi="Arial" w:cs="Arial"/>
        </w:rPr>
        <w:fldChar w:fldCharType="end"/>
      </w:r>
      <w:r w:rsidRPr="0024541D">
        <w:rPr>
          <w:rFonts w:ascii="Arial" w:hAnsi="Arial" w:cs="Arial"/>
        </w:rPr>
        <w:t xml:space="preserve"> a  feature associated with regulatory B cells,</w:t>
      </w:r>
      <w:r w:rsidRPr="0024541D">
        <w:rPr>
          <w:rFonts w:ascii="Arial" w:hAnsi="Arial" w:cs="Arial"/>
        </w:rPr>
        <w:fldChar w:fldCharType="begin"/>
      </w:r>
      <w:r w:rsidR="00E83817">
        <w:rPr>
          <w:rFonts w:ascii="Arial" w:hAnsi="Arial" w:cs="Arial"/>
        </w:rPr>
        <w:instrText xml:space="preserve"> ADDIN EN.CITE &lt;EndNote&gt;&lt;Cite&gt;&lt;Author&gt;Mauri&lt;/Author&gt;&lt;Year&gt;2012&lt;/Year&gt;&lt;RecNum&gt;7663&lt;/RecNum&gt;&lt;DisplayText&gt;&lt;style face="superscript"&gt;90&lt;/style&gt;&lt;/DisplayText&gt;&lt;record&gt;&lt;rec-number&gt;7663&lt;/rec-number&gt;&lt;foreign-keys&gt;&lt;key app="EN" db-id="awvvaeavbeestpefefm5w2fcr5rwwfrfr0pt" timestamp="1611429801"&gt;7663&lt;/key&gt;&lt;/foreign-keys&gt;&lt;ref-type name="Journal Article"&gt;17&lt;/ref-type&gt;&lt;contributors&gt;&lt;authors&gt;&lt;author&gt;Mauri, C.&lt;/author&gt;&lt;author&gt;Bosma, A.&lt;/author&gt;&lt;/authors&gt;&lt;/contributors&gt;&lt;auth-address&gt;Center for Rheumatology Research, Division of Medicine, University College London, London WC1E 6JF, United Kingdom. c.mauri@ucl.ac.uk&lt;/auth-address&gt;&lt;titles&gt;&lt;title&gt;Immune regulatory function of B cells&lt;/title&gt;&lt;secondary-title&gt;Annu Rev Immunol&lt;/secondary-title&gt;&lt;/titles&gt;&lt;periodical&gt;&lt;full-title&gt;Annu Rev Immunol&lt;/full-title&gt;&lt;/periodical&gt;&lt;pages&gt;221-41&lt;/pages&gt;&lt;volume&gt;30&lt;/volume&gt;&lt;edition&gt;2012/01/10&lt;/edition&gt;&lt;keywords&gt;&lt;keyword&gt;Animals&lt;/keyword&gt;&lt;keyword&gt;Autoimmune Diseases/immunology/metabolism&lt;/keyword&gt;&lt;keyword&gt;B-Lymphocyte Subsets/immunology/metabolism&lt;/keyword&gt;&lt;keyword&gt;B-Lymphocytes/*immunology/metabolism&lt;/keyword&gt;&lt;keyword&gt;B-Lymphocytes, Regulatory/cytology/immunology/metabolism&lt;/keyword&gt;&lt;keyword&gt;Cell Differentiation/immunology&lt;/keyword&gt;&lt;keyword&gt;Humans&lt;/keyword&gt;&lt;keyword&gt;T-Lymphocytes, Regulatory/cytology/immunology/metabolism&lt;/keyword&gt;&lt;/keywords&gt;&lt;dates&gt;&lt;year&gt;2012&lt;/year&gt;&lt;/dates&gt;&lt;isbn&gt;1545-3278 (Electronic)&amp;#xD;0732-0582 (Linking)&lt;/isbn&gt;&lt;accession-num&gt;22224776&lt;/accession-num&gt;&lt;urls&gt;&lt;related-urls&gt;&lt;url&gt;https://www.ncbi.nlm.nih.gov/pubmed/22224776&lt;/url&gt;&lt;/related-urls&gt;&lt;/urls&gt;&lt;electronic-resource-num&gt;10.1146/annurev-immunol-020711-074934&lt;/electronic-resource-num&gt;&lt;/record&gt;&lt;/Cite&gt;&lt;/EndNote&gt;</w:instrText>
      </w:r>
      <w:r w:rsidRPr="0024541D">
        <w:rPr>
          <w:rFonts w:ascii="Arial" w:hAnsi="Arial" w:cs="Arial"/>
        </w:rPr>
        <w:fldChar w:fldCharType="separate"/>
      </w:r>
      <w:r w:rsidR="00E83817" w:rsidRPr="00E83817">
        <w:rPr>
          <w:rFonts w:ascii="Arial" w:hAnsi="Arial" w:cs="Arial"/>
          <w:noProof/>
          <w:vertAlign w:val="superscript"/>
        </w:rPr>
        <w:t>90</w:t>
      </w:r>
      <w:r w:rsidRPr="0024541D">
        <w:rPr>
          <w:rFonts w:ascii="Arial" w:hAnsi="Arial" w:cs="Arial"/>
        </w:rPr>
        <w:fldChar w:fldCharType="end"/>
      </w:r>
      <w:r w:rsidRPr="0024541D">
        <w:rPr>
          <w:rFonts w:ascii="Arial" w:hAnsi="Arial" w:cs="Arial"/>
        </w:rPr>
        <w:t xml:space="preserve"> which intriguingly express a surface phenotype very similar to that of CLL,</w:t>
      </w:r>
      <w:r w:rsidRPr="0024541D">
        <w:rPr>
          <w:rFonts w:ascii="Arial" w:hAnsi="Arial" w:cs="Arial"/>
        </w:rPr>
        <w:fldChar w:fldCharType="begin">
          <w:fldData xml:space="preserve">PEVuZE5vdGU+PENpdGU+PEF1dGhvcj5EaUxpbGxvPC9BdXRob3I+PFllYXI+MjAxMzwvWWVhcj48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</w:fldData>
        </w:fldChar>
      </w:r>
      <w:r w:rsidR="00E83817">
        <w:rPr>
          <w:rFonts w:ascii="Arial" w:hAnsi="Arial" w:cs="Arial"/>
        </w:rPr>
        <w:instrText xml:space="preserve"> ADDIN EN.CITE </w:instrText>
      </w:r>
      <w:r w:rsidR="00E83817">
        <w:rPr>
          <w:rFonts w:ascii="Arial" w:hAnsi="Arial" w:cs="Arial"/>
        </w:rPr>
        <w:fldChar w:fldCharType="begin">
          <w:fldData xml:space="preserve">PEVuZE5vdGU+PENpdGU+PEF1dGhvcj5EaUxpbGxvPC9BdXRob3I+PFllYXI+MjAxMzwvWWVhcj48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</w:fldData>
        </w:fldChar>
      </w:r>
      <w:r w:rsidR="00E83817">
        <w:rPr>
          <w:rFonts w:ascii="Arial" w:hAnsi="Arial" w:cs="Arial"/>
        </w:rPr>
        <w:instrText xml:space="preserve"> ADDIN EN.CITE.DATA </w:instrText>
      </w:r>
      <w:r w:rsidR="00E83817">
        <w:rPr>
          <w:rFonts w:ascii="Arial" w:hAnsi="Arial" w:cs="Arial"/>
        </w:rPr>
      </w:r>
      <w:r w:rsidR="00E83817">
        <w:rPr>
          <w:rFonts w:ascii="Arial" w:hAnsi="Arial" w:cs="Arial"/>
        </w:rPr>
        <w:fldChar w:fldCharType="end"/>
      </w:r>
      <w:r w:rsidRPr="0024541D">
        <w:rPr>
          <w:rFonts w:ascii="Arial" w:hAnsi="Arial" w:cs="Arial"/>
        </w:rPr>
      </w:r>
      <w:r w:rsidRPr="0024541D">
        <w:rPr>
          <w:rFonts w:ascii="Arial" w:hAnsi="Arial" w:cs="Arial"/>
        </w:rPr>
        <w:fldChar w:fldCharType="separate"/>
      </w:r>
      <w:r w:rsidR="00E83817" w:rsidRPr="00E83817">
        <w:rPr>
          <w:rFonts w:ascii="Arial" w:hAnsi="Arial" w:cs="Arial"/>
          <w:noProof/>
          <w:vertAlign w:val="superscript"/>
        </w:rPr>
        <w:t>91,92</w:t>
      </w:r>
      <w:r w:rsidRPr="0024541D">
        <w:rPr>
          <w:rFonts w:ascii="Arial" w:hAnsi="Arial" w:cs="Arial"/>
        </w:rPr>
        <w:fldChar w:fldCharType="end"/>
      </w:r>
      <w:r w:rsidRPr="0024541D">
        <w:rPr>
          <w:rFonts w:ascii="Arial" w:hAnsi="Arial" w:cs="Arial"/>
        </w:rPr>
        <w:t xml:space="preserve"> while potentially sustaining an autocrine pro-survival loop on the CLL cells. This could have relevance for the immune suppression observed in patients with CLL.</w:t>
      </w:r>
      <w:r w:rsidRPr="0024541D">
        <w:rPr>
          <w:rFonts w:ascii="Arial" w:hAnsi="Arial" w:cs="Arial"/>
        </w:rPr>
        <w:fldChar w:fldCharType="begin">
          <w:fldData xml:space="preserve">PEVuZE5vdGU+PENpdGU+PEF1dGhvcj5Gb3Jjb25pPC9BdXRob3I+PFllYXI+MjAxNTwvWWVhcj48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</w:fldData>
        </w:fldChar>
      </w:r>
      <w:r w:rsidR="00E83817">
        <w:rPr>
          <w:rFonts w:ascii="Arial" w:hAnsi="Arial" w:cs="Arial"/>
        </w:rPr>
        <w:instrText xml:space="preserve"> ADDIN EN.CITE </w:instrText>
      </w:r>
      <w:r w:rsidR="00E83817">
        <w:rPr>
          <w:rFonts w:ascii="Arial" w:hAnsi="Arial" w:cs="Arial"/>
        </w:rPr>
        <w:fldChar w:fldCharType="begin">
          <w:fldData xml:space="preserve">PEVuZE5vdGU+PENpdGU+PEF1dGhvcj5Gb3Jjb25pPC9BdXRob3I+PFllYXI+MjAxNTwvWWVhcj48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</w:fldData>
        </w:fldChar>
      </w:r>
      <w:r w:rsidR="00E83817">
        <w:rPr>
          <w:rFonts w:ascii="Arial" w:hAnsi="Arial" w:cs="Arial"/>
        </w:rPr>
        <w:instrText xml:space="preserve"> ADDIN EN.CITE.DATA </w:instrText>
      </w:r>
      <w:r w:rsidR="00E83817">
        <w:rPr>
          <w:rFonts w:ascii="Arial" w:hAnsi="Arial" w:cs="Arial"/>
        </w:rPr>
      </w:r>
      <w:r w:rsidR="00E83817">
        <w:rPr>
          <w:rFonts w:ascii="Arial" w:hAnsi="Arial" w:cs="Arial"/>
        </w:rPr>
        <w:fldChar w:fldCharType="end"/>
      </w:r>
      <w:r w:rsidRPr="0024541D">
        <w:rPr>
          <w:rFonts w:ascii="Arial" w:hAnsi="Arial" w:cs="Arial"/>
        </w:rPr>
      </w:r>
      <w:r w:rsidRPr="0024541D">
        <w:rPr>
          <w:rFonts w:ascii="Arial" w:hAnsi="Arial" w:cs="Arial"/>
        </w:rPr>
        <w:fldChar w:fldCharType="separate"/>
      </w:r>
      <w:r w:rsidR="00E83817" w:rsidRPr="00E83817">
        <w:rPr>
          <w:rFonts w:ascii="Arial" w:hAnsi="Arial" w:cs="Arial"/>
          <w:noProof/>
          <w:vertAlign w:val="superscript"/>
        </w:rPr>
        <w:t>92</w:t>
      </w:r>
      <w:r w:rsidRPr="0024541D">
        <w:rPr>
          <w:rFonts w:ascii="Arial" w:hAnsi="Arial" w:cs="Arial"/>
        </w:rPr>
        <w:fldChar w:fldCharType="end"/>
      </w:r>
      <w:r w:rsidRPr="0024541D">
        <w:rPr>
          <w:rFonts w:ascii="Arial" w:hAnsi="Arial" w:cs="Arial"/>
        </w:rPr>
        <w:t xml:space="preserve"> </w:t>
      </w:r>
    </w:p>
    <w:p w14:paraId="45296C83" w14:textId="1D756C1B" w:rsidR="00283407" w:rsidRPr="00092350" w:rsidRDefault="00283407" w:rsidP="00283407">
      <w:pPr>
        <w:pStyle w:val="NormalWeb"/>
        <w:spacing w:line="360" w:lineRule="auto"/>
        <w:rPr>
          <w:rFonts w:ascii="Arial" w:hAnsi="Arial" w:cs="Arial"/>
          <w:color w:val="FF0000"/>
          <w:bdr w:val="none" w:sz="0" w:space="0" w:color="auto"/>
          <w:lang w:val="en-US" w:eastAsia="en-US"/>
        </w:rPr>
      </w:pPr>
      <w:r w:rsidRPr="0073475B">
        <w:rPr>
          <w:rFonts w:ascii="Arial" w:hAnsi="Arial" w:cs="Arial"/>
          <w:color w:val="000000" w:themeColor="text1"/>
        </w:rPr>
        <w:t xml:space="preserve">Hedgehog </w:t>
      </w:r>
      <w:proofErr w:type="spellStart"/>
      <w:r w:rsidRPr="0073475B">
        <w:rPr>
          <w:rFonts w:ascii="Arial" w:hAnsi="Arial" w:cs="Arial"/>
          <w:color w:val="000000" w:themeColor="text1"/>
        </w:rPr>
        <w:t>signaling</w:t>
      </w:r>
      <w:proofErr w:type="spellEnd"/>
      <w:r w:rsidRPr="0073475B">
        <w:rPr>
          <w:rFonts w:ascii="Arial" w:hAnsi="Arial" w:cs="Arial"/>
          <w:color w:val="000000" w:themeColor="text1"/>
        </w:rPr>
        <w:t xml:space="preserve"> in response to Desert </w:t>
      </w:r>
      <w:proofErr w:type="spellStart"/>
      <w:r w:rsidRPr="0073475B">
        <w:rPr>
          <w:rFonts w:ascii="Arial" w:hAnsi="Arial" w:cs="Arial"/>
          <w:color w:val="000000" w:themeColor="text1"/>
        </w:rPr>
        <w:t>HedgeHog</w:t>
      </w:r>
      <w:proofErr w:type="spellEnd"/>
      <w:r w:rsidRPr="0073475B">
        <w:rPr>
          <w:rFonts w:ascii="Arial" w:hAnsi="Arial" w:cs="Arial"/>
          <w:color w:val="000000" w:themeColor="text1"/>
        </w:rPr>
        <w:t xml:space="preserve"> (DHH) present in the microenvironment </w:t>
      </w:r>
      <w:r w:rsidR="009D2B26" w:rsidRPr="0073475B">
        <w:rPr>
          <w:rFonts w:ascii="Arial" w:hAnsi="Arial" w:cs="Arial"/>
          <w:color w:val="000000" w:themeColor="text1"/>
        </w:rPr>
        <w:t>may</w:t>
      </w:r>
      <w:r w:rsidRPr="0073475B">
        <w:rPr>
          <w:rFonts w:ascii="Arial" w:hAnsi="Arial" w:cs="Arial"/>
          <w:color w:val="000000" w:themeColor="text1"/>
        </w:rPr>
        <w:t xml:space="preserve"> provide pro-survival and growth stimulation for at least a subset of patients,</w:t>
      </w:r>
      <w:r w:rsidRPr="0073475B">
        <w:rPr>
          <w:rFonts w:ascii="Arial" w:hAnsi="Arial" w:cs="Arial"/>
          <w:color w:val="000000" w:themeColor="text1"/>
        </w:rPr>
        <w:fldChar w:fldCharType="begin">
          <w:fldData xml:space="preserve">PEVuZE5vdGU+PENpdGU+PEF1dGhvcj5HaGlhPC9BdXRob3I+PFllYXI+MjAxOTwvWWVhcj48UmVj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</w:fldData>
        </w:fldChar>
      </w:r>
      <w:r w:rsidR="00E83817" w:rsidRPr="0073475B">
        <w:rPr>
          <w:rFonts w:ascii="Arial" w:hAnsi="Arial" w:cs="Arial"/>
          <w:color w:val="000000" w:themeColor="text1"/>
        </w:rPr>
        <w:instrText xml:space="preserve"> ADDIN EN.CITE </w:instrText>
      </w:r>
      <w:r w:rsidR="00E83817" w:rsidRPr="0073475B">
        <w:rPr>
          <w:rFonts w:ascii="Arial" w:hAnsi="Arial" w:cs="Arial"/>
          <w:color w:val="000000" w:themeColor="text1"/>
        </w:rPr>
        <w:fldChar w:fldCharType="begin">
          <w:fldData xml:space="preserve">PEVuZE5vdGU+PENpdGU+PEF1dGhvcj5HaGlhPC9BdXRob3I+PFllYXI+MjAxOTwvWWVhcj48UmVj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</w:fldData>
        </w:fldChar>
      </w:r>
      <w:r w:rsidR="00E83817" w:rsidRPr="0073475B">
        <w:rPr>
          <w:rFonts w:ascii="Arial" w:hAnsi="Arial" w:cs="Arial"/>
          <w:color w:val="000000" w:themeColor="text1"/>
        </w:rPr>
        <w:instrText xml:space="preserve"> ADDIN EN.CITE.DATA </w:instrText>
      </w:r>
      <w:r w:rsidR="00E83817" w:rsidRPr="0073475B">
        <w:rPr>
          <w:rFonts w:ascii="Arial" w:hAnsi="Arial" w:cs="Arial"/>
          <w:color w:val="000000" w:themeColor="text1"/>
        </w:rPr>
      </w:r>
      <w:r w:rsidR="00E83817" w:rsidRPr="0073475B">
        <w:rPr>
          <w:rFonts w:ascii="Arial" w:hAnsi="Arial" w:cs="Arial"/>
          <w:color w:val="000000" w:themeColor="text1"/>
        </w:rPr>
        <w:fldChar w:fldCharType="end"/>
      </w:r>
      <w:r w:rsidRPr="0073475B">
        <w:rPr>
          <w:rFonts w:ascii="Arial" w:hAnsi="Arial" w:cs="Arial"/>
          <w:color w:val="000000" w:themeColor="text1"/>
        </w:rPr>
      </w:r>
      <w:r w:rsidRPr="0073475B">
        <w:rPr>
          <w:rFonts w:ascii="Arial" w:hAnsi="Arial" w:cs="Arial"/>
          <w:color w:val="000000" w:themeColor="text1"/>
        </w:rPr>
        <w:fldChar w:fldCharType="separate"/>
      </w:r>
      <w:r w:rsidR="00E83817" w:rsidRPr="0073475B">
        <w:rPr>
          <w:rFonts w:ascii="Arial" w:hAnsi="Arial" w:cs="Arial"/>
          <w:noProof/>
          <w:color w:val="000000" w:themeColor="text1"/>
          <w:vertAlign w:val="superscript"/>
        </w:rPr>
        <w:t>93</w:t>
      </w:r>
      <w:r w:rsidRPr="0073475B">
        <w:rPr>
          <w:rFonts w:ascii="Arial" w:hAnsi="Arial" w:cs="Arial"/>
          <w:color w:val="000000" w:themeColor="text1"/>
        </w:rPr>
        <w:fldChar w:fldCharType="end"/>
      </w:r>
      <w:r w:rsidRPr="0073475B">
        <w:rPr>
          <w:rFonts w:ascii="Arial" w:hAnsi="Arial" w:cs="Arial"/>
          <w:color w:val="000000" w:themeColor="text1"/>
        </w:rPr>
        <w:t xml:space="preserve"> particularly those with trisomy 12.</w:t>
      </w:r>
      <w:r w:rsidR="008358D5" w:rsidRPr="0073475B">
        <w:rPr>
          <w:rFonts w:ascii="Arial" w:hAnsi="Arial" w:cs="Arial"/>
          <w:color w:val="000000" w:themeColor="text1"/>
        </w:rPr>
        <w:t xml:space="preserve"> </w:t>
      </w:r>
      <w:r w:rsidR="008358D5" w:rsidRPr="0073475B">
        <w:rPr>
          <w:rFonts w:ascii="Arial" w:hAnsi="Arial" w:cs="Arial"/>
          <w:color w:val="000000" w:themeColor="text1"/>
        </w:rPr>
        <w:fldChar w:fldCharType="begin">
          <w:fldData xml:space="preserve">PEVuZE5vdGU+PENpdGU+PEF1dGhvcj5TZWtlIEV0ZXQ8L0F1dGhvcj48WWVhcj4yMDEyPC9ZZWFy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==
</w:fldData>
        </w:fldChar>
      </w:r>
      <w:r w:rsidR="00E83817" w:rsidRPr="0073475B">
        <w:rPr>
          <w:rFonts w:ascii="Arial" w:hAnsi="Arial" w:cs="Arial"/>
          <w:color w:val="000000" w:themeColor="text1"/>
        </w:rPr>
        <w:instrText xml:space="preserve"> ADDIN EN.CITE </w:instrText>
      </w:r>
      <w:r w:rsidR="00E83817" w:rsidRPr="0073475B">
        <w:rPr>
          <w:rFonts w:ascii="Arial" w:hAnsi="Arial" w:cs="Arial"/>
          <w:color w:val="000000" w:themeColor="text1"/>
        </w:rPr>
        <w:fldChar w:fldCharType="begin">
          <w:fldData xml:space="preserve">PEVuZE5vdGU+PENpdGU+PEF1dGhvcj5TZWtlIEV0ZXQ8L0F1dGhvcj48WWVhcj4yMDEyPC9ZZWFy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==
</w:fldData>
        </w:fldChar>
      </w:r>
      <w:r w:rsidR="00E83817" w:rsidRPr="0073475B">
        <w:rPr>
          <w:rFonts w:ascii="Arial" w:hAnsi="Arial" w:cs="Arial"/>
          <w:color w:val="000000" w:themeColor="text1"/>
        </w:rPr>
        <w:instrText xml:space="preserve"> ADDIN EN.CITE.DATA </w:instrText>
      </w:r>
      <w:r w:rsidR="00E83817" w:rsidRPr="0073475B">
        <w:rPr>
          <w:rFonts w:ascii="Arial" w:hAnsi="Arial" w:cs="Arial"/>
          <w:color w:val="000000" w:themeColor="text1"/>
        </w:rPr>
      </w:r>
      <w:r w:rsidR="00E83817" w:rsidRPr="0073475B">
        <w:rPr>
          <w:rFonts w:ascii="Arial" w:hAnsi="Arial" w:cs="Arial"/>
          <w:color w:val="000000" w:themeColor="text1"/>
        </w:rPr>
        <w:fldChar w:fldCharType="end"/>
      </w:r>
      <w:r w:rsidR="008358D5" w:rsidRPr="0073475B">
        <w:rPr>
          <w:rFonts w:ascii="Arial" w:hAnsi="Arial" w:cs="Arial"/>
          <w:color w:val="000000" w:themeColor="text1"/>
        </w:rPr>
      </w:r>
      <w:r w:rsidR="008358D5" w:rsidRPr="0073475B">
        <w:rPr>
          <w:rFonts w:ascii="Arial" w:hAnsi="Arial" w:cs="Arial"/>
          <w:color w:val="000000" w:themeColor="text1"/>
        </w:rPr>
        <w:fldChar w:fldCharType="separate"/>
      </w:r>
      <w:r w:rsidR="00E83817" w:rsidRPr="0073475B">
        <w:rPr>
          <w:rFonts w:ascii="Arial" w:hAnsi="Arial" w:cs="Arial"/>
          <w:noProof/>
          <w:color w:val="000000" w:themeColor="text1"/>
          <w:vertAlign w:val="superscript"/>
        </w:rPr>
        <w:t>94,95</w:t>
      </w:r>
      <w:r w:rsidR="008358D5" w:rsidRPr="0073475B">
        <w:rPr>
          <w:rFonts w:ascii="Arial" w:hAnsi="Arial" w:cs="Arial"/>
          <w:color w:val="000000" w:themeColor="text1"/>
        </w:rPr>
        <w:fldChar w:fldCharType="end"/>
      </w:r>
      <w:r w:rsidRPr="0073475B">
        <w:rPr>
          <w:rFonts w:ascii="Arial" w:hAnsi="Arial" w:cs="Arial"/>
          <w:color w:val="000000" w:themeColor="text1"/>
        </w:rPr>
        <w:t xml:space="preserve">  Some cases with trisomy 12 and elevated levels of GLI1 and PTCH1 trans</w:t>
      </w:r>
      <w:r w:rsidR="00AF45FA" w:rsidRPr="0073475B">
        <w:rPr>
          <w:rFonts w:ascii="Arial" w:hAnsi="Arial" w:cs="Arial"/>
          <w:color w:val="000000" w:themeColor="text1"/>
        </w:rPr>
        <w:t>c</w:t>
      </w:r>
      <w:r w:rsidRPr="0073475B">
        <w:rPr>
          <w:rFonts w:ascii="Arial" w:hAnsi="Arial" w:cs="Arial"/>
          <w:color w:val="000000" w:themeColor="text1"/>
        </w:rPr>
        <w:t xml:space="preserve">ripts have autocrine DHH and </w:t>
      </w:r>
      <w:r w:rsidR="009D2B26" w:rsidRPr="0073475B">
        <w:rPr>
          <w:rFonts w:ascii="Arial" w:hAnsi="Arial" w:cs="Arial"/>
          <w:color w:val="000000" w:themeColor="text1"/>
        </w:rPr>
        <w:t xml:space="preserve">may </w:t>
      </w:r>
      <w:r w:rsidRPr="0073475B">
        <w:rPr>
          <w:rFonts w:ascii="Arial" w:hAnsi="Arial" w:cs="Arial"/>
          <w:color w:val="000000" w:themeColor="text1"/>
        </w:rPr>
        <w:t>be particularly responsive in vitro to SMOOTHENED (SMO) inhibitors, which were less effective when the CLL cells were cultured on DHH-expressing stroma</w:t>
      </w:r>
      <w:r w:rsidR="00FE7B4C" w:rsidRPr="0073475B">
        <w:rPr>
          <w:rFonts w:ascii="Arial" w:hAnsi="Arial" w:cs="Arial"/>
          <w:color w:val="000000" w:themeColor="text1"/>
        </w:rPr>
        <w:t>.</w:t>
      </w:r>
      <w:r w:rsidR="00FE7B4C" w:rsidRPr="0073475B">
        <w:rPr>
          <w:rFonts w:ascii="Arial" w:hAnsi="Arial" w:cs="Arial"/>
          <w:color w:val="000000" w:themeColor="text1"/>
        </w:rPr>
        <w:fldChar w:fldCharType="begin">
          <w:fldData xml:space="preserve">PEVuZE5vdGU+PENpdGU+PEF1dGhvcj5EZWNrZXI8L0F1dGhvcj48WWVhcj4yMDEyPC9ZZWFyPjxS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</w:fldData>
        </w:fldChar>
      </w:r>
      <w:r w:rsidR="00E83817" w:rsidRPr="0073475B">
        <w:rPr>
          <w:rFonts w:ascii="Arial" w:hAnsi="Arial" w:cs="Arial"/>
          <w:color w:val="000000" w:themeColor="text1"/>
        </w:rPr>
        <w:instrText xml:space="preserve"> ADDIN EN.CITE </w:instrText>
      </w:r>
      <w:r w:rsidR="00E83817" w:rsidRPr="0073475B">
        <w:rPr>
          <w:rFonts w:ascii="Arial" w:hAnsi="Arial" w:cs="Arial"/>
          <w:color w:val="000000" w:themeColor="text1"/>
        </w:rPr>
        <w:fldChar w:fldCharType="begin">
          <w:fldData xml:space="preserve">PEVuZE5vdGU+PENpdGU+PEF1dGhvcj5EZWNrZXI8L0F1dGhvcj48WWVhcj4yMDEyPC9ZZWFyPjxS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</w:fldData>
        </w:fldChar>
      </w:r>
      <w:r w:rsidR="00E83817" w:rsidRPr="0073475B">
        <w:rPr>
          <w:rFonts w:ascii="Arial" w:hAnsi="Arial" w:cs="Arial"/>
          <w:color w:val="000000" w:themeColor="text1"/>
        </w:rPr>
        <w:instrText xml:space="preserve"> ADDIN EN.CITE.DATA </w:instrText>
      </w:r>
      <w:r w:rsidR="00E83817" w:rsidRPr="0073475B">
        <w:rPr>
          <w:rFonts w:ascii="Arial" w:hAnsi="Arial" w:cs="Arial"/>
          <w:color w:val="000000" w:themeColor="text1"/>
        </w:rPr>
      </w:r>
      <w:r w:rsidR="00E83817" w:rsidRPr="0073475B">
        <w:rPr>
          <w:rFonts w:ascii="Arial" w:hAnsi="Arial" w:cs="Arial"/>
          <w:color w:val="000000" w:themeColor="text1"/>
        </w:rPr>
        <w:fldChar w:fldCharType="end"/>
      </w:r>
      <w:r w:rsidR="00FE7B4C" w:rsidRPr="0073475B">
        <w:rPr>
          <w:rFonts w:ascii="Arial" w:hAnsi="Arial" w:cs="Arial"/>
          <w:color w:val="000000" w:themeColor="text1"/>
        </w:rPr>
      </w:r>
      <w:r w:rsidR="00FE7B4C" w:rsidRPr="0073475B">
        <w:rPr>
          <w:rFonts w:ascii="Arial" w:hAnsi="Arial" w:cs="Arial"/>
          <w:color w:val="000000" w:themeColor="text1"/>
        </w:rPr>
        <w:fldChar w:fldCharType="separate"/>
      </w:r>
      <w:r w:rsidR="00E83817" w:rsidRPr="0073475B">
        <w:rPr>
          <w:rFonts w:ascii="Arial" w:hAnsi="Arial" w:cs="Arial"/>
          <w:noProof/>
          <w:color w:val="000000" w:themeColor="text1"/>
          <w:vertAlign w:val="superscript"/>
        </w:rPr>
        <w:t>95</w:t>
      </w:r>
      <w:r w:rsidR="00FE7B4C" w:rsidRPr="0073475B">
        <w:rPr>
          <w:rFonts w:ascii="Arial" w:hAnsi="Arial" w:cs="Arial"/>
          <w:color w:val="000000" w:themeColor="text1"/>
        </w:rPr>
        <w:fldChar w:fldCharType="end"/>
      </w:r>
      <w:r w:rsidRPr="0073475B">
        <w:rPr>
          <w:rFonts w:ascii="Arial" w:hAnsi="Arial" w:cs="Arial"/>
          <w:color w:val="000000" w:themeColor="text1"/>
        </w:rPr>
        <w:t xml:space="preserve"> The capacity of stroma to mitigate that activity of SMO inhibitors, and/or the acquisition of somatic mutations encoding proteins in the HH-</w:t>
      </w:r>
      <w:proofErr w:type="spellStart"/>
      <w:r w:rsidRPr="0073475B">
        <w:rPr>
          <w:rFonts w:ascii="Arial" w:hAnsi="Arial" w:cs="Arial"/>
          <w:color w:val="000000" w:themeColor="text1"/>
        </w:rPr>
        <w:t>signaling</w:t>
      </w:r>
      <w:proofErr w:type="spellEnd"/>
      <w:r w:rsidRPr="0073475B">
        <w:rPr>
          <w:rFonts w:ascii="Arial" w:hAnsi="Arial" w:cs="Arial"/>
          <w:color w:val="000000" w:themeColor="text1"/>
        </w:rPr>
        <w:t xml:space="preserve"> pathway that are downstream of SMO or PTCH1,</w:t>
      </w:r>
      <w:r w:rsidRPr="0073475B">
        <w:rPr>
          <w:rFonts w:ascii="Arial" w:hAnsi="Arial" w:cs="Arial"/>
          <w:color w:val="000000" w:themeColor="text1"/>
        </w:rPr>
        <w:fldChar w:fldCharType="begin">
          <w:fldData xml:space="preserve">PEVuZE5vdGU+PENpdGU+PEF1dGhvcj5HaGlhPC9BdXRob3I+PFllYXI+MjAxOTwvWWVhcj48UmVj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</w:fldData>
        </w:fldChar>
      </w:r>
      <w:r w:rsidR="00E83817" w:rsidRPr="0073475B">
        <w:rPr>
          <w:rFonts w:ascii="Arial" w:hAnsi="Arial" w:cs="Arial"/>
          <w:color w:val="000000" w:themeColor="text1"/>
        </w:rPr>
        <w:instrText xml:space="preserve"> ADDIN EN.CITE </w:instrText>
      </w:r>
      <w:r w:rsidR="00E83817" w:rsidRPr="0073475B">
        <w:rPr>
          <w:rFonts w:ascii="Arial" w:hAnsi="Arial" w:cs="Arial"/>
          <w:color w:val="000000" w:themeColor="text1"/>
        </w:rPr>
        <w:fldChar w:fldCharType="begin">
          <w:fldData xml:space="preserve">PEVuZE5vdGU+PENpdGU+PEF1dGhvcj5HaGlhPC9BdXRob3I+PFllYXI+MjAxOTwvWWVhcj48UmVj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</w:fldData>
        </w:fldChar>
      </w:r>
      <w:r w:rsidR="00E83817" w:rsidRPr="0073475B">
        <w:rPr>
          <w:rFonts w:ascii="Arial" w:hAnsi="Arial" w:cs="Arial"/>
          <w:color w:val="000000" w:themeColor="text1"/>
        </w:rPr>
        <w:instrText xml:space="preserve"> ADDIN EN.CITE.DATA </w:instrText>
      </w:r>
      <w:r w:rsidR="00E83817" w:rsidRPr="0073475B">
        <w:rPr>
          <w:rFonts w:ascii="Arial" w:hAnsi="Arial" w:cs="Arial"/>
          <w:color w:val="000000" w:themeColor="text1"/>
        </w:rPr>
      </w:r>
      <w:r w:rsidR="00E83817" w:rsidRPr="0073475B">
        <w:rPr>
          <w:rFonts w:ascii="Arial" w:hAnsi="Arial" w:cs="Arial"/>
          <w:color w:val="000000" w:themeColor="text1"/>
        </w:rPr>
        <w:fldChar w:fldCharType="end"/>
      </w:r>
      <w:r w:rsidRPr="0073475B">
        <w:rPr>
          <w:rFonts w:ascii="Arial" w:hAnsi="Arial" w:cs="Arial"/>
          <w:color w:val="000000" w:themeColor="text1"/>
        </w:rPr>
      </w:r>
      <w:r w:rsidRPr="0073475B">
        <w:rPr>
          <w:rFonts w:ascii="Arial" w:hAnsi="Arial" w:cs="Arial"/>
          <w:color w:val="000000" w:themeColor="text1"/>
        </w:rPr>
        <w:fldChar w:fldCharType="separate"/>
      </w:r>
      <w:r w:rsidR="00E83817" w:rsidRPr="0073475B">
        <w:rPr>
          <w:rFonts w:ascii="Arial" w:hAnsi="Arial" w:cs="Arial"/>
          <w:noProof/>
          <w:color w:val="000000" w:themeColor="text1"/>
          <w:vertAlign w:val="superscript"/>
        </w:rPr>
        <w:t>93</w:t>
      </w:r>
      <w:r w:rsidRPr="0073475B">
        <w:rPr>
          <w:rFonts w:ascii="Arial" w:hAnsi="Arial" w:cs="Arial"/>
          <w:color w:val="000000" w:themeColor="text1"/>
        </w:rPr>
        <w:fldChar w:fldCharType="end"/>
      </w:r>
      <w:r w:rsidRPr="0073475B">
        <w:rPr>
          <w:rFonts w:ascii="Arial" w:hAnsi="Arial" w:cs="Arial"/>
          <w:color w:val="000000" w:themeColor="text1"/>
        </w:rPr>
        <w:t xml:space="preserve"> </w:t>
      </w:r>
      <w:r w:rsidR="009D2B26" w:rsidRPr="0073475B">
        <w:rPr>
          <w:rFonts w:ascii="Arial" w:hAnsi="Arial" w:cs="Arial"/>
          <w:color w:val="000000" w:themeColor="text1"/>
        </w:rPr>
        <w:t>could</w:t>
      </w:r>
      <w:r w:rsidRPr="0073475B">
        <w:rPr>
          <w:rFonts w:ascii="Arial" w:hAnsi="Arial" w:cs="Arial"/>
          <w:color w:val="000000" w:themeColor="text1"/>
        </w:rPr>
        <w:t xml:space="preserve"> account for the apparent lack of clinical response of in the small numbers of patients treated with SMO inhibitors</w:t>
      </w:r>
      <w:r w:rsidR="00C876F6" w:rsidRPr="0073475B">
        <w:rPr>
          <w:rFonts w:ascii="Arial" w:hAnsi="Arial" w:cs="Arial"/>
          <w:color w:val="000000" w:themeColor="text1"/>
        </w:rPr>
        <w:t>.</w:t>
      </w:r>
      <w:r w:rsidR="00C876F6">
        <w:rPr>
          <w:rFonts w:ascii="Arial" w:hAnsi="Arial" w:cs="Arial"/>
          <w:bdr w:val="none" w:sz="0" w:space="0" w:color="auto"/>
          <w:lang w:val="en-US" w:eastAsia="en-US"/>
        </w:rPr>
        <w:fldChar w:fldCharType="begin">
          <w:fldData xml:space="preserve">PEVuZE5vdGU+PENpdGU+PEF1dGhvcj5Ib3VvdDwvQXV0aG9yPjxZZWFyPjIwMTY8L1llYXI+PFJl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</w:fldData>
        </w:fldChar>
      </w:r>
      <w:r w:rsidR="00E83817">
        <w:rPr>
          <w:rFonts w:ascii="Arial" w:hAnsi="Arial" w:cs="Arial"/>
          <w:bdr w:val="none" w:sz="0" w:space="0" w:color="auto"/>
          <w:lang w:val="en-US" w:eastAsia="en-US"/>
        </w:rPr>
        <w:instrText xml:space="preserve"> ADDIN EN.CITE </w:instrText>
      </w:r>
      <w:r w:rsidR="00E83817">
        <w:rPr>
          <w:rFonts w:ascii="Arial" w:hAnsi="Arial" w:cs="Arial"/>
          <w:bdr w:val="none" w:sz="0" w:space="0" w:color="auto"/>
          <w:lang w:val="en-US" w:eastAsia="en-US"/>
        </w:rPr>
        <w:fldChar w:fldCharType="begin">
          <w:fldData xml:space="preserve">PEVuZE5vdGU+PENpdGU+PEF1dGhvcj5Ib3VvdDwvQXV0aG9yPjxZZWFyPjIwMTY8L1llYXI+PFJl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</w:fldData>
        </w:fldChar>
      </w:r>
      <w:r w:rsidR="00E83817">
        <w:rPr>
          <w:rFonts w:ascii="Arial" w:hAnsi="Arial" w:cs="Arial"/>
          <w:bdr w:val="none" w:sz="0" w:space="0" w:color="auto"/>
          <w:lang w:val="en-US" w:eastAsia="en-US"/>
        </w:rPr>
        <w:instrText xml:space="preserve"> ADDIN EN.CITE.DATA </w:instrText>
      </w:r>
      <w:r w:rsidR="00E83817">
        <w:rPr>
          <w:rFonts w:ascii="Arial" w:hAnsi="Arial" w:cs="Arial"/>
          <w:bdr w:val="none" w:sz="0" w:space="0" w:color="auto"/>
          <w:lang w:val="en-US" w:eastAsia="en-US"/>
        </w:rPr>
      </w:r>
      <w:r w:rsidR="00E83817">
        <w:rPr>
          <w:rFonts w:ascii="Arial" w:hAnsi="Arial" w:cs="Arial"/>
          <w:bdr w:val="none" w:sz="0" w:space="0" w:color="auto"/>
          <w:lang w:val="en-US" w:eastAsia="en-US"/>
        </w:rPr>
        <w:fldChar w:fldCharType="end"/>
      </w:r>
      <w:r w:rsidR="00C876F6">
        <w:rPr>
          <w:rFonts w:ascii="Arial" w:hAnsi="Arial" w:cs="Arial"/>
          <w:bdr w:val="none" w:sz="0" w:space="0" w:color="auto"/>
          <w:lang w:val="en-US" w:eastAsia="en-US"/>
        </w:rPr>
      </w:r>
      <w:r w:rsidR="00C876F6">
        <w:rPr>
          <w:rFonts w:ascii="Arial" w:hAnsi="Arial" w:cs="Arial"/>
          <w:bdr w:val="none" w:sz="0" w:space="0" w:color="auto"/>
          <w:lang w:val="en-US" w:eastAsia="en-US"/>
        </w:rPr>
        <w:fldChar w:fldCharType="separate"/>
      </w:r>
      <w:r w:rsidR="00E83817" w:rsidRPr="00E83817">
        <w:rPr>
          <w:rFonts w:ascii="Arial" w:hAnsi="Arial" w:cs="Arial"/>
          <w:noProof/>
          <w:bdr w:val="none" w:sz="0" w:space="0" w:color="auto"/>
          <w:vertAlign w:val="superscript"/>
          <w:lang w:val="en-US" w:eastAsia="en-US"/>
        </w:rPr>
        <w:t>96</w:t>
      </w:r>
      <w:r w:rsidR="00C876F6">
        <w:rPr>
          <w:rFonts w:ascii="Arial" w:hAnsi="Arial" w:cs="Arial"/>
          <w:bdr w:val="none" w:sz="0" w:space="0" w:color="auto"/>
          <w:lang w:val="en-US" w:eastAsia="en-US"/>
        </w:rPr>
        <w:fldChar w:fldCharType="end"/>
      </w:r>
    </w:p>
    <w:p w14:paraId="4C2F8E53" w14:textId="65990481" w:rsidR="00283407" w:rsidRPr="006E5B3E" w:rsidRDefault="00283407" w:rsidP="00283407">
      <w:r w:rsidRPr="006E5B3E">
        <w:t>Because expression of CXCR4 is down-modulated in response to CXCL12,</w:t>
      </w:r>
      <w:r w:rsidRPr="006E5B3E">
        <w:fldChar w:fldCharType="begin"/>
      </w:r>
      <w:r w:rsidR="00E83817">
        <w:instrText xml:space="preserve"> ADDIN EN.CITE &lt;EndNote&gt;&lt;Cite&gt;&lt;Author&gt;Burger&lt;/Author&gt;&lt;Year&gt;1999&lt;/Year&gt;&lt;RecNum&gt;50&lt;/RecNum&gt;&lt;DisplayText&gt;&lt;style face="superscript"&gt;97&lt;/style&gt;&lt;/DisplayText&gt;&lt;record&gt;&lt;rec-number&gt;50&lt;/rec-number&gt;&lt;foreign-keys&gt;&lt;key app="EN" db-id="wxtx5erzawss51erpsvvwvslzaaps0xvrww9" timestamp="1609626685"&gt;50&lt;/key&gt;&lt;/foreign-keys&gt;&lt;ref-type name="Journal Article"&gt;17&lt;/ref-type&gt;&lt;contributors&gt;&lt;authors&gt;&lt;author&gt;Burger, J. A.&lt;/author&gt;&lt;author&gt;Burger, M.&lt;/author&gt;&lt;author&gt;Kipps, T. J.&lt;/author&gt;&lt;/authors&gt;&lt;/contributors&gt;&lt;auth-address&gt;Department of Medicine, the Division of Hematology/Oncology, University of California, San Diego, La Jolla, CA 92093-0663, USA.&lt;/auth-address&gt;&lt;titles&gt;&lt;title&gt;Chronic lymphocytic leukemia B cells express functional CXCR4 chemokine receptors that mediate spontaneous migration beneath bone marrow stromal cells&lt;/title&gt;&lt;secondary-title&gt;Blood&lt;/secondary-title&gt;&lt;/titles&gt;&lt;periodical&gt;&lt;full-title&gt;Blood&lt;/full-title&gt;&lt;/periodical&gt;&lt;pages&gt;3658-67&lt;/pages&gt;&lt;volume&gt;94&lt;/volume&gt;&lt;number&gt;11&lt;/number&gt;&lt;keywords&gt;&lt;keyword&gt;*Cell Movement&lt;/keyword&gt;&lt;keyword&gt;Flow Cytometry&lt;/keyword&gt;&lt;keyword&gt;Humans&lt;/keyword&gt;&lt;keyword&gt;Leukemia, Lymphocytic, Chronic, B-Cell/*metabolism/*pathology&lt;/keyword&gt;&lt;keyword&gt;Receptors, CXCR4/*biosynthesis&lt;/keyword&gt;&lt;keyword&gt;Signal Transduction&lt;/keyword&gt;&lt;keyword&gt;Stromal Cells/*pathology&lt;/keyword&gt;&lt;keyword&gt;Tumor Cells, Cultured&lt;/keyword&gt;&lt;/keywords&gt;&lt;dates&gt;&lt;year&gt;1999&lt;/year&gt;&lt;pub-dates&gt;&lt;date&gt;Dec 1&lt;/date&gt;&lt;/pub-dates&gt;&lt;/dates&gt;&lt;isbn&gt;0006-4971 (Print)&amp;#xD;0006-4971 (Linking)&lt;/isbn&gt;&lt;accession-num&gt;10572077&lt;/accession-num&gt;&lt;urls&gt;&lt;related-urls&gt;&lt;url&gt;http://www.ncbi.nlm.nih.gov/pubmed/10572077&lt;/url&gt;&lt;url&gt;http://www.bloodjournal.org/content/bloodjournal/94/11/3658.full.pdf&lt;/url&gt;&lt;/related-urls&gt;&lt;/urls&gt;&lt;/record&gt;&lt;/Cite&gt;&lt;/EndNote&gt;</w:instrText>
      </w:r>
      <w:r w:rsidRPr="006E5B3E">
        <w:fldChar w:fldCharType="separate"/>
      </w:r>
      <w:r w:rsidR="00E83817" w:rsidRPr="00E83817">
        <w:rPr>
          <w:noProof/>
          <w:vertAlign w:val="superscript"/>
        </w:rPr>
        <w:t>97</w:t>
      </w:r>
      <w:r w:rsidRPr="006E5B3E">
        <w:fldChar w:fldCharType="end"/>
      </w:r>
      <w:r w:rsidRPr="006E5B3E">
        <w:t xml:space="preserve"> CLL cells just exiting from lymphoid tissues </w:t>
      </w:r>
      <w:r>
        <w:t>are</w:t>
      </w:r>
      <w:r w:rsidRPr="006E5B3E">
        <w:t xml:space="preserve"> CXCR4</w:t>
      </w:r>
      <w:r w:rsidRPr="006E5B3E">
        <w:rPr>
          <w:vertAlign w:val="superscript"/>
        </w:rPr>
        <w:t>dim</w:t>
      </w:r>
      <w:r w:rsidRPr="006E5B3E">
        <w:t xml:space="preserve"> and </w:t>
      </w:r>
      <w:r>
        <w:t xml:space="preserve">have </w:t>
      </w:r>
      <w:r w:rsidRPr="006E5B3E">
        <w:t>higher expression of activation-induced CD5 (known as CD5</w:t>
      </w:r>
      <w:r w:rsidRPr="006E5B3E">
        <w:rPr>
          <w:vertAlign w:val="superscript"/>
        </w:rPr>
        <w:t>bright</w:t>
      </w:r>
      <w:r w:rsidRPr="006E5B3E">
        <w:t xml:space="preserve"> cells)</w:t>
      </w:r>
      <w:r w:rsidRPr="006E5B3E">
        <w:rPr>
          <w:vertAlign w:val="superscript"/>
        </w:rPr>
        <w:t>65</w:t>
      </w:r>
      <w:r w:rsidRPr="006E5B3E">
        <w:t xml:space="preserve"> relative to the CLL cells poised to re-enter lymphoid compartments.</w:t>
      </w:r>
      <w:r w:rsidRPr="006E5B3E">
        <w:fldChar w:fldCharType="begin">
          <w:fldData xml:space="preserve">PEVuZE5vdGU+PENpdGU+PEF1dGhvcj5DYWxpc3Nhbm88L0F1dGhvcj48WWVhcj4yMDExPC9ZZWFy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</w:fldData>
        </w:fldChar>
      </w:r>
      <w:r w:rsidR="00E83817">
        <w:instrText xml:space="preserve"> ADDIN EN.CITE </w:instrText>
      </w:r>
      <w:r w:rsidR="00E83817">
        <w:fldChar w:fldCharType="begin">
          <w:fldData xml:space="preserve">PEVuZE5vdGU+PENpdGU+PEF1dGhvcj5DYWxpc3Nhbm88L0F1dGhvcj48WWVhcj4yMDExPC9ZZWFy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</w:fldData>
        </w:fldChar>
      </w:r>
      <w:r w:rsidR="00E83817">
        <w:instrText xml:space="preserve"> ADDIN EN.CITE.DATA </w:instrText>
      </w:r>
      <w:r w:rsidR="00E83817">
        <w:fldChar w:fldCharType="end"/>
      </w:r>
      <w:r w:rsidRPr="006E5B3E">
        <w:fldChar w:fldCharType="separate"/>
      </w:r>
      <w:r w:rsidR="00E83817" w:rsidRPr="00E83817">
        <w:rPr>
          <w:noProof/>
          <w:vertAlign w:val="superscript"/>
        </w:rPr>
        <w:t>98</w:t>
      </w:r>
      <w:r w:rsidRPr="006E5B3E">
        <w:fldChar w:fldCharType="end"/>
      </w:r>
      <w:r w:rsidRPr="006E5B3E">
        <w:t xml:space="preserve"> </w:t>
      </w:r>
      <w:r>
        <w:t xml:space="preserve"> However</w:t>
      </w:r>
      <w:r w:rsidRPr="006E5B3E">
        <w:t xml:space="preserve"> cells expressing these two extremes form a very low percentage of the CLL cells in the blood, with the majority expressing intermediate levels of both.</w:t>
      </w:r>
      <w:r w:rsidRPr="006E5B3E">
        <w:fldChar w:fldCharType="begin">
          <w:fldData xml:space="preserve">PEVuZE5vdGU+PENpdGU+PEF1dGhvcj5DYWxpc3Nhbm88L0F1dGhvcj48WWVhcj4yMDExPC9ZZWFy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</w:fldData>
        </w:fldChar>
      </w:r>
      <w:r w:rsidR="00E83817">
        <w:instrText xml:space="preserve"> ADDIN EN.CITE </w:instrText>
      </w:r>
      <w:r w:rsidR="00E83817">
        <w:fldChar w:fldCharType="begin">
          <w:fldData xml:space="preserve">PEVuZE5vdGU+PENpdGU+PEF1dGhvcj5DYWxpc3Nhbm88L0F1dGhvcj48WWVhcj4yMDExPC9ZZWFy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</w:fldData>
        </w:fldChar>
      </w:r>
      <w:r w:rsidR="00E83817">
        <w:instrText xml:space="preserve"> ADDIN EN.CITE.DATA </w:instrText>
      </w:r>
      <w:r w:rsidR="00E83817">
        <w:fldChar w:fldCharType="end"/>
      </w:r>
      <w:r w:rsidRPr="006E5B3E">
        <w:fldChar w:fldCharType="separate"/>
      </w:r>
      <w:r w:rsidR="00E83817" w:rsidRPr="00E83817">
        <w:rPr>
          <w:noProof/>
          <w:vertAlign w:val="superscript"/>
        </w:rPr>
        <w:t>98</w:t>
      </w:r>
      <w:r w:rsidRPr="006E5B3E">
        <w:fldChar w:fldCharType="end"/>
      </w:r>
      <w:r w:rsidRPr="006E5B3E">
        <w:t xml:space="preserve"> Although variable, a higher level expression of chemokine receptors by transiting CLL cells deprived of their microenvironment incentivizes their migration back into the lymphoid tissues. </w:t>
      </w:r>
      <w:r w:rsidR="00E87975">
        <w:t>A</w:t>
      </w:r>
      <w:r w:rsidR="00E87975" w:rsidRPr="006E5B3E">
        <w:t xml:space="preserve"> rather counter-intuitive finding is that the small fraction of </w:t>
      </w:r>
      <w:r w:rsidR="00E87975">
        <w:t xml:space="preserve">the </w:t>
      </w:r>
      <w:r w:rsidR="00E87975" w:rsidRPr="006E5B3E">
        <w:t xml:space="preserve">recent emigrants from tissue express </w:t>
      </w:r>
      <w:r w:rsidR="002B36B7">
        <w:t>high</w:t>
      </w:r>
      <w:r w:rsidR="00E83817">
        <w:t>er</w:t>
      </w:r>
      <w:r w:rsidR="002B36B7">
        <w:t xml:space="preserve"> </w:t>
      </w:r>
      <w:r w:rsidR="00E87975" w:rsidRPr="006E5B3E">
        <w:t>levels of sIgM.</w:t>
      </w:r>
      <w:r w:rsidR="00E87975" w:rsidRPr="006E5B3E">
        <w:fldChar w:fldCharType="begin">
          <w:fldData xml:space="preserve">PEVuZE5vdGU+PENpdGU+PEF1dGhvcj5Db3VsdGVyPC9BdXRob3I+PFllYXI+MjAxODwvWWVhcj48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=
</w:fldData>
        </w:fldChar>
      </w:r>
      <w:r w:rsidR="00E83817">
        <w:instrText xml:space="preserve"> ADDIN EN.CITE </w:instrText>
      </w:r>
      <w:r w:rsidR="00E83817">
        <w:fldChar w:fldCharType="begin">
          <w:fldData xml:space="preserve">PEVuZE5vdGU+PENpdGU+PEF1dGhvcj5Db3VsdGVyPC9BdXRob3I+PFllYXI+MjAxODwvWWVhcj48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=
</w:fldData>
        </w:fldChar>
      </w:r>
      <w:r w:rsidR="00E83817">
        <w:instrText xml:space="preserve"> ADDIN EN.CITE.DATA </w:instrText>
      </w:r>
      <w:r w:rsidR="00E83817">
        <w:fldChar w:fldCharType="end"/>
      </w:r>
      <w:r w:rsidR="00E87975" w:rsidRPr="006E5B3E">
        <w:fldChar w:fldCharType="separate"/>
      </w:r>
      <w:r w:rsidR="00E83817" w:rsidRPr="00E83817">
        <w:rPr>
          <w:noProof/>
          <w:vertAlign w:val="superscript"/>
        </w:rPr>
        <w:t>99</w:t>
      </w:r>
      <w:r w:rsidR="00E87975" w:rsidRPr="006E5B3E">
        <w:fldChar w:fldCharType="end"/>
      </w:r>
      <w:r w:rsidR="00E87975" w:rsidRPr="006E5B3E">
        <w:t xml:space="preserve"> </w:t>
      </w:r>
      <w:r w:rsidR="00E87975">
        <w:t>T</w:t>
      </w:r>
      <w:r w:rsidR="00E87975" w:rsidRPr="006E5B3E">
        <w:t>his suggests that</w:t>
      </w:r>
      <w:r w:rsidR="00E87975">
        <w:t>, in contrast to loss by endocytosis,</w:t>
      </w:r>
      <w:r w:rsidR="00E87975" w:rsidRPr="006E5B3E">
        <w:t xml:space="preserve"> some influences</w:t>
      </w:r>
      <w:r w:rsidR="00E87975">
        <w:t>, possibly including locally-derived IL-4</w:t>
      </w:r>
      <w:r w:rsidR="00DE3AA0">
        <w:t>,</w:t>
      </w:r>
      <w:r w:rsidR="00DE3AA0" w:rsidRPr="006E5B3E">
        <w:fldChar w:fldCharType="begin">
          <w:fldData xml:space="preserve">PEVuZE5vdGU+PENpdGU+PEF1dGhvcj5BZ3VpbGFyLUhlcm5hbmRlejwvQXV0aG9yPjxZZWFyPjIw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</w:fldData>
        </w:fldChar>
      </w:r>
      <w:r w:rsidR="00E83817">
        <w:instrText xml:space="preserve"> ADDIN EN.CITE </w:instrText>
      </w:r>
      <w:r w:rsidR="00E83817">
        <w:fldChar w:fldCharType="begin">
          <w:fldData xml:space="preserve">PEVuZE5vdGU+PENpdGU+PEF1dGhvcj5BZ3VpbGFyLUhlcm5hbmRlejwvQXV0aG9yPjxZZWFyPjIw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</w:fldData>
        </w:fldChar>
      </w:r>
      <w:r w:rsidR="00E83817">
        <w:instrText xml:space="preserve"> ADDIN EN.CITE.DATA </w:instrText>
      </w:r>
      <w:r w:rsidR="00E83817">
        <w:fldChar w:fldCharType="end"/>
      </w:r>
      <w:r w:rsidR="00DE3AA0" w:rsidRPr="006E5B3E">
        <w:fldChar w:fldCharType="separate"/>
      </w:r>
      <w:r w:rsidR="00E83817" w:rsidRPr="00E83817">
        <w:rPr>
          <w:noProof/>
          <w:vertAlign w:val="superscript"/>
        </w:rPr>
        <w:t>71,100</w:t>
      </w:r>
      <w:r w:rsidR="00DE3AA0" w:rsidRPr="006E5B3E">
        <w:fldChar w:fldCharType="end"/>
      </w:r>
      <w:r w:rsidR="00DE3AA0">
        <w:t xml:space="preserve"> </w:t>
      </w:r>
      <w:r w:rsidR="00E87975">
        <w:t xml:space="preserve">and/or </w:t>
      </w:r>
      <w:r w:rsidR="00DE3AA0">
        <w:t xml:space="preserve"> autocrine IL-6,</w:t>
      </w:r>
      <w:r w:rsidR="00DE3AA0">
        <w:fldChar w:fldCharType="begin">
          <w:fldData xml:space="preserve">PEVuZE5vdGU+PENpdGU+PEF1dGhvcj5DaGVuPC9BdXRob3I+PFllYXI+MjAxOTwvWWVhcj48UmVj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</w:fldData>
        </w:fldChar>
      </w:r>
      <w:r w:rsidR="00E83817">
        <w:instrText xml:space="preserve"> ADDIN EN.CITE </w:instrText>
      </w:r>
      <w:r w:rsidR="00E83817">
        <w:fldChar w:fldCharType="begin">
          <w:fldData xml:space="preserve">PEVuZE5vdGU+PENpdGU+PEF1dGhvcj5DaGVuPC9BdXRob3I+PFllYXI+MjAxOTwvWWVhcj48UmVj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</w:fldData>
        </w:fldChar>
      </w:r>
      <w:r w:rsidR="00E83817">
        <w:instrText xml:space="preserve"> ADDIN EN.CITE.DATA </w:instrText>
      </w:r>
      <w:r w:rsidR="00E83817">
        <w:fldChar w:fldCharType="end"/>
      </w:r>
      <w:r w:rsidR="00DE3AA0">
        <w:fldChar w:fldCharType="separate"/>
      </w:r>
      <w:r w:rsidR="00E83817" w:rsidRPr="00E83817">
        <w:rPr>
          <w:noProof/>
          <w:vertAlign w:val="superscript"/>
        </w:rPr>
        <w:t>86</w:t>
      </w:r>
      <w:r w:rsidR="00DE3AA0">
        <w:fldChar w:fldCharType="end"/>
      </w:r>
      <w:r w:rsidR="00DE3AA0">
        <w:t xml:space="preserve"> </w:t>
      </w:r>
      <w:r w:rsidR="00E87975" w:rsidRPr="006E5B3E">
        <w:t xml:space="preserve">are upregulating </w:t>
      </w:r>
      <w:proofErr w:type="spellStart"/>
      <w:r w:rsidR="00E87975" w:rsidRPr="006E5B3E">
        <w:t>sIgM</w:t>
      </w:r>
      <w:proofErr w:type="spellEnd"/>
      <w:r w:rsidR="00E87975" w:rsidRPr="006E5B3E">
        <w:t xml:space="preserve"> expression</w:t>
      </w:r>
      <w:r w:rsidR="00E87975">
        <w:t xml:space="preserve"> in</w:t>
      </w:r>
      <w:r w:rsidR="00E87975" w:rsidRPr="006E5B3E">
        <w:t xml:space="preserve"> tissue sites.</w:t>
      </w:r>
    </w:p>
    <w:p w14:paraId="2A11054A" w14:textId="3A4EAC38" w:rsidR="00A53792" w:rsidRPr="00B74881" w:rsidRDefault="00A53792">
      <w:pPr>
        <w:pStyle w:val="Heading1"/>
        <w:rPr>
          <w:b w:val="0"/>
          <w:bCs w:val="0"/>
          <w:i/>
          <w:iCs/>
        </w:rPr>
      </w:pPr>
      <w:r w:rsidRPr="005A6009">
        <w:t>Th</w:t>
      </w:r>
      <w:r w:rsidRPr="004147CE">
        <w:t xml:space="preserve">e role of T </w:t>
      </w:r>
      <w:r w:rsidRPr="00B74881">
        <w:t>cells</w:t>
      </w:r>
    </w:p>
    <w:p w14:paraId="4B5F67B6" w14:textId="00BE4DF2" w:rsidR="00EF7628" w:rsidRPr="0073475B" w:rsidRDefault="002A479D" w:rsidP="0013564E">
      <w:r w:rsidRPr="00FD5402">
        <w:lastRenderedPageBreak/>
        <w:t xml:space="preserve">The </w:t>
      </w:r>
      <w:r w:rsidR="00D44C15" w:rsidRPr="00FD5402">
        <w:t>effect</w:t>
      </w:r>
      <w:r w:rsidRPr="00FD5402">
        <w:t xml:space="preserve"> of T cells on CLL cells is likely to be critical </w:t>
      </w:r>
      <w:r w:rsidR="00976E26" w:rsidRPr="00FD5402">
        <w:t xml:space="preserve">since, by analogy with normal B cells, T-cell help </w:t>
      </w:r>
      <w:r w:rsidR="00271FFB" w:rsidRPr="00FD5402">
        <w:t xml:space="preserve">is the determinant of </w:t>
      </w:r>
      <w:r w:rsidR="00AA025F" w:rsidRPr="00FD5402">
        <w:t>cell</w:t>
      </w:r>
      <w:r w:rsidR="00271FFB" w:rsidRPr="00FD5402">
        <w:t xml:space="preserve"> fate</w:t>
      </w:r>
      <w:r w:rsidR="00AA025F" w:rsidRPr="00FD5402">
        <w:t xml:space="preserve"> and would </w:t>
      </w:r>
      <w:r w:rsidR="00976E26" w:rsidRPr="00FD5402">
        <w:t>allow escape from anergy.</w:t>
      </w:r>
      <w:r w:rsidR="00C34B9A" w:rsidRPr="00FD5402">
        <w:fldChar w:fldCharType="begin"/>
      </w:r>
      <w:r w:rsidR="00E83817">
        <w:instrText xml:space="preserve"> ADDIN EN.CITE &lt;EndNote&gt;&lt;Cite&gt;&lt;Author&gt;Turner&lt;/Author&gt;&lt;Year&gt;2020&lt;/Year&gt;&lt;RecNum&gt;7752&lt;/RecNum&gt;&lt;DisplayText&gt;&lt;style face="superscript"&gt;101&lt;/style&gt;&lt;/DisplayText&gt;&lt;record&gt;&lt;rec-number&gt;7752&lt;/rec-number&gt;&lt;foreign-keys&gt;&lt;key app="EN" db-id="awvvaeavbeestpefefm5w2fcr5rwwfrfr0pt" timestamp="1612650994"&gt;7752&lt;/key&gt;&lt;/foreign-keys&gt;&lt;ref-type name="Journal Article"&gt;17&lt;/ref-type&gt;&lt;contributors&gt;&lt;authors&gt;&lt;author&gt;Turner, J. S.&lt;/author&gt;&lt;author&gt;Benet, Z. L.&lt;/author&gt;&lt;author&gt;Grigorova, I. L.&lt;/author&gt;&lt;/authors&gt;&lt;/contributors&gt;&lt;auth-address&gt;Department of Microbiology and Immunology, University of Michigan Medical School, Ann Arbor, Michigan, USA.&lt;/auth-address&gt;&lt;titles&gt;&lt;title&gt;Signals 1, 2 and B cell fate or: Where, when and for how long?&lt;/title&gt;&lt;secondary-title&gt;Immunol Rev&lt;/secondary-title&gt;&lt;/titles&gt;&lt;periodical&gt;&lt;full-title&gt;Immunol Rev&lt;/full-title&gt;&lt;/periodical&gt;&lt;pages&gt;9-23&lt;/pages&gt;&lt;volume&gt;296&lt;/volume&gt;&lt;number&gt;1&lt;/number&gt;&lt;edition&gt;2020/05/30&lt;/edition&gt;&lt;keywords&gt;&lt;keyword&gt;*B cell receptor signaling&lt;/keyword&gt;&lt;keyword&gt;*T cell help&lt;/keyword&gt;&lt;keyword&gt;*T-dependent B cell response&lt;/keyword&gt;&lt;keyword&gt;*activation-induced cell death&lt;/keyword&gt;&lt;keyword&gt;*tolerance&lt;/keyword&gt;&lt;/keywords&gt;&lt;dates&gt;&lt;year&gt;2020&lt;/year&gt;&lt;pub-dates&gt;&lt;date&gt;Jul&lt;/date&gt;&lt;/pub-dates&gt;&lt;/dates&gt;&lt;isbn&gt;1600-065X (Electronic)&amp;#xD;0105-2896 (Linking)&lt;/isbn&gt;&lt;accession-num&gt;32470215&lt;/accession-num&gt;&lt;urls&gt;&lt;related-urls&gt;&lt;url&gt;https://www.ncbi.nlm.nih.gov/pubmed/32470215&lt;/url&gt;&lt;/related-urls&gt;&lt;/urls&gt;&lt;electronic-resource-num&gt;10.1111/imr.12865&lt;/electronic-resource-num&gt;&lt;/record&gt;&lt;/Cite&gt;&lt;/EndNote&gt;</w:instrText>
      </w:r>
      <w:r w:rsidR="00C34B9A" w:rsidRPr="00FD5402">
        <w:fldChar w:fldCharType="separate"/>
      </w:r>
      <w:r w:rsidR="00E83817" w:rsidRPr="00E83817">
        <w:rPr>
          <w:noProof/>
          <w:vertAlign w:val="superscript"/>
        </w:rPr>
        <w:t>101</w:t>
      </w:r>
      <w:r w:rsidR="00C34B9A" w:rsidRPr="00FD5402">
        <w:fldChar w:fldCharType="end"/>
      </w:r>
      <w:r w:rsidR="00976E26" w:rsidRPr="00FD5402">
        <w:t xml:space="preserve"> However </w:t>
      </w:r>
      <w:r w:rsidR="00357E2C" w:rsidRPr="00FD5402">
        <w:t>T cell</w:t>
      </w:r>
      <w:r w:rsidR="00FF1EE9" w:rsidRPr="00FD5402">
        <w:t xml:space="preserve"> </w:t>
      </w:r>
      <w:r w:rsidR="00357E2C" w:rsidRPr="00FD5402">
        <w:t>populations</w:t>
      </w:r>
      <w:r w:rsidR="00FF1EE9" w:rsidRPr="00FD5402">
        <w:t xml:space="preserve"> </w:t>
      </w:r>
      <w:r w:rsidR="003E34FE" w:rsidRPr="00FD5402">
        <w:t xml:space="preserve">in patients </w:t>
      </w:r>
      <w:r w:rsidR="00357E2C" w:rsidRPr="00FD5402">
        <w:t>are</w:t>
      </w:r>
      <w:r w:rsidR="005654CF" w:rsidRPr="00FD5402">
        <w:t xml:space="preserve"> difficult to investigate mainly because the </w:t>
      </w:r>
      <w:r w:rsidR="00255630" w:rsidRPr="00FD5402">
        <w:t>profile may be perturbed by re</w:t>
      </w:r>
      <w:r w:rsidR="00255630" w:rsidRPr="00ED61E7">
        <w:t>activation of herpes viruses such as EBV, in the context of immunosuppression</w:t>
      </w:r>
      <w:r w:rsidR="00CA727A" w:rsidRPr="00ED61E7">
        <w:t>.</w:t>
      </w:r>
      <w:r w:rsidR="00C34B9A" w:rsidRPr="00ED61E7">
        <w:fldChar w:fldCharType="begin">
          <w:fldData xml:space="preserve">PEVuZE5vdGU+PENpdGU+PEF1dGhvcj5Ib2ZsYW5kPC9BdXRob3I+PFllYXI+MjAyMDwvWWVhcj48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</w:fldData>
        </w:fldChar>
      </w:r>
      <w:r w:rsidR="00E83817">
        <w:instrText xml:space="preserve"> ADDIN EN.CITE </w:instrText>
      </w:r>
      <w:r w:rsidR="00E83817">
        <w:fldChar w:fldCharType="begin">
          <w:fldData xml:space="preserve">PEVuZE5vdGU+PENpdGU+PEF1dGhvcj5Ib2ZsYW5kPC9BdXRob3I+PFllYXI+MjAyMDwvWWVhcj48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</w:fldData>
        </w:fldChar>
      </w:r>
      <w:r w:rsidR="00E83817">
        <w:instrText xml:space="preserve"> ADDIN EN.CITE.DATA </w:instrText>
      </w:r>
      <w:r w:rsidR="00E83817">
        <w:fldChar w:fldCharType="end"/>
      </w:r>
      <w:r w:rsidR="00C34B9A" w:rsidRPr="00ED61E7">
        <w:fldChar w:fldCharType="separate"/>
      </w:r>
      <w:r w:rsidR="00E83817" w:rsidRPr="00E83817">
        <w:rPr>
          <w:noProof/>
          <w:vertAlign w:val="superscript"/>
        </w:rPr>
        <w:t>102</w:t>
      </w:r>
      <w:r w:rsidR="00C34B9A" w:rsidRPr="00ED61E7">
        <w:fldChar w:fldCharType="end"/>
      </w:r>
      <w:r w:rsidR="00255630" w:rsidRPr="00ED61E7">
        <w:t xml:space="preserve"> </w:t>
      </w:r>
      <w:r w:rsidR="009B6A68">
        <w:t>The relatively high level of CD8+ T cells is consistent with this, as is the “exhausted” phenotype which is a feature of chronic antigenic stimulation</w:t>
      </w:r>
      <w:r w:rsidR="009B6A68">
        <w:rPr>
          <w:rFonts w:ascii="Segoe UI" w:hAnsi="Segoe UI" w:cs="Segoe UI"/>
          <w:color w:val="212121"/>
          <w:shd w:val="clear" w:color="auto" w:fill="FFFFFF"/>
        </w:rPr>
        <w:t xml:space="preserve">. </w:t>
      </w:r>
      <w:r w:rsidR="00EE4060" w:rsidRPr="0013564E">
        <w:rPr>
          <w:shd w:val="clear" w:color="auto" w:fill="FFFFFF"/>
        </w:rPr>
        <w:t>Multiple chronic viral infections, including EBV, lead to downregulation of T-cell function, accompanied by expression of inhibitory receptors such as PD-1.</w:t>
      </w:r>
      <w:r w:rsidR="0035246F" w:rsidRPr="0013564E">
        <w:rPr>
          <w:shd w:val="clear" w:color="auto" w:fill="FFFFFF"/>
        </w:rPr>
        <w:fldChar w:fldCharType="begin"/>
      </w:r>
      <w:r w:rsidR="00E83817">
        <w:rPr>
          <w:shd w:val="clear" w:color="auto" w:fill="FFFFFF"/>
        </w:rPr>
        <w:instrText xml:space="preserve"> ADDIN EN.CITE &lt;EndNote&gt;&lt;Cite&gt;&lt;Author&gt;Virgin&lt;/Author&gt;&lt;Year&gt;2009&lt;/Year&gt;&lt;RecNum&gt;7826&lt;/RecNum&gt;&lt;DisplayText&gt;&lt;style face="superscript"&gt;103&lt;/style&gt;&lt;/DisplayText&gt;&lt;record&gt;&lt;rec-number&gt;7826&lt;/rec-number&gt;&lt;foreign-keys&gt;&lt;key app="EN" db-id="awvvaeavbeestpefefm5w2fcr5rwwfrfr0pt" timestamp="1613064530"&gt;7826&lt;/key&gt;&lt;/foreign-keys&gt;&lt;ref-type name="Journal Article"&gt;17&lt;/ref-type&gt;&lt;contributors&gt;&lt;authors&gt;&lt;author&gt;Virgin, H. W.&lt;/author&gt;&lt;author&gt;Wherry, E. J.&lt;/author&gt;&lt;author&gt;Ahmed, R.&lt;/author&gt;&lt;/authors&gt;&lt;/contributors&gt;&lt;auth-address&gt;Department of Pathology and Immunology, Washington University School of Medicine, St. Louis, MO 63110, USA. virgin@wustl.edu&lt;/auth-address&gt;&lt;titles&gt;&lt;title&gt;Redefining chronic viral infection&lt;/title&gt;&lt;secondary-title&gt;Cell&lt;/secondary-title&gt;&lt;/titles&gt;&lt;periodical&gt;&lt;full-title&gt;Cell&lt;/full-title&gt;&lt;/periodical&gt;&lt;pages&gt;30-50&lt;/pages&gt;&lt;volume&gt;138&lt;/volume&gt;&lt;number&gt;1&lt;/number&gt;&lt;edition&gt;2009/07/15&lt;/edition&gt;&lt;keywords&gt;&lt;keyword&gt;Animals&lt;/keyword&gt;&lt;keyword&gt;Humans&lt;/keyword&gt;&lt;keyword&gt;*Metagenome&lt;/keyword&gt;&lt;keyword&gt;*Symbiosis&lt;/keyword&gt;&lt;keyword&gt;Virus Diseases/*immunology&lt;/keyword&gt;&lt;keyword&gt;Viruses/*immunology&lt;/keyword&gt;&lt;/keywords&gt;&lt;dates&gt;&lt;year&gt;2009&lt;/year&gt;&lt;pub-dates&gt;&lt;date&gt;Jul 10&lt;/date&gt;&lt;/pub-dates&gt;&lt;/dates&gt;&lt;isbn&gt;1097-4172 (Electronic)&amp;#xD;0092-8674 (Linking)&lt;/isbn&gt;&lt;accession-num&gt;19596234&lt;/accession-num&gt;&lt;urls&gt;&lt;related-urls&gt;&lt;url&gt;https://www.ncbi.nlm.nih.gov/pubmed/19596234&lt;/url&gt;&lt;/related-urls&gt;&lt;/urls&gt;&lt;electronic-resource-num&gt;10.1016/j.cell.2009.06.036&lt;/electronic-resource-num&gt;&lt;/record&gt;&lt;/Cite&gt;&lt;/EndNote&gt;</w:instrText>
      </w:r>
      <w:r w:rsidR="0035246F" w:rsidRPr="0013564E">
        <w:rPr>
          <w:shd w:val="clear" w:color="auto" w:fill="FFFFFF"/>
        </w:rPr>
        <w:fldChar w:fldCharType="separate"/>
      </w:r>
      <w:r w:rsidR="00E83817" w:rsidRPr="00E83817">
        <w:rPr>
          <w:noProof/>
          <w:shd w:val="clear" w:color="auto" w:fill="FFFFFF"/>
          <w:vertAlign w:val="superscript"/>
        </w:rPr>
        <w:t>103</w:t>
      </w:r>
      <w:r w:rsidR="0035246F" w:rsidRPr="0013564E">
        <w:rPr>
          <w:shd w:val="clear" w:color="auto" w:fill="FFFFFF"/>
        </w:rPr>
        <w:fldChar w:fldCharType="end"/>
      </w:r>
      <w:r w:rsidR="00157D74" w:rsidRPr="0013564E">
        <w:rPr>
          <w:rFonts w:ascii="Segoe UI" w:hAnsi="Segoe UI" w:cs="Segoe UI"/>
          <w:shd w:val="clear" w:color="auto" w:fill="FFFFFF"/>
        </w:rPr>
        <w:t xml:space="preserve"> </w:t>
      </w:r>
      <w:proofErr w:type="spellStart"/>
      <w:r w:rsidR="00927E80" w:rsidRPr="00ED61E7">
        <w:t>Tumor</w:t>
      </w:r>
      <w:proofErr w:type="spellEnd"/>
      <w:r w:rsidR="00927E80" w:rsidRPr="00ED61E7">
        <w:t>-specific T cells will be hard to find s</w:t>
      </w:r>
      <w:r w:rsidR="00255630" w:rsidRPr="00ED61E7">
        <w:t xml:space="preserve">ince </w:t>
      </w:r>
      <w:r w:rsidR="005D2503" w:rsidRPr="00ED61E7">
        <w:t xml:space="preserve">CLL </w:t>
      </w:r>
      <w:r w:rsidR="00255630" w:rsidRPr="00ED61E7">
        <w:t>driver antigens are likely to be derived from self</w:t>
      </w:r>
      <w:r w:rsidR="00927E80" w:rsidRPr="00ED61E7">
        <w:t>. In that case</w:t>
      </w:r>
      <w:r w:rsidR="00255630" w:rsidRPr="00ED61E7">
        <w:t xml:space="preserve">, the majority of antigen-specific (cognate) </w:t>
      </w:r>
      <w:r w:rsidR="00BD0545">
        <w:t xml:space="preserve">CD4+ </w:t>
      </w:r>
      <w:r w:rsidR="00255630" w:rsidRPr="00ED61E7">
        <w:t xml:space="preserve">T cells will be either deleted or regulated. </w:t>
      </w:r>
      <w:r w:rsidR="00927E80" w:rsidRPr="00ED61E7">
        <w:t>Normal</w:t>
      </w:r>
      <w:r w:rsidR="00255630" w:rsidRPr="00ED61E7">
        <w:t xml:space="preserve"> </w:t>
      </w:r>
      <w:r w:rsidR="00927E80" w:rsidRPr="00ED61E7">
        <w:t>n</w:t>
      </w:r>
      <w:r w:rsidR="00255630" w:rsidRPr="00ED61E7">
        <w:t xml:space="preserve">aïve B cells </w:t>
      </w:r>
      <w:r w:rsidR="00927E80" w:rsidRPr="00ED61E7">
        <w:t xml:space="preserve">are less dependent on cognate T-cell help, </w:t>
      </w:r>
      <w:r w:rsidR="00255630" w:rsidRPr="00ED61E7">
        <w:t>rely</w:t>
      </w:r>
      <w:r w:rsidR="00927E80" w:rsidRPr="00ED61E7">
        <w:t>ing</w:t>
      </w:r>
      <w:r w:rsidR="00255630" w:rsidRPr="00ED61E7">
        <w:t xml:space="preserve"> instead on help from innate cells, including </w:t>
      </w:r>
      <w:proofErr w:type="spellStart"/>
      <w:r w:rsidR="003E34FE" w:rsidRPr="00ED61E7">
        <w:t>iNKT</w:t>
      </w:r>
      <w:proofErr w:type="spellEnd"/>
      <w:r w:rsidR="003E34FE" w:rsidRPr="00ED61E7">
        <w:t xml:space="preserve"> cells, neutrophils, monocyte-derived cells</w:t>
      </w:r>
      <w:r w:rsidR="005A6009">
        <w:t>,</w:t>
      </w:r>
      <w:r w:rsidR="003E34FE" w:rsidRPr="00ED61E7">
        <w:t xml:space="preserve"> and/or dendritic cells.</w:t>
      </w:r>
      <w:r w:rsidR="00C34B9A" w:rsidRPr="00ED61E7">
        <w:fldChar w:fldCharType="begin"/>
      </w:r>
      <w:r w:rsidR="00E83817">
        <w:instrText xml:space="preserve"> ADDIN EN.CITE &lt;EndNote&gt;&lt;Cite&gt;&lt;Author&gt;Turner&lt;/Author&gt;&lt;Year&gt;2020&lt;/Year&gt;&lt;RecNum&gt;7752&lt;/RecNum&gt;&lt;DisplayText&gt;&lt;style face="superscript"&gt;101&lt;/style&gt;&lt;/DisplayText&gt;&lt;record&gt;&lt;rec-number&gt;7752&lt;/rec-number&gt;&lt;foreign-keys&gt;&lt;key app="EN" db-id="awvvaeavbeestpefefm5w2fcr5rwwfrfr0pt" timestamp="1612650994"&gt;7752&lt;/key&gt;&lt;/foreign-keys&gt;&lt;ref-type name="Journal Article"&gt;17&lt;/ref-type&gt;&lt;contributors&gt;&lt;authors&gt;&lt;author&gt;Turner, J. S.&lt;/author&gt;&lt;author&gt;Benet, Z. L.&lt;/author&gt;&lt;author&gt;Grigorova, I. L.&lt;/author&gt;&lt;/authors&gt;&lt;/contributors&gt;&lt;auth-address&gt;Department of Microbiology and Immunology, University of Michigan Medical School, Ann Arbor, Michigan, USA.&lt;/auth-address&gt;&lt;titles&gt;&lt;title&gt;Signals 1, 2 and B cell fate or: Where, when and for how long?&lt;/title&gt;&lt;secondary-title&gt;Immunol Rev&lt;/secondary-title&gt;&lt;/titles&gt;&lt;periodical&gt;&lt;full-title&gt;Immunol Rev&lt;/full-title&gt;&lt;/periodical&gt;&lt;pages&gt;9-23&lt;/pages&gt;&lt;volume&gt;296&lt;/volume&gt;&lt;number&gt;1&lt;/number&gt;&lt;edition&gt;2020/05/30&lt;/edition&gt;&lt;keywords&gt;&lt;keyword&gt;*B cell receptor signaling&lt;/keyword&gt;&lt;keyword&gt;*T cell help&lt;/keyword&gt;&lt;keyword&gt;*T-dependent B cell response&lt;/keyword&gt;&lt;keyword&gt;*activation-induced cell death&lt;/keyword&gt;&lt;keyword&gt;*tolerance&lt;/keyword&gt;&lt;/keywords&gt;&lt;dates&gt;&lt;year&gt;2020&lt;/year&gt;&lt;pub-dates&gt;&lt;date&gt;Jul&lt;/date&gt;&lt;/pub-dates&gt;&lt;/dates&gt;&lt;isbn&gt;1600-065X (Electronic)&amp;#xD;0105-2896 (Linking)&lt;/isbn&gt;&lt;accession-num&gt;32470215&lt;/accession-num&gt;&lt;urls&gt;&lt;related-urls&gt;&lt;url&gt;https://www.ncbi.nlm.nih.gov/pubmed/32470215&lt;/url&gt;&lt;/related-urls&gt;&lt;/urls&gt;&lt;electronic-resource-num&gt;10.1111/imr.12865&lt;/electronic-resource-num&gt;&lt;/record&gt;&lt;/Cite&gt;&lt;/EndNote&gt;</w:instrText>
      </w:r>
      <w:r w:rsidR="00C34B9A" w:rsidRPr="00ED61E7">
        <w:fldChar w:fldCharType="separate"/>
      </w:r>
      <w:r w:rsidR="00E83817" w:rsidRPr="00E83817">
        <w:rPr>
          <w:noProof/>
          <w:vertAlign w:val="superscript"/>
        </w:rPr>
        <w:t>101</w:t>
      </w:r>
      <w:r w:rsidR="00C34B9A" w:rsidRPr="00ED61E7">
        <w:fldChar w:fldCharType="end"/>
      </w:r>
      <w:r w:rsidR="003E34FE" w:rsidRPr="00ED61E7">
        <w:t xml:space="preserve">  It is likely that cells of U-CLL retain this capacity so could be more resourceful in capturing </w:t>
      </w:r>
      <w:r w:rsidR="00D970D8">
        <w:t>available</w:t>
      </w:r>
      <w:r w:rsidR="003E34FE" w:rsidRPr="00ED61E7">
        <w:t xml:space="preserve"> help for survival and proliferation.  Normal post-GC B cells are more dependent on cognate T-cell help which will be limited. </w:t>
      </w:r>
      <w:r w:rsidR="00FF1EE9" w:rsidRPr="00ED61E7">
        <w:t>“Death by antigen” awaits memory B cells denied T-cell support</w:t>
      </w:r>
      <w:r w:rsidR="00C34B9A" w:rsidRPr="00ED61E7">
        <w:t>.</w:t>
      </w:r>
      <w:r w:rsidR="00C34B9A" w:rsidRPr="00ED61E7">
        <w:fldChar w:fldCharType="begin">
          <w:fldData xml:space="preserve">PEVuZE5vdGU+PENpdGU+PEF1dGhvcj5TYXZlbHlldmE8L0F1dGhvcj48WWVhcj4yMDA1PC9ZZWFy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</w:fldData>
        </w:fldChar>
      </w:r>
      <w:r w:rsidR="00E83817">
        <w:instrText xml:space="preserve"> ADDIN EN.CITE </w:instrText>
      </w:r>
      <w:r w:rsidR="00E83817">
        <w:fldChar w:fldCharType="begin">
          <w:fldData xml:space="preserve">PEVuZE5vdGU+PENpdGU+PEF1dGhvcj5TYXZlbHlldmE8L0F1dGhvcj48WWVhcj4yMDA1PC9ZZWFy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</w:fldData>
        </w:fldChar>
      </w:r>
      <w:r w:rsidR="00E83817">
        <w:instrText xml:space="preserve"> ADDIN EN.CITE.DATA </w:instrText>
      </w:r>
      <w:r w:rsidR="00E83817">
        <w:fldChar w:fldCharType="end"/>
      </w:r>
      <w:r w:rsidR="00C34B9A" w:rsidRPr="00ED61E7">
        <w:fldChar w:fldCharType="separate"/>
      </w:r>
      <w:r w:rsidR="00E83817" w:rsidRPr="00E83817">
        <w:rPr>
          <w:noProof/>
          <w:vertAlign w:val="superscript"/>
        </w:rPr>
        <w:t>20</w:t>
      </w:r>
      <w:r w:rsidR="00C34B9A" w:rsidRPr="00ED61E7">
        <w:fldChar w:fldCharType="end"/>
      </w:r>
      <w:r w:rsidR="00FF1EE9" w:rsidRPr="00ED61E7">
        <w:t xml:space="preserve"> </w:t>
      </w:r>
      <w:r w:rsidR="003E34FE" w:rsidRPr="00ED61E7">
        <w:t xml:space="preserve">Cells of M-CLL </w:t>
      </w:r>
      <w:r w:rsidR="00FF1EE9" w:rsidRPr="00ED61E7">
        <w:t>could</w:t>
      </w:r>
      <w:r w:rsidR="003E34FE" w:rsidRPr="00ED61E7">
        <w:t xml:space="preserve"> reflect this and may rely </w:t>
      </w:r>
      <w:r w:rsidR="00FF1EE9" w:rsidRPr="00ED61E7">
        <w:t xml:space="preserve">more heavily </w:t>
      </w:r>
      <w:r w:rsidR="003E34FE" w:rsidRPr="00ED61E7">
        <w:t xml:space="preserve">on anti-apoptotic mechanisms for survival. While this is speculative and is based on analogy with normal </w:t>
      </w:r>
      <w:r w:rsidR="00FF1EE9" w:rsidRPr="00ED61E7">
        <w:t xml:space="preserve">B and </w:t>
      </w:r>
      <w:r w:rsidR="003E34FE" w:rsidRPr="00ED61E7">
        <w:t>T cells, it could be an important factor i</w:t>
      </w:r>
      <w:r w:rsidR="00FF1EE9" w:rsidRPr="00ED61E7">
        <w:t>n</w:t>
      </w:r>
      <w:r w:rsidR="003E34FE" w:rsidRPr="00ED61E7">
        <w:t xml:space="preserve"> distinguishing </w:t>
      </w:r>
      <w:proofErr w:type="spellStart"/>
      <w:r w:rsidR="00FF1EE9" w:rsidRPr="00ED61E7">
        <w:t>tumor</w:t>
      </w:r>
      <w:proofErr w:type="spellEnd"/>
      <w:r w:rsidR="00FF1EE9" w:rsidRPr="00ED61E7">
        <w:t xml:space="preserve"> </w:t>
      </w:r>
      <w:proofErr w:type="spellStart"/>
      <w:r w:rsidR="00FF1EE9" w:rsidRPr="00ED61E7">
        <w:t>behavior</w:t>
      </w:r>
      <w:proofErr w:type="spellEnd"/>
      <w:r w:rsidR="00FF1EE9" w:rsidRPr="00ED61E7">
        <w:t xml:space="preserve"> in the two subsets.</w:t>
      </w:r>
      <w:r w:rsidR="00A474F9">
        <w:t xml:space="preserve"> </w:t>
      </w:r>
      <w:r w:rsidR="002C0CBF" w:rsidRPr="0073475B">
        <w:t>Al</w:t>
      </w:r>
      <w:r w:rsidR="00111B2D" w:rsidRPr="0073475B">
        <w:t xml:space="preserve">l </w:t>
      </w:r>
      <w:r w:rsidR="002C0CBF" w:rsidRPr="0073475B">
        <w:t xml:space="preserve">this begs the question of the role of CD40L, known to be a stimulatory factor for CLL cells </w:t>
      </w:r>
      <w:r w:rsidR="002C0CBF" w:rsidRPr="0073475B">
        <w:rPr>
          <w:i/>
          <w:iCs/>
        </w:rPr>
        <w:t>in vitro</w:t>
      </w:r>
      <w:r w:rsidR="002C0CBF" w:rsidRPr="0073475B">
        <w:t xml:space="preserve">, but very difficult to detect in proliferation </w:t>
      </w:r>
      <w:proofErr w:type="spellStart"/>
      <w:r w:rsidR="002C0CBF" w:rsidRPr="0073475B">
        <w:t>centers</w:t>
      </w:r>
      <w:proofErr w:type="spellEnd"/>
      <w:r w:rsidR="002C0CBF" w:rsidRPr="0073475B">
        <w:t xml:space="preserve">.  </w:t>
      </w:r>
      <w:r w:rsidR="00111B2D" w:rsidRPr="0073475B">
        <w:t xml:space="preserve">Moreover, CD40L </w:t>
      </w:r>
      <w:r w:rsidR="002C0CBF" w:rsidRPr="0073475B">
        <w:t>activate</w:t>
      </w:r>
      <w:r w:rsidR="00111B2D" w:rsidRPr="0073475B">
        <w:t>s</w:t>
      </w:r>
      <w:r w:rsidR="002C0CBF" w:rsidRPr="0073475B">
        <w:t xml:space="preserve"> both the canonical and noncanonical NF-kB </w:t>
      </w:r>
      <w:proofErr w:type="spellStart"/>
      <w:r w:rsidR="002C0CBF" w:rsidRPr="0073475B">
        <w:t>signaling</w:t>
      </w:r>
      <w:proofErr w:type="spellEnd"/>
      <w:r w:rsidR="002C0CBF" w:rsidRPr="0073475B">
        <w:t xml:space="preserve"> pathways, while the gene expression profile of CLL isolated from lymph nodes indicates </w:t>
      </w:r>
      <w:r w:rsidR="00111B2D" w:rsidRPr="0073475B">
        <w:t xml:space="preserve">primarily </w:t>
      </w:r>
      <w:r w:rsidR="002C0CBF" w:rsidRPr="0073475B">
        <w:t>activation of the canonical pathway alone</w:t>
      </w:r>
      <w:r w:rsidR="00AA34CE" w:rsidRPr="0073475B">
        <w:t>,</w:t>
      </w:r>
      <w:r w:rsidR="00AA34CE" w:rsidRPr="0073475B">
        <w:fldChar w:fldCharType="begin">
          <w:fldData xml:space="preserve">PEVuZE5vdGU+PENpdGU+PEF1dGhvcj5IZXJpc2hhbnU8L0F1dGhvcj48WWVhcj4yMDExPC9ZZWFy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</w:fldData>
        </w:fldChar>
      </w:r>
      <w:r w:rsidR="00B912C4" w:rsidRPr="0073475B">
        <w:instrText xml:space="preserve"> ADDIN EN.CITE </w:instrText>
      </w:r>
      <w:r w:rsidR="00B912C4" w:rsidRPr="0073475B">
        <w:fldChar w:fldCharType="begin">
          <w:fldData xml:space="preserve">PEVuZE5vdGU+PENpdGU+PEF1dGhvcj5IZXJpc2hhbnU8L0F1dGhvcj48WWVhcj4yMDExPC9ZZWFy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</w:fldData>
        </w:fldChar>
      </w:r>
      <w:r w:rsidR="00B912C4" w:rsidRPr="0073475B">
        <w:instrText xml:space="preserve"> ADDIN EN.CITE.DATA </w:instrText>
      </w:r>
      <w:r w:rsidR="00B912C4" w:rsidRPr="0073475B">
        <w:fldChar w:fldCharType="end"/>
      </w:r>
      <w:r w:rsidR="00AA34CE" w:rsidRPr="0073475B">
        <w:fldChar w:fldCharType="separate"/>
      </w:r>
      <w:r w:rsidR="00B912C4" w:rsidRPr="0073475B">
        <w:rPr>
          <w:noProof/>
          <w:vertAlign w:val="superscript"/>
        </w:rPr>
        <w:t>15</w:t>
      </w:r>
      <w:r w:rsidR="00AA34CE" w:rsidRPr="0073475B">
        <w:fldChar w:fldCharType="end"/>
      </w:r>
      <w:r w:rsidR="00AD478F" w:rsidRPr="0073475B">
        <w:t xml:space="preserve"> </w:t>
      </w:r>
      <w:r w:rsidR="00111B2D" w:rsidRPr="0073475B">
        <w:t xml:space="preserve">suggesting that receptors other than CD40 contribute to cell activation </w:t>
      </w:r>
      <w:r w:rsidR="00111B2D" w:rsidRPr="0073475B">
        <w:rPr>
          <w:i/>
          <w:iCs/>
        </w:rPr>
        <w:t>in vivo</w:t>
      </w:r>
      <w:r w:rsidR="00AD478F" w:rsidRPr="0073475B">
        <w:t>.</w:t>
      </w:r>
      <w:r w:rsidR="0055756F" w:rsidRPr="0073475B">
        <w:fldChar w:fldCharType="begin">
          <w:fldData xml:space="preserve">PEVuZE5vdGU+PENpdGU+PEF1dGhvcj5FbmRvPC9BdXRob3I+PFllYXI+MjAwNzwvWWVhcj48UmVj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</w:fldData>
        </w:fldChar>
      </w:r>
      <w:r w:rsidR="0055756F" w:rsidRPr="0073475B">
        <w:instrText xml:space="preserve"> ADDIN EN.CITE </w:instrText>
      </w:r>
      <w:r w:rsidR="0055756F" w:rsidRPr="0073475B">
        <w:fldChar w:fldCharType="begin">
          <w:fldData xml:space="preserve">PEVuZE5vdGU+PENpdGU+PEF1dGhvcj5FbmRvPC9BdXRob3I+PFllYXI+MjAwNzwvWWVhcj48UmVj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</w:fldData>
        </w:fldChar>
      </w:r>
      <w:r w:rsidR="0055756F" w:rsidRPr="0073475B">
        <w:instrText xml:space="preserve"> ADDIN EN.CITE.DATA </w:instrText>
      </w:r>
      <w:r w:rsidR="0055756F" w:rsidRPr="0073475B">
        <w:fldChar w:fldCharType="end"/>
      </w:r>
      <w:r w:rsidR="0055756F" w:rsidRPr="0073475B">
        <w:fldChar w:fldCharType="separate"/>
      </w:r>
      <w:r w:rsidR="0055756F" w:rsidRPr="0073475B">
        <w:rPr>
          <w:noProof/>
          <w:vertAlign w:val="superscript"/>
        </w:rPr>
        <w:t>81,86</w:t>
      </w:r>
      <w:r w:rsidR="0055756F" w:rsidRPr="0073475B">
        <w:fldChar w:fldCharType="end"/>
      </w:r>
      <w:r w:rsidR="00CE2462" w:rsidRPr="0073475B">
        <w:t xml:space="preserve">  </w:t>
      </w:r>
    </w:p>
    <w:p w14:paraId="302D13B5" w14:textId="2523FA01" w:rsidR="002D08A3" w:rsidRPr="00B74881" w:rsidRDefault="00F22A56" w:rsidP="0013564E">
      <w:pPr>
        <w:pStyle w:val="Heading1"/>
        <w:rPr>
          <w:b w:val="0"/>
          <w:bCs w:val="0"/>
          <w:i/>
          <w:iCs/>
        </w:rPr>
      </w:pPr>
      <w:r w:rsidRPr="00823255">
        <w:t xml:space="preserve">Autonomous </w:t>
      </w:r>
      <w:proofErr w:type="spellStart"/>
      <w:r w:rsidR="008370C9" w:rsidRPr="00B74881">
        <w:t>signaling</w:t>
      </w:r>
      <w:proofErr w:type="spellEnd"/>
    </w:p>
    <w:p w14:paraId="52B466D6" w14:textId="1FC0F943" w:rsidR="00B654E9" w:rsidRPr="00FD5402" w:rsidRDefault="002D08A3" w:rsidP="0013564E">
      <w:r w:rsidRPr="00B74881">
        <w:t>I</w:t>
      </w:r>
      <w:r w:rsidR="00F22A56" w:rsidRPr="00B74881">
        <w:t xml:space="preserve">t is well known that Ig-Ig interactions </w:t>
      </w:r>
      <w:r w:rsidR="00F22A56" w:rsidRPr="00ED61E7">
        <w:t xml:space="preserve">occur in the </w:t>
      </w:r>
      <w:r w:rsidR="00705550" w:rsidRPr="00ED61E7">
        <w:t>B-</w:t>
      </w:r>
      <w:r w:rsidR="00F22A56" w:rsidRPr="00ED61E7">
        <w:t>cell membrane</w:t>
      </w:r>
      <w:r w:rsidR="00705550" w:rsidRPr="00ED61E7">
        <w:t>.</w:t>
      </w:r>
      <w:r w:rsidR="00ED0A3F" w:rsidRPr="00ED61E7">
        <w:t xml:space="preserve"> </w:t>
      </w:r>
      <w:r w:rsidR="00705550" w:rsidRPr="00ED61E7">
        <w:t>Oligomeri</w:t>
      </w:r>
      <w:r w:rsidR="002073F9" w:rsidRPr="00ED61E7">
        <w:t>z</w:t>
      </w:r>
      <w:r w:rsidR="00705550" w:rsidRPr="00ED61E7">
        <w:t>ation can now be observed at the nanoscale level</w:t>
      </w:r>
      <w:r w:rsidR="008B29AB" w:rsidRPr="00ED61E7">
        <w:t xml:space="preserve"> with the </w:t>
      </w:r>
      <w:r w:rsidR="00EC2B08" w:rsidRPr="00ED61E7">
        <w:t>spontaneous</w:t>
      </w:r>
      <w:r w:rsidR="008B29AB" w:rsidRPr="00ED61E7">
        <w:t xml:space="preserve"> formation of nanoclusters of </w:t>
      </w:r>
      <w:proofErr w:type="spellStart"/>
      <w:r w:rsidR="008B29AB" w:rsidRPr="00ED61E7">
        <w:t>sIgM</w:t>
      </w:r>
      <w:proofErr w:type="spellEnd"/>
      <w:r w:rsidR="008B29AB" w:rsidRPr="00ED61E7">
        <w:t xml:space="preserve"> and sIgD.</w:t>
      </w:r>
      <w:r w:rsidR="00117F78">
        <w:fldChar w:fldCharType="begin">
          <w:fldData xml:space="preserve">PEVuZE5vdGU+PENpdGU+PEF1dGhvcj5Hb2xkPC9BdXRob3I+PFllYXI+MjAxOTwvWWVhcj48UmVj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</w:fldData>
        </w:fldChar>
      </w:r>
      <w:r w:rsidR="00E83817">
        <w:instrText xml:space="preserve"> ADDIN EN.CITE </w:instrText>
      </w:r>
      <w:r w:rsidR="00E83817">
        <w:fldChar w:fldCharType="begin">
          <w:fldData xml:space="preserve">PEVuZE5vdGU+PENpdGU+PEF1dGhvcj5Hb2xkPC9BdXRob3I+PFllYXI+MjAxOTwvWWVhcj48UmVj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</w:fldData>
        </w:fldChar>
      </w:r>
      <w:r w:rsidR="00E83817">
        <w:instrText xml:space="preserve"> ADDIN EN.CITE.DATA </w:instrText>
      </w:r>
      <w:r w:rsidR="00E83817">
        <w:fldChar w:fldCharType="end"/>
      </w:r>
      <w:r w:rsidR="00117F78">
        <w:fldChar w:fldCharType="separate"/>
      </w:r>
      <w:r w:rsidR="00E83817" w:rsidRPr="00E83817">
        <w:rPr>
          <w:noProof/>
          <w:vertAlign w:val="superscript"/>
        </w:rPr>
        <w:t>104</w:t>
      </w:r>
      <w:r w:rsidR="00117F78">
        <w:fldChar w:fldCharType="end"/>
      </w:r>
      <w:r w:rsidR="00ED0A3F" w:rsidRPr="00ED61E7">
        <w:t xml:space="preserve"> </w:t>
      </w:r>
      <w:r w:rsidR="008B29AB" w:rsidRPr="00ED61E7">
        <w:t>These can form distinct compartments in the cell membrane which incorporate different groups of proteins and lipids.</w:t>
      </w:r>
      <w:r w:rsidR="00ED0A3F" w:rsidRPr="00ED61E7">
        <w:t xml:space="preserve"> </w:t>
      </w:r>
      <w:r w:rsidR="008B29AB" w:rsidRPr="00ED61E7">
        <w:t>The</w:t>
      </w:r>
      <w:r w:rsidR="00410C91" w:rsidRPr="00ED61E7">
        <w:t>y</w:t>
      </w:r>
      <w:r w:rsidR="008B29AB" w:rsidRPr="00ED61E7">
        <w:t xml:space="preserve"> include proteins such as CD45 and CD22 which can modulate BCR </w:t>
      </w:r>
      <w:proofErr w:type="spellStart"/>
      <w:r w:rsidR="008370C9" w:rsidRPr="00ED61E7">
        <w:t>signaling</w:t>
      </w:r>
      <w:proofErr w:type="spellEnd"/>
      <w:r w:rsidR="008B29AB" w:rsidRPr="00ED61E7">
        <w:t xml:space="preserve">. </w:t>
      </w:r>
      <w:r w:rsidR="00410C91" w:rsidRPr="00ED61E7">
        <w:t>Only o</w:t>
      </w:r>
      <w:r w:rsidR="008B29AB" w:rsidRPr="00ED61E7">
        <w:t xml:space="preserve">n </w:t>
      </w:r>
      <w:r w:rsidR="008B29AB" w:rsidRPr="00ED61E7">
        <w:lastRenderedPageBreak/>
        <w:t>expos</w:t>
      </w:r>
      <w:r w:rsidR="008B29AB" w:rsidRPr="00FD5402">
        <w:t>ure to antigen</w:t>
      </w:r>
      <w:r w:rsidR="00410C91" w:rsidRPr="00FD5402">
        <w:t xml:space="preserve"> are these nanoclusters reorganized to allow a calibrated level of </w:t>
      </w:r>
      <w:proofErr w:type="spellStart"/>
      <w:r w:rsidR="008370C9" w:rsidRPr="00FD5402">
        <w:t>signaling</w:t>
      </w:r>
      <w:proofErr w:type="spellEnd"/>
      <w:r w:rsidR="00410C91" w:rsidRPr="00FD5402">
        <w:t xml:space="preserve"> and activation.</w:t>
      </w:r>
      <w:r w:rsidR="00E61449">
        <w:fldChar w:fldCharType="begin">
          <w:fldData xml:space="preserve">PEVuZE5vdGU+PENpdGU+PEF1dGhvcj5XYXNpbTwvQXV0aG9yPjxZZWFyPjIwMTk8L1llYXI+PFJl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</w:fldData>
        </w:fldChar>
      </w:r>
      <w:r w:rsidR="00E83817">
        <w:instrText xml:space="preserve"> ADDIN EN.CITE </w:instrText>
      </w:r>
      <w:r w:rsidR="00E83817">
        <w:fldChar w:fldCharType="begin">
          <w:fldData xml:space="preserve">PEVuZE5vdGU+PENpdGU+PEF1dGhvcj5XYXNpbTwvQXV0aG9yPjxZZWFyPjIwMTk8L1llYXI+PFJl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</w:fldData>
        </w:fldChar>
      </w:r>
      <w:r w:rsidR="00E83817">
        <w:instrText xml:space="preserve"> ADDIN EN.CITE.DATA </w:instrText>
      </w:r>
      <w:r w:rsidR="00E83817">
        <w:fldChar w:fldCharType="end"/>
      </w:r>
      <w:r w:rsidR="00E61449">
        <w:fldChar w:fldCharType="separate"/>
      </w:r>
      <w:r w:rsidR="00E83817" w:rsidRPr="00E83817">
        <w:rPr>
          <w:noProof/>
          <w:vertAlign w:val="superscript"/>
        </w:rPr>
        <w:t>105</w:t>
      </w:r>
      <w:r w:rsidR="00E61449">
        <w:fldChar w:fldCharType="end"/>
      </w:r>
    </w:p>
    <w:p w14:paraId="4D80F098" w14:textId="7EAAB61A" w:rsidR="00280980" w:rsidRPr="00FD5402" w:rsidRDefault="00ED05F2">
      <w:r w:rsidRPr="00FD5402">
        <w:t>I</w:t>
      </w:r>
      <w:r w:rsidR="00B654E9" w:rsidRPr="00FD5402">
        <w:t>t has been proposed that an Ig-Ig interaction in the absence of exogenous antigen drives B cell</w:t>
      </w:r>
      <w:r w:rsidR="0056463E" w:rsidRPr="00FD5402">
        <w:t xml:space="preserve"> responses</w:t>
      </w:r>
      <w:r w:rsidR="00B654E9" w:rsidRPr="00FD5402">
        <w:t xml:space="preserve"> in CLL</w:t>
      </w:r>
      <w:r w:rsidR="00D91469" w:rsidRPr="00FD5402">
        <w:t>.</w:t>
      </w:r>
      <w:r w:rsidR="00761020" w:rsidRPr="00FD5402">
        <w:fldChar w:fldCharType="begin">
          <w:fldData xml:space="preserve">PEVuZE5vdGU+PENpdGU+PEF1dGhvcj5EdWhyZW4tdm9uIE1pbmRlbjwvQXV0aG9yPjxZZWFyPjIw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</w:fldData>
        </w:fldChar>
      </w:r>
      <w:r w:rsidR="00E83817">
        <w:instrText xml:space="preserve"> ADDIN EN.CITE </w:instrText>
      </w:r>
      <w:r w:rsidR="00E83817">
        <w:fldChar w:fldCharType="begin">
          <w:fldData xml:space="preserve">PEVuZE5vdGU+PENpdGU+PEF1dGhvcj5EdWhyZW4tdm9uIE1pbmRlbjwvQXV0aG9yPjxZZWFyPjIw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</w:fldData>
        </w:fldChar>
      </w:r>
      <w:r w:rsidR="00E83817">
        <w:instrText xml:space="preserve"> ADDIN EN.CITE.DATA </w:instrText>
      </w:r>
      <w:r w:rsidR="00E83817">
        <w:fldChar w:fldCharType="end"/>
      </w:r>
      <w:r w:rsidR="00761020" w:rsidRPr="00FD5402">
        <w:fldChar w:fldCharType="separate"/>
      </w:r>
      <w:r w:rsidR="00E83817" w:rsidRPr="00E83817">
        <w:rPr>
          <w:noProof/>
          <w:vertAlign w:val="superscript"/>
        </w:rPr>
        <w:t>17</w:t>
      </w:r>
      <w:r w:rsidR="00761020" w:rsidRPr="00FD5402">
        <w:fldChar w:fldCharType="end"/>
      </w:r>
      <w:r w:rsidR="00B654E9" w:rsidRPr="00FD5402">
        <w:t xml:space="preserve"> </w:t>
      </w:r>
      <w:r w:rsidR="0056463E" w:rsidRPr="00FD5402">
        <w:t>This is postulated to occur via interaction between amino acids in HCDR3 and an internal epitope of another Ig molecule.</w:t>
      </w:r>
      <w:r w:rsidR="00ED0A3F" w:rsidRPr="00FD5402">
        <w:t xml:space="preserve"> </w:t>
      </w:r>
      <w:r w:rsidR="0056463E" w:rsidRPr="00FD5402">
        <w:t>The question</w:t>
      </w:r>
      <w:r w:rsidR="001171D0" w:rsidRPr="00FD5402">
        <w:t xml:space="preserve"> that arises concerns the function of this interaction and whether it occurs </w:t>
      </w:r>
      <w:r w:rsidR="001171D0" w:rsidRPr="00FD5402">
        <w:rPr>
          <w:i/>
          <w:iCs/>
        </w:rPr>
        <w:t>in vivo</w:t>
      </w:r>
      <w:r w:rsidR="00CA1F55" w:rsidRPr="00FD5402">
        <w:t xml:space="preserve"> in the presence of serum Ig</w:t>
      </w:r>
      <w:r w:rsidR="001171D0" w:rsidRPr="00FD5402">
        <w:t>.</w:t>
      </w:r>
      <w:r w:rsidR="00ED0A3F" w:rsidRPr="00FD5402">
        <w:t xml:space="preserve"> </w:t>
      </w:r>
      <w:r w:rsidR="00CA1F55" w:rsidRPr="00FD5402">
        <w:t xml:space="preserve">It is also difficult to </w:t>
      </w:r>
      <w:r w:rsidR="007E27AB" w:rsidRPr="00FD5402">
        <w:t xml:space="preserve">account by this feature alone </w:t>
      </w:r>
      <w:r w:rsidR="00CA1F55" w:rsidRPr="00FD5402">
        <w:t xml:space="preserve">for the clinically </w:t>
      </w:r>
      <w:r w:rsidR="007E27AB" w:rsidRPr="00FD5402">
        <w:t>proven</w:t>
      </w:r>
      <w:r w:rsidR="00CA1F55" w:rsidRPr="00FD5402">
        <w:t xml:space="preserve"> subsets of U-CLL and M-CLL</w:t>
      </w:r>
      <w:r w:rsidR="007E27AB" w:rsidRPr="00FD5402">
        <w:t xml:space="preserve">, </w:t>
      </w:r>
      <w:r w:rsidR="00280980" w:rsidRPr="00FD5402">
        <w:t xml:space="preserve">for induction of anergy </w:t>
      </w:r>
      <w:r w:rsidR="007E27AB" w:rsidRPr="00FD5402">
        <w:t xml:space="preserve">and for the reversibility of </w:t>
      </w:r>
      <w:proofErr w:type="spellStart"/>
      <w:r w:rsidR="008370C9" w:rsidRPr="00FD5402">
        <w:t>signaling</w:t>
      </w:r>
      <w:proofErr w:type="spellEnd"/>
      <w:r w:rsidR="007E27AB" w:rsidRPr="00FD5402">
        <w:t xml:space="preserve"> </w:t>
      </w:r>
      <w:r w:rsidR="007E27AB" w:rsidRPr="00FD5402">
        <w:rPr>
          <w:i/>
          <w:iCs/>
        </w:rPr>
        <w:t>in vivo</w:t>
      </w:r>
      <w:r w:rsidR="007E27AB" w:rsidRPr="00FD5402">
        <w:t xml:space="preserve"> when cells are cultured </w:t>
      </w:r>
      <w:r w:rsidR="007E27AB" w:rsidRPr="00FD5402">
        <w:rPr>
          <w:i/>
          <w:iCs/>
        </w:rPr>
        <w:t>in vitro</w:t>
      </w:r>
      <w:r w:rsidR="007E27AB" w:rsidRPr="00FD5402">
        <w:t>,</w:t>
      </w:r>
      <w:r w:rsidR="00AA4D8B" w:rsidRPr="00FD5402">
        <w:fldChar w:fldCharType="begin">
          <w:fldData xml:space="preserve">PEVuZE5vdGU+PENpdGU+PEF1dGhvcj5Nb2NrcmlkZ2U8L0F1dGhvcj48WWVhcj4yMDA3PC9ZZWFy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</w:fldData>
        </w:fldChar>
      </w:r>
      <w:r w:rsidR="00E83817">
        <w:instrText xml:space="preserve"> ADDIN EN.CITE </w:instrText>
      </w:r>
      <w:r w:rsidR="00E83817">
        <w:fldChar w:fldCharType="begin">
          <w:fldData xml:space="preserve">PEVuZE5vdGU+PENpdGU+PEF1dGhvcj5Nb2NrcmlkZ2U8L0F1dGhvcj48WWVhcj4yMDA3PC9ZZWFy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</w:fldData>
        </w:fldChar>
      </w:r>
      <w:r w:rsidR="00E83817">
        <w:instrText xml:space="preserve"> ADDIN EN.CITE.DATA </w:instrText>
      </w:r>
      <w:r w:rsidR="00E83817">
        <w:fldChar w:fldCharType="end"/>
      </w:r>
      <w:r w:rsidR="00AA4D8B" w:rsidRPr="00FD5402">
        <w:fldChar w:fldCharType="separate"/>
      </w:r>
      <w:r w:rsidR="00E83817" w:rsidRPr="00E83817">
        <w:rPr>
          <w:noProof/>
          <w:vertAlign w:val="superscript"/>
        </w:rPr>
        <w:t>16</w:t>
      </w:r>
      <w:r w:rsidR="00AA4D8B" w:rsidRPr="00FD5402">
        <w:fldChar w:fldCharType="end"/>
      </w:r>
      <w:r w:rsidR="007E27AB" w:rsidRPr="00FD5402">
        <w:t xml:space="preserve"> which is best explained by an influence of a tissue-based (</w:t>
      </w:r>
      <w:r w:rsidR="00FB094E" w:rsidRPr="00FD5402">
        <w:t>self-</w:t>
      </w:r>
      <w:r w:rsidR="007E27AB" w:rsidRPr="00FD5402">
        <w:t>)antigen.</w:t>
      </w:r>
    </w:p>
    <w:p w14:paraId="227720B6" w14:textId="6F786530" w:rsidR="00F22A56" w:rsidRPr="00B74881" w:rsidRDefault="007E27AB">
      <w:r w:rsidRPr="00FD5402">
        <w:t xml:space="preserve">The most detailed documentation of Ig-Ig effects appears to be for two exceptional subsets of CLL: </w:t>
      </w:r>
      <w:proofErr w:type="spellStart"/>
      <w:r w:rsidRPr="00FD5402">
        <w:t>IgG+</w:t>
      </w:r>
      <w:r w:rsidR="00E45086" w:rsidRPr="00FD5402">
        <w:t>ve</w:t>
      </w:r>
      <w:proofErr w:type="spellEnd"/>
      <w:r w:rsidRPr="00FD5402">
        <w:t xml:space="preserve"> cases expressing </w:t>
      </w:r>
      <w:r w:rsidR="00E45086" w:rsidRPr="00FD5402">
        <w:rPr>
          <w:i/>
          <w:iCs/>
        </w:rPr>
        <w:t>IGHV</w:t>
      </w:r>
      <w:r w:rsidRPr="00FD5402">
        <w:rPr>
          <w:i/>
          <w:iCs/>
        </w:rPr>
        <w:t>4-34</w:t>
      </w:r>
      <w:r w:rsidRPr="00FD5402">
        <w:t xml:space="preserve"> </w:t>
      </w:r>
      <w:r w:rsidR="00ED05F2" w:rsidRPr="00FD5402">
        <w:t xml:space="preserve">which interact via </w:t>
      </w:r>
      <w:r w:rsidR="00E45086" w:rsidRPr="00FD5402">
        <w:rPr>
          <w:i/>
          <w:iCs/>
        </w:rPr>
        <w:t>IGHV</w:t>
      </w:r>
      <w:r w:rsidR="00ED05F2" w:rsidRPr="00FD5402">
        <w:rPr>
          <w:i/>
          <w:iCs/>
        </w:rPr>
        <w:t>CDR3/FR1</w:t>
      </w:r>
      <w:r w:rsidR="00ED05F2" w:rsidRPr="00FD5402">
        <w:t xml:space="preserve"> with the CH1 of a second Fab,</w:t>
      </w:r>
      <w:r w:rsidR="00993061" w:rsidRPr="00FD5402">
        <w:fldChar w:fldCharType="begin">
          <w:fldData xml:space="preserve">PEVuZE5vdGU+PENpdGU+PEF1dGhvcj5NaW5pY2k8L0F1dGhvcj48WWVhcj4yMDE3PC9ZZWFyPjxS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</w:fldData>
        </w:fldChar>
      </w:r>
      <w:r w:rsidR="00E83817">
        <w:instrText xml:space="preserve"> ADDIN EN.CITE </w:instrText>
      </w:r>
      <w:r w:rsidR="00E83817">
        <w:fldChar w:fldCharType="begin">
          <w:fldData xml:space="preserve">PEVuZE5vdGU+PENpdGU+PEF1dGhvcj5NaW5pY2k8L0F1dGhvcj48WWVhcj4yMDE3PC9ZZWFyPjxS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</w:fldData>
        </w:fldChar>
      </w:r>
      <w:r w:rsidR="00E83817">
        <w:instrText xml:space="preserve"> ADDIN EN.CITE.DATA </w:instrText>
      </w:r>
      <w:r w:rsidR="00E83817">
        <w:fldChar w:fldCharType="end"/>
      </w:r>
      <w:r w:rsidR="00993061" w:rsidRPr="00FD5402">
        <w:fldChar w:fldCharType="separate"/>
      </w:r>
      <w:r w:rsidR="00E83817" w:rsidRPr="00E83817">
        <w:rPr>
          <w:noProof/>
          <w:vertAlign w:val="superscript"/>
        </w:rPr>
        <w:t>106</w:t>
      </w:r>
      <w:r w:rsidR="00993061" w:rsidRPr="00FD5402">
        <w:fldChar w:fldCharType="end"/>
      </w:r>
      <w:r w:rsidR="00ED05F2" w:rsidRPr="00FD5402">
        <w:t xml:space="preserve"> </w:t>
      </w:r>
      <w:r w:rsidRPr="00FD5402">
        <w:t xml:space="preserve">and the unusual cases of </w:t>
      </w:r>
      <w:r w:rsidR="00E45086" w:rsidRPr="00FD5402">
        <w:rPr>
          <w:i/>
          <w:iCs/>
        </w:rPr>
        <w:t>IGHV</w:t>
      </w:r>
      <w:r w:rsidRPr="00FD5402">
        <w:rPr>
          <w:i/>
          <w:iCs/>
        </w:rPr>
        <w:t>3-</w:t>
      </w:r>
      <w:r w:rsidRPr="00B74881">
        <w:rPr>
          <w:i/>
          <w:iCs/>
        </w:rPr>
        <w:t>21</w:t>
      </w:r>
      <w:r w:rsidR="00ED05F2" w:rsidRPr="00B74881">
        <w:t xml:space="preserve"> with the associated </w:t>
      </w:r>
      <w:r w:rsidR="00ED05F2" w:rsidRPr="00B74881">
        <w:rPr>
          <w:i/>
          <w:iCs/>
        </w:rPr>
        <w:t>IG</w:t>
      </w:r>
      <w:r w:rsidR="00E45086" w:rsidRPr="00B74881">
        <w:rPr>
          <w:i/>
          <w:iCs/>
        </w:rPr>
        <w:t>L</w:t>
      </w:r>
      <w:r w:rsidR="00ED05F2" w:rsidRPr="00B74881">
        <w:rPr>
          <w:i/>
          <w:iCs/>
        </w:rPr>
        <w:t>V3-21*01</w:t>
      </w:r>
      <w:r w:rsidR="00ED05F2" w:rsidRPr="00B74881">
        <w:t xml:space="preserve"> </w:t>
      </w:r>
      <w:r w:rsidR="00E45086" w:rsidRPr="00B74881">
        <w:t xml:space="preserve">light chain </w:t>
      </w:r>
      <w:r w:rsidR="00ED05F2" w:rsidRPr="00B74881">
        <w:t xml:space="preserve">which can acquire a facilitating mutation at the </w:t>
      </w:r>
      <w:r w:rsidR="00CE1FA5" w:rsidRPr="00B74881">
        <w:rPr>
          <w:i/>
          <w:iCs/>
        </w:rPr>
        <w:t>IGLJ</w:t>
      </w:r>
      <w:r w:rsidR="00ED05F2" w:rsidRPr="00B74881">
        <w:rPr>
          <w:i/>
          <w:iCs/>
        </w:rPr>
        <w:t>-</w:t>
      </w:r>
      <w:r w:rsidR="00CE1FA5" w:rsidRPr="00B74881">
        <w:rPr>
          <w:i/>
          <w:iCs/>
        </w:rPr>
        <w:t>IGLC</w:t>
      </w:r>
      <w:r w:rsidR="00ED05F2" w:rsidRPr="00B74881">
        <w:t xml:space="preserve"> border</w:t>
      </w:r>
      <w:r w:rsidRPr="00B74881">
        <w:t>.</w:t>
      </w:r>
      <w:r w:rsidR="003A623D" w:rsidRPr="00B74881">
        <w:fldChar w:fldCharType="begin">
          <w:fldData xml:space="preserve">PEVuZE5vdGU+PENpdGU+PEF1dGhvcj5NYWl0eTwvQXV0aG9yPjxZZWFyPjIwMjA8L1llYXI+PFJl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</w:fldData>
        </w:fldChar>
      </w:r>
      <w:r w:rsidR="00E83817" w:rsidRPr="00B74881">
        <w:instrText xml:space="preserve"> ADDIN EN.CITE </w:instrText>
      </w:r>
      <w:r w:rsidR="00E83817" w:rsidRPr="00B74881">
        <w:fldChar w:fldCharType="begin">
          <w:fldData xml:space="preserve">PEVuZE5vdGU+PENpdGU+PEF1dGhvcj5NYWl0eTwvQXV0aG9yPjxZZWFyPjIwMjA8L1llYXI+PFJl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</w:fldData>
        </w:fldChar>
      </w:r>
      <w:r w:rsidR="00E83817" w:rsidRPr="00B74881">
        <w:instrText xml:space="preserve"> ADDIN EN.CITE.DATA </w:instrText>
      </w:r>
      <w:r w:rsidR="00E83817" w:rsidRPr="00B74881">
        <w:fldChar w:fldCharType="end"/>
      </w:r>
      <w:r w:rsidR="003A623D" w:rsidRPr="00B74881">
        <w:fldChar w:fldCharType="separate"/>
      </w:r>
      <w:r w:rsidR="00E83817" w:rsidRPr="00B74881">
        <w:rPr>
          <w:noProof/>
          <w:vertAlign w:val="superscript"/>
        </w:rPr>
        <w:t>107</w:t>
      </w:r>
      <w:r w:rsidR="003A623D" w:rsidRPr="00B74881">
        <w:fldChar w:fldCharType="end"/>
      </w:r>
      <w:r w:rsidR="00ED0A3F" w:rsidRPr="00B74881">
        <w:t xml:space="preserve"> </w:t>
      </w:r>
      <w:r w:rsidRPr="00B74881">
        <w:t xml:space="preserve">Even there the interactions are very weak and, although </w:t>
      </w:r>
      <w:r w:rsidR="00ED05F2" w:rsidRPr="00B74881">
        <w:t xml:space="preserve">one role might be to create a “readiness to signal”, </w:t>
      </w:r>
      <w:r w:rsidRPr="00B74881">
        <w:t>it remains to be seen if th</w:t>
      </w:r>
      <w:r w:rsidR="00ED05F2" w:rsidRPr="00B74881">
        <w:t>ose Ig-Ig interactions</w:t>
      </w:r>
      <w:r w:rsidRPr="00B74881">
        <w:t xml:space="preserve"> </w:t>
      </w:r>
      <w:r w:rsidR="00ED05F2" w:rsidRPr="00B74881">
        <w:t xml:space="preserve">alone </w:t>
      </w:r>
      <w:r w:rsidR="00280980" w:rsidRPr="00B74881">
        <w:t xml:space="preserve">can </w:t>
      </w:r>
      <w:r w:rsidR="00ED05F2" w:rsidRPr="00B74881">
        <w:t xml:space="preserve">influence proliferation or survival </w:t>
      </w:r>
      <w:r w:rsidRPr="00B74881">
        <w:rPr>
          <w:i/>
          <w:iCs/>
        </w:rPr>
        <w:t>in vivo</w:t>
      </w:r>
      <w:r w:rsidRPr="00B74881">
        <w:t>.</w:t>
      </w:r>
    </w:p>
    <w:p w14:paraId="5AB07F4A" w14:textId="703AB581" w:rsidR="004147CE" w:rsidRPr="00B74881" w:rsidRDefault="00961B58" w:rsidP="0013564E">
      <w:pPr>
        <w:pStyle w:val="Heading1"/>
        <w:rPr>
          <w:b w:val="0"/>
          <w:bCs w:val="0"/>
          <w:i/>
          <w:iCs/>
        </w:rPr>
      </w:pPr>
      <w:r w:rsidRPr="00B74881">
        <w:t>Concluding remarks</w:t>
      </w:r>
    </w:p>
    <w:p w14:paraId="042558FE" w14:textId="4EADD6BC" w:rsidR="00961B58" w:rsidRDefault="00961B58" w:rsidP="0013564E">
      <w:r w:rsidRPr="00B74881">
        <w:t xml:space="preserve">CLL remains a focus for linking biology to therapy and the modern </w:t>
      </w:r>
      <w:r w:rsidR="00622866" w:rsidRPr="00B74881">
        <w:t xml:space="preserve">dual </w:t>
      </w:r>
      <w:r w:rsidRPr="00B74881">
        <w:t xml:space="preserve">approaches of targeting the BCR and apoptosis are having a dramatic impact on this </w:t>
      </w:r>
      <w:proofErr w:type="spellStart"/>
      <w:r w:rsidRPr="00B74881">
        <w:t>tumor</w:t>
      </w:r>
      <w:proofErr w:type="spellEnd"/>
      <w:r w:rsidRPr="00B74881">
        <w:t>. Defining the tw</w:t>
      </w:r>
      <w:r w:rsidR="00DA684A" w:rsidRPr="00B74881">
        <w:t>o</w:t>
      </w:r>
      <w:r w:rsidRPr="00B74881">
        <w:t xml:space="preserve"> major subsets provides information on prognosis which can be part of clinical assessment, especially as new</w:t>
      </w:r>
      <w:r w:rsidR="00DA684A" w:rsidRPr="00B74881">
        <w:t xml:space="preserve"> genetic</w:t>
      </w:r>
      <w:r w:rsidRPr="00B74881">
        <w:t xml:space="preserve"> techniques for as</w:t>
      </w:r>
      <w:r w:rsidR="00DA684A" w:rsidRPr="00B74881">
        <w:t>signing patients are becoming available</w:t>
      </w:r>
      <w:r w:rsidR="00DA684A" w:rsidRPr="00FD5402">
        <w:t>. However</w:t>
      </w:r>
      <w:r w:rsidR="00E02BFC">
        <w:t>,</w:t>
      </w:r>
      <w:r w:rsidR="00DA684A" w:rsidRPr="00FD5402">
        <w:t xml:space="preserve"> gaps in our knowledge remain, including the nature of driving </w:t>
      </w:r>
      <w:r w:rsidR="005F5FEA">
        <w:t>self-</w:t>
      </w:r>
      <w:r w:rsidR="00DA684A" w:rsidRPr="00FD5402">
        <w:t xml:space="preserve">antigen(s), </w:t>
      </w:r>
      <w:r w:rsidR="00B244A9" w:rsidRPr="00FD5402">
        <w:t xml:space="preserve">T-cell involvement, </w:t>
      </w:r>
      <w:r w:rsidR="00DA684A" w:rsidRPr="00FD5402">
        <w:t xml:space="preserve">the control of cell migration through tissues and how inhibitors impinge on the overall </w:t>
      </w:r>
      <w:proofErr w:type="spellStart"/>
      <w:r w:rsidR="00DA684A" w:rsidRPr="00FD5402">
        <w:t>behavior</w:t>
      </w:r>
      <w:proofErr w:type="spellEnd"/>
      <w:r w:rsidR="00DA684A" w:rsidRPr="00FD5402">
        <w:t xml:space="preserve"> of </w:t>
      </w:r>
      <w:proofErr w:type="spellStart"/>
      <w:r w:rsidR="00DA684A" w:rsidRPr="00FD5402">
        <w:t>tumor</w:t>
      </w:r>
      <w:proofErr w:type="spellEnd"/>
      <w:r w:rsidR="00DA684A" w:rsidRPr="00FD5402">
        <w:t xml:space="preserve"> cells </w:t>
      </w:r>
      <w:r w:rsidR="00DA684A" w:rsidRPr="00FD5402">
        <w:rPr>
          <w:i/>
          <w:iCs/>
        </w:rPr>
        <w:t>in vivo</w:t>
      </w:r>
      <w:r w:rsidR="00DA684A" w:rsidRPr="00FD5402">
        <w:t xml:space="preserve">. </w:t>
      </w:r>
      <w:r w:rsidR="004A52D8">
        <w:rPr>
          <w:rFonts w:ascii="ArialMT" w:hAnsi="ArialMT" w:cs="ArialMT"/>
          <w:bdr w:val="none" w:sz="0" w:space="0" w:color="auto"/>
        </w:rPr>
        <w:t xml:space="preserve">Development of therapy resistance generally is inevitable with </w:t>
      </w:r>
      <w:proofErr w:type="spellStart"/>
      <w:r w:rsidR="004A52D8">
        <w:rPr>
          <w:rFonts w:ascii="ArialMT" w:hAnsi="ArialMT" w:cs="ArialMT"/>
          <w:bdr w:val="none" w:sz="0" w:space="0" w:color="auto"/>
        </w:rPr>
        <w:t>tumors</w:t>
      </w:r>
      <w:proofErr w:type="spellEnd"/>
      <w:r w:rsidR="004A52D8">
        <w:rPr>
          <w:rFonts w:ascii="ArialMT" w:hAnsi="ArialMT" w:cs="ArialMT"/>
          <w:bdr w:val="none" w:sz="0" w:space="0" w:color="auto"/>
        </w:rPr>
        <w:t xml:space="preserve"> that are not eradicated by treatment. Understanding the molecular and biologic mechanisms responsible for such resistance is required for </w:t>
      </w:r>
      <w:r w:rsidR="005A6009">
        <w:rPr>
          <w:rFonts w:ascii="ArialMT" w:hAnsi="ArialMT" w:cs="ArialMT"/>
          <w:bdr w:val="none" w:sz="0" w:space="0" w:color="auto"/>
        </w:rPr>
        <w:t xml:space="preserve">the </w:t>
      </w:r>
      <w:r w:rsidR="004A52D8">
        <w:rPr>
          <w:rFonts w:ascii="ArialMT" w:hAnsi="ArialMT" w:cs="ArialMT"/>
          <w:bdr w:val="none" w:sz="0" w:space="0" w:color="auto"/>
        </w:rPr>
        <w:t xml:space="preserve">development of salvage therapy or combination therapy more likely to eradicate the neoplastic clone. </w:t>
      </w:r>
      <w:r w:rsidR="00DA684A" w:rsidRPr="00FD5402">
        <w:t xml:space="preserve">Transformation to a more aggressive disease </w:t>
      </w:r>
      <w:r w:rsidR="00B244A9" w:rsidRPr="00FD5402">
        <w:t xml:space="preserve">continues to be a concern and gene-based probing is revealing </w:t>
      </w:r>
      <w:r w:rsidR="00B244A9" w:rsidRPr="00FD5402">
        <w:lastRenderedPageBreak/>
        <w:t>significant changes.</w:t>
      </w:r>
      <w:r w:rsidR="00442929" w:rsidRPr="00FD5402">
        <w:fldChar w:fldCharType="begin">
          <w:fldData xml:space="preserve">PEVuZE5vdGU+PENpdGU+PEF1dGhvcj5LbGludG1hbjwvQXV0aG9yPjxZZWFyPjIwMjA8L1llYXI+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</w:fldData>
        </w:fldChar>
      </w:r>
      <w:r w:rsidR="00E83817">
        <w:instrText xml:space="preserve"> ADDIN EN.CITE </w:instrText>
      </w:r>
      <w:r w:rsidR="00E83817">
        <w:fldChar w:fldCharType="begin">
          <w:fldData xml:space="preserve">PEVuZE5vdGU+PENpdGU+PEF1dGhvcj5LbGludG1hbjwvQXV0aG9yPjxZZWFyPjIwMjA8L1llYXI+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</w:fldData>
        </w:fldChar>
      </w:r>
      <w:r w:rsidR="00E83817">
        <w:instrText xml:space="preserve"> ADDIN EN.CITE.DATA </w:instrText>
      </w:r>
      <w:r w:rsidR="00E83817">
        <w:fldChar w:fldCharType="end"/>
      </w:r>
      <w:r w:rsidR="00442929" w:rsidRPr="00FD5402">
        <w:fldChar w:fldCharType="separate"/>
      </w:r>
      <w:r w:rsidR="00E83817" w:rsidRPr="00E83817">
        <w:rPr>
          <w:noProof/>
          <w:vertAlign w:val="superscript"/>
        </w:rPr>
        <w:t>108</w:t>
      </w:r>
      <w:r w:rsidR="00442929" w:rsidRPr="00FD5402">
        <w:fldChar w:fldCharType="end"/>
      </w:r>
      <w:r w:rsidR="00B244A9" w:rsidRPr="00FD5402">
        <w:t xml:space="preserve"> Opportunities to target CLL at all stages as required will emerge as biology continues to reveal pinch</w:t>
      </w:r>
      <w:r w:rsidR="00622866" w:rsidRPr="00FD5402">
        <w:t>-</w:t>
      </w:r>
      <w:r w:rsidR="00B244A9" w:rsidRPr="00FD5402">
        <w:t xml:space="preserve">points of vulnerability in the </w:t>
      </w:r>
      <w:proofErr w:type="spellStart"/>
      <w:r w:rsidR="00B244A9" w:rsidRPr="00FD5402">
        <w:t>tumor</w:t>
      </w:r>
      <w:proofErr w:type="spellEnd"/>
      <w:r w:rsidR="00B244A9" w:rsidRPr="00FD5402">
        <w:t xml:space="preserve"> cells.</w:t>
      </w:r>
    </w:p>
    <w:p w14:paraId="0A8F6636" w14:textId="77777777" w:rsidR="00670BD0" w:rsidRDefault="00670BD0" w:rsidP="0013564E"/>
    <w:p w14:paraId="5DF2978F" w14:textId="4553AF08" w:rsidR="00B93642" w:rsidRDefault="004147CE" w:rsidP="0013564E">
      <w:pPr>
        <w:pStyle w:val="Heading1"/>
      </w:pPr>
      <w:r w:rsidRPr="00862B51">
        <w:t>Acknowledgments</w:t>
      </w:r>
    </w:p>
    <w:p w14:paraId="1F9DCC3C" w14:textId="60D5FD56" w:rsidR="00B93642" w:rsidRPr="00B93642" w:rsidRDefault="00B93642" w:rsidP="0013564E">
      <w:r w:rsidRPr="0013564E">
        <w:rPr>
          <w:shd w:val="clear" w:color="auto" w:fill="FFFFFF"/>
        </w:rPr>
        <w:t>This work was supported by Blood Cancer UK/</w:t>
      </w:r>
      <w:proofErr w:type="spellStart"/>
      <w:r w:rsidRPr="0013564E">
        <w:rPr>
          <w:shd w:val="clear" w:color="auto" w:fill="FFFFFF"/>
        </w:rPr>
        <w:t>Bloodwise</w:t>
      </w:r>
      <w:proofErr w:type="spellEnd"/>
      <w:r w:rsidRPr="0013564E">
        <w:rPr>
          <w:shd w:val="clear" w:color="auto" w:fill="FFFFFF"/>
        </w:rPr>
        <w:t xml:space="preserve"> (grant 18009), </w:t>
      </w:r>
      <w:r w:rsidR="00B17087">
        <w:rPr>
          <w:color w:val="201F1E"/>
          <w:shd w:val="clear" w:color="auto" w:fill="FFFFFF"/>
        </w:rPr>
        <w:t xml:space="preserve">R01-CA236361 </w:t>
      </w:r>
      <w:r w:rsidR="00470B60">
        <w:rPr>
          <w:color w:val="201F1E"/>
          <w:shd w:val="clear" w:color="auto" w:fill="FFFFFF"/>
        </w:rPr>
        <w:t xml:space="preserve">grant </w:t>
      </w:r>
      <w:r w:rsidR="00B17087">
        <w:rPr>
          <w:color w:val="201F1E"/>
          <w:shd w:val="clear" w:color="auto" w:fill="FFFFFF"/>
        </w:rPr>
        <w:t xml:space="preserve">[TJK] from the National Institutes of Health, National Cancer Institute, </w:t>
      </w:r>
      <w:r w:rsidRPr="0013564E">
        <w:rPr>
          <w:shd w:val="clear" w:color="auto" w:fill="FFFFFF"/>
        </w:rPr>
        <w:t xml:space="preserve">the Keanu </w:t>
      </w:r>
      <w:proofErr w:type="spellStart"/>
      <w:r w:rsidRPr="0013564E">
        <w:rPr>
          <w:shd w:val="clear" w:color="auto" w:fill="FFFFFF"/>
        </w:rPr>
        <w:t>Eyles</w:t>
      </w:r>
      <w:proofErr w:type="spellEnd"/>
      <w:r w:rsidRPr="0013564E">
        <w:rPr>
          <w:shd w:val="clear" w:color="auto" w:fill="FFFFFF"/>
        </w:rPr>
        <w:t xml:space="preserve"> </w:t>
      </w:r>
      <w:proofErr w:type="spellStart"/>
      <w:r w:rsidRPr="0013564E">
        <w:rPr>
          <w:shd w:val="clear" w:color="auto" w:fill="FFFFFF"/>
        </w:rPr>
        <w:t>Hematology</w:t>
      </w:r>
      <w:proofErr w:type="spellEnd"/>
      <w:r w:rsidRPr="0013564E">
        <w:rPr>
          <w:shd w:val="clear" w:color="auto" w:fill="FFFFFF"/>
        </w:rPr>
        <w:t xml:space="preserve"> Fellowship, the Cancer Research UK ECRIN-M3 program (grant C42023/A29370), CRUK CLL program (</w:t>
      </w:r>
      <w:r w:rsidRPr="0013564E">
        <w:rPr>
          <w:color w:val="000000"/>
          <w:shd w:val="clear" w:color="auto" w:fill="FFFFFF"/>
        </w:rPr>
        <w:t xml:space="preserve">C2750/A23669), and the CRUK Southampton </w:t>
      </w:r>
      <w:r w:rsidR="002D055B">
        <w:rPr>
          <w:color w:val="000000"/>
          <w:shd w:val="clear" w:color="auto" w:fill="FFFFFF"/>
        </w:rPr>
        <w:t>C</w:t>
      </w:r>
      <w:r w:rsidRPr="0013564E">
        <w:rPr>
          <w:color w:val="000000"/>
          <w:shd w:val="clear" w:color="auto" w:fill="FFFFFF"/>
        </w:rPr>
        <w:t xml:space="preserve">entre </w:t>
      </w:r>
      <w:r w:rsidR="002D055B">
        <w:rPr>
          <w:color w:val="000000"/>
          <w:shd w:val="clear" w:color="auto" w:fill="FFFFFF"/>
        </w:rPr>
        <w:t>c</w:t>
      </w:r>
      <w:r w:rsidR="002D055B" w:rsidRPr="0013564E">
        <w:rPr>
          <w:color w:val="000000"/>
          <w:shd w:val="clear" w:color="auto" w:fill="FFFFFF"/>
        </w:rPr>
        <w:t xml:space="preserve">ore </w:t>
      </w:r>
      <w:r w:rsidRPr="0013564E">
        <w:rPr>
          <w:color w:val="000000"/>
          <w:shd w:val="clear" w:color="auto" w:fill="FFFFFF"/>
        </w:rPr>
        <w:t>funding (</w:t>
      </w:r>
      <w:r w:rsidRPr="0013564E">
        <w:rPr>
          <w:shd w:val="clear" w:color="auto" w:fill="FFFFFF"/>
        </w:rPr>
        <w:t>C36811/A29101)</w:t>
      </w:r>
    </w:p>
    <w:p w14:paraId="754048DC" w14:textId="77777777" w:rsidR="00642515" w:rsidRDefault="004147CE" w:rsidP="0013564E">
      <w:pPr>
        <w:pStyle w:val="Heading1"/>
      </w:pPr>
      <w:r w:rsidRPr="00725A62">
        <w:t>Authorship Contribution</w:t>
      </w:r>
    </w:p>
    <w:p w14:paraId="500649A4" w14:textId="3B48436E" w:rsidR="00B93642" w:rsidRDefault="004147CE" w:rsidP="0013564E">
      <w:r w:rsidRPr="00B93642">
        <w:t>F</w:t>
      </w:r>
      <w:r w:rsidR="00B93642">
        <w:t>KS, FF</w:t>
      </w:r>
      <w:r w:rsidR="005A6009">
        <w:t>,</w:t>
      </w:r>
      <w:r w:rsidR="00B93642">
        <w:t xml:space="preserve"> and TJK</w:t>
      </w:r>
      <w:r w:rsidRPr="00862B51">
        <w:t xml:space="preserve"> wrote the paper, contributed comments, and edited the manuscript. </w:t>
      </w:r>
    </w:p>
    <w:p w14:paraId="777295FF" w14:textId="2BD15BA5" w:rsidR="004E71A8" w:rsidRDefault="004147CE" w:rsidP="0013564E">
      <w:pPr>
        <w:pStyle w:val="Heading1"/>
      </w:pPr>
      <w:r w:rsidRPr="00862B51">
        <w:t>Conflict-of-interest disclosure</w:t>
      </w:r>
    </w:p>
    <w:p w14:paraId="19B598D1" w14:textId="64247FC2" w:rsidR="00D2788F" w:rsidRPr="00D2788F" w:rsidRDefault="00D2788F" w:rsidP="00D2788F">
      <w:r>
        <w:t>The authors declare no competing financial interests</w:t>
      </w:r>
      <w:r w:rsidR="00A43C42">
        <w:t>.</w:t>
      </w:r>
    </w:p>
    <w:p w14:paraId="7D87AC37" w14:textId="77777777" w:rsidR="005372F4" w:rsidRDefault="005372F4" w:rsidP="002E5E82">
      <w:pPr>
        <w:pStyle w:val="Title"/>
      </w:pPr>
    </w:p>
    <w:p w14:paraId="25DAB653" w14:textId="77777777" w:rsidR="005372F4" w:rsidRDefault="005372F4" w:rsidP="002E5E82">
      <w:pPr>
        <w:pStyle w:val="Title"/>
      </w:pPr>
    </w:p>
    <w:p w14:paraId="2BDCD4A6" w14:textId="77777777" w:rsidR="005372F4" w:rsidRDefault="005372F4" w:rsidP="002E5E82">
      <w:pPr>
        <w:pStyle w:val="Title"/>
      </w:pPr>
    </w:p>
    <w:p w14:paraId="36188550" w14:textId="77777777" w:rsidR="005372F4" w:rsidRDefault="005372F4" w:rsidP="002E5E82">
      <w:pPr>
        <w:pStyle w:val="Title"/>
      </w:pPr>
    </w:p>
    <w:p w14:paraId="705986E0" w14:textId="77777777" w:rsidR="005372F4" w:rsidRDefault="005372F4" w:rsidP="002E5E82">
      <w:pPr>
        <w:pStyle w:val="Title"/>
      </w:pPr>
    </w:p>
    <w:p w14:paraId="2828B800" w14:textId="77777777" w:rsidR="005372F4" w:rsidRDefault="005372F4" w:rsidP="002E5E82">
      <w:pPr>
        <w:pStyle w:val="Title"/>
      </w:pPr>
    </w:p>
    <w:p w14:paraId="353D8988" w14:textId="77777777" w:rsidR="005372F4" w:rsidRDefault="005372F4" w:rsidP="002E5E82">
      <w:pPr>
        <w:pStyle w:val="Title"/>
      </w:pPr>
    </w:p>
    <w:p w14:paraId="54DF3F66" w14:textId="77777777" w:rsidR="005372F4" w:rsidRDefault="005372F4" w:rsidP="002E5E82">
      <w:pPr>
        <w:pStyle w:val="Title"/>
      </w:pPr>
    </w:p>
    <w:p w14:paraId="16EB979E" w14:textId="77777777" w:rsidR="005372F4" w:rsidRDefault="005372F4" w:rsidP="002E5E82">
      <w:pPr>
        <w:pStyle w:val="Title"/>
      </w:pPr>
    </w:p>
    <w:p w14:paraId="74B22B31" w14:textId="77777777" w:rsidR="005372F4" w:rsidRDefault="005372F4" w:rsidP="002E5E82">
      <w:pPr>
        <w:pStyle w:val="Title"/>
      </w:pPr>
    </w:p>
    <w:p w14:paraId="311601DF" w14:textId="77777777" w:rsidR="005372F4" w:rsidRDefault="005372F4" w:rsidP="002E5E82">
      <w:pPr>
        <w:pStyle w:val="Title"/>
      </w:pPr>
    </w:p>
    <w:p w14:paraId="61DB7112" w14:textId="77777777" w:rsidR="005372F4" w:rsidRDefault="005372F4" w:rsidP="002E5E82">
      <w:pPr>
        <w:pStyle w:val="Title"/>
      </w:pPr>
    </w:p>
    <w:p w14:paraId="693002A5" w14:textId="77777777" w:rsidR="005372F4" w:rsidRDefault="005372F4" w:rsidP="002E5E82">
      <w:pPr>
        <w:pStyle w:val="Title"/>
      </w:pPr>
    </w:p>
    <w:p w14:paraId="18233B2C" w14:textId="3A8DB39B" w:rsidR="00AF7BD4" w:rsidRPr="00EE06D5" w:rsidRDefault="00AF7BD4" w:rsidP="002E5E82">
      <w:pPr>
        <w:pStyle w:val="Title"/>
      </w:pPr>
      <w:r w:rsidRPr="00EE06D5">
        <w:lastRenderedPageBreak/>
        <w:t xml:space="preserve">Figure 1: The CLL microenvironment </w:t>
      </w:r>
    </w:p>
    <w:p w14:paraId="1AA1CDA5" w14:textId="03A9D115" w:rsidR="00AF7BD4" w:rsidRPr="00990FCE" w:rsidRDefault="00AF7BD4" w:rsidP="00E827AA">
      <w:pPr>
        <w:rPr>
          <w:i/>
          <w:iCs/>
          <w:noProof/>
          <w:color w:val="FF0000"/>
        </w:rPr>
      </w:pPr>
      <w:r w:rsidRPr="00EE06D5">
        <w:t>The main types of accessory cells in the CLL microenvironment are depicted surrounding the CLL B cell, which is located at the center</w:t>
      </w:r>
      <w:r w:rsidRPr="003344E5">
        <w:t>.</w:t>
      </w:r>
      <w:r w:rsidR="0010560D" w:rsidRPr="003344E5">
        <w:fldChar w:fldCharType="begin"/>
      </w:r>
      <w:r w:rsidR="0010560D" w:rsidRPr="003344E5">
        <w:instrText xml:space="preserve"> ADDIN EN.CITE &lt;EndNote&gt;&lt;Cite&gt;&lt;Author&gt;Kipps&lt;/Author&gt;&lt;Year&gt;2017&lt;/Year&gt;&lt;RecNum&gt;26&lt;/RecNum&gt;&lt;DisplayText&gt;&lt;style face="superscript"&gt;33&lt;/style&gt;&lt;/DisplayText&gt;&lt;record&gt;&lt;rec-number&gt;26&lt;/rec-number&gt;&lt;foreign-keys&gt;&lt;key app="EN" db-id="rpsevrvpkrffvxe2sacvfstzv255zfx9rxrp" timestamp="1617406193"&gt;26&lt;/key&gt;&lt;/foreign-keys&gt;&lt;ref-type name="Journal Article"&gt;17&lt;/ref-type&gt;&lt;contributors&gt;&lt;authors&gt;&lt;author&gt;Kipps, T. J.&lt;/author&gt;&lt;author&gt;Stevenson, F. K.&lt;/author&gt;&lt;author&gt;Wu, C. J.&lt;/author&gt;&lt;author&gt;Croce, C. M.&lt;/author&gt;&lt;author&gt;Packham, G.&lt;/author&gt;&lt;author&gt;Wierda, W. G.&lt;/author&gt;&lt;author&gt;O&amp;apos;Brien, S.&lt;/author&gt;&lt;author&gt;Gribben, J.&lt;/author&gt;&lt;author&gt;Rai, K.&lt;/author&gt;&lt;/authors&gt;&lt;/contributors&gt;&lt;titles&gt;&lt;title&gt;Chronic lymphocytic leukaemia&lt;/title&gt;&lt;secondary-title&gt;Nat Rev Dis Primers&lt;/secondary-title&gt;&lt;/titles&gt;&lt;periodical&gt;&lt;full-title&gt;Nat Rev Dis Primers&lt;/full-title&gt;&lt;/periodical&gt;&lt;pages&gt;17008&lt;/pages&gt;&lt;volume&gt;3&lt;/volume&gt;&lt;edition&gt;2017/02/10&lt;/edition&gt;&lt;keywords&gt;&lt;keyword&gt;Humans&lt;/keyword&gt;&lt;keyword&gt;*Leukemia, Lymphocytic, Chronic, B-Cell&lt;/keyword&gt;&lt;/keywords&gt;&lt;dates&gt;&lt;year&gt;2017&lt;/year&gt;&lt;pub-dates&gt;&lt;date&gt;Feb 9&lt;/date&gt;&lt;/pub-dates&gt;&lt;/dates&gt;&lt;isbn&gt;2056-676X (Electronic)&amp;#xD;2056-676X (Linking)&lt;/isbn&gt;&lt;accession-num&gt;28179635&lt;/accession-num&gt;&lt;urls&gt;&lt;related-urls&gt;&lt;url&gt;https://www.ncbi.nlm.nih.gov/pubmed/28179635&lt;/url&gt;&lt;/related-urls&gt;&lt;/urls&gt;&lt;electronic-resource-num&gt;10.1038/nrdp.2017.8&lt;/electronic-resource-num&gt;&lt;/record&gt;&lt;/Cite&gt;&lt;/EndNote&gt;</w:instrText>
      </w:r>
      <w:r w:rsidR="0010560D" w:rsidRPr="003344E5">
        <w:fldChar w:fldCharType="separate"/>
      </w:r>
      <w:r w:rsidR="0010560D" w:rsidRPr="003344E5">
        <w:rPr>
          <w:noProof/>
          <w:vertAlign w:val="superscript"/>
        </w:rPr>
        <w:t>33</w:t>
      </w:r>
      <w:r w:rsidR="0010560D" w:rsidRPr="003344E5">
        <w:fldChar w:fldCharType="end"/>
      </w:r>
      <w:r w:rsidR="00E827AA">
        <w:rPr>
          <w:vertAlign w:val="superscript"/>
        </w:rPr>
        <w:t xml:space="preserve"> </w:t>
      </w:r>
      <w:r w:rsidRPr="00EE06D5">
        <w:t>CLL cells enter the lymphoid tissue through high endothelial venules (HEV, depicted on the right), that also may elaborate chemokines, such as CCL21 and CCL19, which bind CCR7 and can attract CLL cells. The HEV also produce hyaluronic acid (HA), which can activate CD44 on the CLL cell, as it attaches to HEV via L-selectin (CD62-L) to egress from the blood (CD62-L). In the bottom left corner is a nurse</w:t>
      </w:r>
      <w:r w:rsidR="009111F1">
        <w:t>-</w:t>
      </w:r>
      <w:r w:rsidRPr="00EE06D5">
        <w:t xml:space="preserve">like cell (NLC), a lymphoma-associated macrophage (LAM)) that secretes a number of chemokines, such as CXCL12 or CXCL13, which bind to CXCR4 or CXCR5, respectively, on the CLL cell, attracting it to the microenvironment.  The </w:t>
      </w:r>
      <w:proofErr w:type="spellStart"/>
      <w:r w:rsidRPr="00EE06D5">
        <w:t>leukemia</w:t>
      </w:r>
      <w:proofErr w:type="spellEnd"/>
      <w:r w:rsidRPr="00EE06D5">
        <w:t xml:space="preserve"> cell in turn can elaborate chemokines, such as CCL3 and CCL4, which bind to CCR1 and CCR3 (CCR1/3), or CCL17 and CCL22, which bind CCR4, to recruit T cells (depicted in the bottom right) and monocytes, which are the cells that can differentiate into NLC. Cognate interactions between CD31 and CD38 on NLC and CLL cells, respectively, may promote CLL-cell survival.  The NLC also expresses proteins of the </w:t>
      </w:r>
      <w:proofErr w:type="spellStart"/>
      <w:r w:rsidRPr="00EE06D5">
        <w:t>tumor</w:t>
      </w:r>
      <w:proofErr w:type="spellEnd"/>
      <w:r w:rsidRPr="00EE06D5">
        <w:t xml:space="preserve">-necrosis factor (TNF) family, such as </w:t>
      </w:r>
      <w:r w:rsidRPr="00EE06D5">
        <w:rPr>
          <w:u w:val="single"/>
        </w:rPr>
        <w:t>B</w:t>
      </w:r>
      <w:r w:rsidRPr="00EE06D5">
        <w:t xml:space="preserve">-cell </w:t>
      </w:r>
      <w:r w:rsidRPr="00EE06D5">
        <w:rPr>
          <w:u w:val="single"/>
        </w:rPr>
        <w:t>A</w:t>
      </w:r>
      <w:r w:rsidRPr="00EE06D5">
        <w:t xml:space="preserve">ctivation </w:t>
      </w:r>
      <w:r w:rsidRPr="00EE06D5">
        <w:rPr>
          <w:u w:val="single"/>
        </w:rPr>
        <w:t>F</w:t>
      </w:r>
      <w:r w:rsidRPr="00EE06D5">
        <w:t xml:space="preserve">actor (BAFF or CD257) and </w:t>
      </w:r>
      <w:r w:rsidRPr="00EE06D5">
        <w:rPr>
          <w:u w:val="single"/>
        </w:rPr>
        <w:t>A</w:t>
      </w:r>
      <w:r w:rsidRPr="00EE06D5">
        <w:t xml:space="preserve"> </w:t>
      </w:r>
      <w:proofErr w:type="spellStart"/>
      <w:r w:rsidRPr="00EE06D5">
        <w:rPr>
          <w:u w:val="single"/>
        </w:rPr>
        <w:t>PR</w:t>
      </w:r>
      <w:r w:rsidRPr="00EE06D5">
        <w:t>oliferation</w:t>
      </w:r>
      <w:proofErr w:type="spellEnd"/>
      <w:r w:rsidRPr="00EE06D5">
        <w:t xml:space="preserve"> </w:t>
      </w:r>
      <w:r w:rsidRPr="00EE06D5">
        <w:rPr>
          <w:u w:val="single"/>
        </w:rPr>
        <w:t>I</w:t>
      </w:r>
      <w:r w:rsidRPr="00EE06D5">
        <w:t xml:space="preserve">nducing </w:t>
      </w:r>
      <w:r w:rsidRPr="00EE06D5">
        <w:rPr>
          <w:u w:val="single"/>
        </w:rPr>
        <w:t>L</w:t>
      </w:r>
      <w:r w:rsidRPr="00EE06D5">
        <w:t xml:space="preserve">igand (APRIL or CD256), which in turn activate TNF-family receptors such as </w:t>
      </w:r>
      <w:r w:rsidRPr="00EE06D5">
        <w:rPr>
          <w:u w:val="single"/>
        </w:rPr>
        <w:t>T</w:t>
      </w:r>
      <w:r w:rsidRPr="00EE06D5">
        <w:t xml:space="preserve">ransmembrane </w:t>
      </w:r>
      <w:r w:rsidRPr="00EE06D5">
        <w:rPr>
          <w:u w:val="single"/>
        </w:rPr>
        <w:t>A</w:t>
      </w:r>
      <w:r w:rsidRPr="00EE06D5">
        <w:t xml:space="preserve">ctivator and </w:t>
      </w:r>
      <w:r w:rsidRPr="00EE06D5">
        <w:rPr>
          <w:u w:val="single"/>
        </w:rPr>
        <w:t>C</w:t>
      </w:r>
      <w:r w:rsidRPr="00EE06D5">
        <w:t xml:space="preserve">AML </w:t>
      </w:r>
      <w:r w:rsidRPr="00EE06D5">
        <w:rPr>
          <w:u w:val="single"/>
        </w:rPr>
        <w:t>I</w:t>
      </w:r>
      <w:r w:rsidRPr="00EE06D5">
        <w:t xml:space="preserve">nteractor (TACI or CD267), B-cell maturation antigen (BCMA or CD269), or BAFF-receptor (BAFF-R or CD268) on the CLL cell, inducing activation of nuclear factor kappa-light chain B (NF-kB).  NLC and stromal cells (depicted on top) also can produce factors that stimulate the CLL cell, such as various Wingless-related </w:t>
      </w:r>
      <w:proofErr w:type="spellStart"/>
      <w:r w:rsidRPr="00EE06D5">
        <w:t>i</w:t>
      </w:r>
      <w:r w:rsidRPr="00EE06D5">
        <w:rPr>
          <w:u w:val="single"/>
        </w:rPr>
        <w:t>NT</w:t>
      </w:r>
      <w:r w:rsidRPr="00EE06D5">
        <w:t>egration</w:t>
      </w:r>
      <w:proofErr w:type="spellEnd"/>
      <w:r w:rsidRPr="00EE06D5">
        <w:t xml:space="preserve"> site (</w:t>
      </w:r>
      <w:proofErr w:type="spellStart"/>
      <w:r w:rsidRPr="00EE06D5">
        <w:t>Wnt</w:t>
      </w:r>
      <w:proofErr w:type="spellEnd"/>
      <w:r w:rsidRPr="00EE06D5">
        <w:t>) factors, with interact with Frizzled (</w:t>
      </w:r>
      <w:proofErr w:type="spellStart"/>
      <w:r w:rsidRPr="00EE06D5">
        <w:t>Frz</w:t>
      </w:r>
      <w:proofErr w:type="spellEnd"/>
      <w:r w:rsidRPr="00EE06D5">
        <w:t xml:space="preserve">) receptors, or non-canonical </w:t>
      </w:r>
      <w:proofErr w:type="spellStart"/>
      <w:r w:rsidRPr="00EE06D5">
        <w:t>Wnt</w:t>
      </w:r>
      <w:proofErr w:type="spellEnd"/>
      <w:r w:rsidRPr="00EE06D5">
        <w:t xml:space="preserve"> factors, such as Wnt5a, which can bind and activate ROR1 on the CLL cell.  Wnt5a also can activate NF-kB via ROR1-signaling, which induces production of cytokines, such as IL6, which can stimulate </w:t>
      </w:r>
      <w:r w:rsidRPr="00EE06D5">
        <w:rPr>
          <w:u w:val="single"/>
        </w:rPr>
        <w:t>S</w:t>
      </w:r>
      <w:r w:rsidRPr="00EE06D5">
        <w:t xml:space="preserve">ignal </w:t>
      </w:r>
      <w:r w:rsidRPr="00EE06D5">
        <w:rPr>
          <w:u w:val="single"/>
        </w:rPr>
        <w:t>T</w:t>
      </w:r>
      <w:r w:rsidRPr="00EE06D5">
        <w:t xml:space="preserve">ransducer and </w:t>
      </w:r>
      <w:r w:rsidRPr="00EE06D5">
        <w:rPr>
          <w:u w:val="single"/>
        </w:rPr>
        <w:t>A</w:t>
      </w:r>
      <w:r w:rsidRPr="00EE06D5">
        <w:t xml:space="preserve">ctivator of </w:t>
      </w:r>
      <w:r w:rsidRPr="00EE06D5">
        <w:rPr>
          <w:u w:val="single"/>
        </w:rPr>
        <w:t>T</w:t>
      </w:r>
      <w:r w:rsidRPr="00EE06D5">
        <w:t>ranscription 3 (STAT3) in the CLL cell or in NLC. NLC and stromal cells may elaborate Hedgehog factors (</w:t>
      </w:r>
      <w:proofErr w:type="spellStart"/>
      <w:r w:rsidRPr="00EE06D5">
        <w:t>Hh</w:t>
      </w:r>
      <w:proofErr w:type="spellEnd"/>
      <w:r w:rsidRPr="00EE06D5">
        <w:t>), which interact with surface Pitch 1 and 2 (Ptch1/2), blocking their capacity to inhibit Smoothened (</w:t>
      </w:r>
      <w:proofErr w:type="spellStart"/>
      <w:r w:rsidRPr="00EE06D5">
        <w:t>Smo</w:t>
      </w:r>
      <w:proofErr w:type="spellEnd"/>
      <w:r w:rsidRPr="00EE06D5">
        <w:t>), allowing for activation of the Hedgehog-</w:t>
      </w:r>
      <w:proofErr w:type="spellStart"/>
      <w:r w:rsidRPr="00EE06D5">
        <w:t>signaling</w:t>
      </w:r>
      <w:proofErr w:type="spellEnd"/>
      <w:r w:rsidRPr="00EE06D5">
        <w:t xml:space="preserve"> pathway in the CLL cell.  Cognate interactions between surface cell adhesion molecules, such as </w:t>
      </w:r>
      <w:r w:rsidRPr="00EE06D5">
        <w:rPr>
          <w:u w:val="single"/>
        </w:rPr>
        <w:t>V</w:t>
      </w:r>
      <w:r w:rsidRPr="00EE06D5">
        <w:t xml:space="preserve">ascular </w:t>
      </w:r>
      <w:r w:rsidRPr="00EE06D5">
        <w:rPr>
          <w:u w:val="single"/>
        </w:rPr>
        <w:t>C</w:t>
      </w:r>
      <w:r w:rsidRPr="00EE06D5">
        <w:t xml:space="preserve">ell </w:t>
      </w:r>
      <w:r w:rsidRPr="00EE06D5">
        <w:rPr>
          <w:u w:val="single"/>
        </w:rPr>
        <w:t>A</w:t>
      </w:r>
      <w:r w:rsidRPr="00EE06D5">
        <w:t xml:space="preserve">dhesion </w:t>
      </w:r>
      <w:r w:rsidRPr="00EE06D5">
        <w:rPr>
          <w:u w:val="single"/>
        </w:rPr>
        <w:t>M</w:t>
      </w:r>
      <w:r w:rsidRPr="00EE06D5">
        <w:t xml:space="preserve">olecule-1 (VCAM-1 or CD106) on the stromal cell, with CLL integrins, such as </w:t>
      </w:r>
      <w:r w:rsidRPr="00EE06D5">
        <w:rPr>
          <w:u w:val="single"/>
        </w:rPr>
        <w:t>V</w:t>
      </w:r>
      <w:r w:rsidRPr="00EE06D5">
        <w:t xml:space="preserve">ery </w:t>
      </w:r>
      <w:r w:rsidRPr="00EE06D5">
        <w:rPr>
          <w:u w:val="single"/>
        </w:rPr>
        <w:t>L</w:t>
      </w:r>
      <w:r w:rsidRPr="00EE06D5">
        <w:t xml:space="preserve">ate </w:t>
      </w:r>
      <w:r w:rsidRPr="00EE06D5">
        <w:rPr>
          <w:u w:val="single"/>
        </w:rPr>
        <w:t>A</w:t>
      </w:r>
      <w:r w:rsidRPr="00EE06D5">
        <w:t xml:space="preserve">ntigen (VLA), enhances CLL cell survival.  Self- or environmental antigen </w:t>
      </w:r>
      <w:r w:rsidRPr="00EE06D5">
        <w:lastRenderedPageBreak/>
        <w:t>(depicted at the bottom of the figure) that is recognized by the surface immunoglobulin (</w:t>
      </w:r>
      <w:proofErr w:type="spellStart"/>
      <w:r w:rsidRPr="00EE06D5">
        <w:t>sIg</w:t>
      </w:r>
      <w:proofErr w:type="spellEnd"/>
      <w:r w:rsidRPr="00EE06D5">
        <w:t xml:space="preserve">) expressed by the CLL cell can lead to activation of the B-cell receptor (BCR) </w:t>
      </w:r>
      <w:proofErr w:type="spellStart"/>
      <w:r w:rsidRPr="00EE06D5">
        <w:t>signaling</w:t>
      </w:r>
      <w:proofErr w:type="spellEnd"/>
      <w:r w:rsidRPr="00EE06D5">
        <w:t xml:space="preserve"> pathway.  Cognate interactions between the CLL cell and the T cell in the microenvironment also can involve other TNF-family factors, such as CD40-ligand (CD40L or CD154), which enhance expression of chemokines and cytokines, such as IL-4, that further influence the cellular composition of the microenvironment  Collectively, the cross-talk between the CLL cell and the accessory cells within this microenvironment provide the perfect niche to foster </w:t>
      </w:r>
      <w:proofErr w:type="spellStart"/>
      <w:r w:rsidRPr="00EE06D5">
        <w:t>leukemia</w:t>
      </w:r>
      <w:proofErr w:type="spellEnd"/>
      <w:r w:rsidRPr="00EE06D5">
        <w:t xml:space="preserve">-cell proliferation, forming the so-called proliferation </w:t>
      </w:r>
      <w:proofErr w:type="spellStart"/>
      <w:r w:rsidRPr="00EE06D5">
        <w:t>centers</w:t>
      </w:r>
      <w:proofErr w:type="spellEnd"/>
      <w:r w:rsidRPr="00EE06D5">
        <w:t xml:space="preserve"> within lymphoid tissues of patients with CLL</w:t>
      </w:r>
      <w:r w:rsidR="00D80FF0">
        <w:t xml:space="preserve"> (Figure adapted from </w:t>
      </w:r>
      <w:r w:rsidR="00CD46E6">
        <w:fldChar w:fldCharType="begin"/>
      </w:r>
      <w:r w:rsidR="00CD46E6">
        <w:instrText xml:space="preserve"> ADDIN EN.CITE &lt;EndNote&gt;&lt;Cite&gt;&lt;Author&gt;Kipps&lt;/Author&gt;&lt;Year&gt;2019&lt;/Year&gt;&lt;RecNum&gt;63&lt;/RecNum&gt;&lt;DisplayText&gt;&lt;style face="superscript"&gt;109&lt;/style&gt;&lt;/DisplayText&gt;&lt;record&gt;&lt;rec-number&gt;63&lt;/rec-number&gt;&lt;foreign-keys&gt;&lt;key app="EN" db-id="rpsevrvpkrffvxe2sacvfstzv255zfx9rxrp" timestamp="1618306211"&gt;63&lt;/key&gt;&lt;/foreign-keys&gt;&lt;ref-type name="Journal Article"&gt;17&lt;/ref-type&gt;&lt;contributors&gt;&lt;authors&gt;&lt;author&gt;Kipps, T. J.&lt;/author&gt;&lt;author&gt;Choi, M. Y.&lt;/author&gt;&lt;/authors&gt;&lt;/contributors&gt;&lt;auth-address&gt;From the Moores Cancer Center, University of California, San Diego, La Jolla, CA.&lt;/auth-address&gt;&lt;titles&gt;&lt;title&gt;Targeted Therapy in Chronic Lymphocytic Leukemia&lt;/title&gt;&lt;secondary-title&gt;Cancer J&lt;/secondary-title&gt;&lt;/titles&gt;&lt;periodical&gt;&lt;full-title&gt;Cancer J&lt;/full-title&gt;&lt;/periodical&gt;&lt;pages&gt;378-385&lt;/pages&gt;&lt;volume&gt;25&lt;/volume&gt;&lt;number&gt;6&lt;/number&gt;&lt;edition&gt;2019/11/26&lt;/edition&gt;&lt;keywords&gt;&lt;keyword&gt;Agammaglobulinaemia Tyrosine Kinase/antagonists &amp;amp; inhibitors&lt;/keyword&gt;&lt;keyword&gt;Antineoplastic Combined Chemotherapy Protocols/adverse effects/therapeutic use&lt;/keyword&gt;&lt;keyword&gt;Biomarkers, Tumor&lt;/keyword&gt;&lt;keyword&gt;Humans&lt;/keyword&gt;&lt;keyword&gt;Leukemia, Lymphocytic, Chronic, B-Cell/diagnosis/*drug&lt;/keyword&gt;&lt;keyword&gt;therapy/etiology/metabolism&lt;/keyword&gt;&lt;keyword&gt;*Molecular Targeted Therapy/methods&lt;/keyword&gt;&lt;keyword&gt;Protein Kinase Inhibitors/administration &amp;amp; dosage/adverse effects/therapeutic use&lt;/keyword&gt;&lt;keyword&gt;Receptors, Antigen, B-Cell/metabolism&lt;/keyword&gt;&lt;keyword&gt;Receptors, Chemokine/metabolism&lt;/keyword&gt;&lt;keyword&gt;Signal Transduction/drug effects&lt;/keyword&gt;&lt;keyword&gt;Tumor Microenvironment/drug effects&lt;/keyword&gt;&lt;/keywords&gt;&lt;dates&gt;&lt;year&gt;2019&lt;/year&gt;&lt;pub-dates&gt;&lt;date&gt;Nov/Dec&lt;/date&gt;&lt;/pub-dates&gt;&lt;/dates&gt;&lt;isbn&gt;1540-336X (Electronic)&amp;#xD;1528-9117 (Linking)&lt;/isbn&gt;&lt;accession-num&gt;31764118&lt;/accession-num&gt;&lt;urls&gt;&lt;related-urls&gt;&lt;url&gt;https://www.ncbi.nlm.nih.gov/pubmed/31764118&lt;/url&gt;&lt;/related-urls&gt;&lt;/urls&gt;&lt;custom2&gt;PMC7039327&lt;/custom2&gt;&lt;electronic-resource-num&gt;10.1097/PPO.0000000000000416&lt;/electronic-resource-num&gt;&lt;/record&gt;&lt;/Cite&gt;&lt;/EndNote&gt;</w:instrText>
      </w:r>
      <w:r w:rsidR="00CD46E6">
        <w:fldChar w:fldCharType="separate"/>
      </w:r>
      <w:r w:rsidR="00CD46E6" w:rsidRPr="00CD46E6">
        <w:rPr>
          <w:noProof/>
          <w:vertAlign w:val="superscript"/>
        </w:rPr>
        <w:t>109</w:t>
      </w:r>
      <w:r w:rsidR="00CD46E6">
        <w:fldChar w:fldCharType="end"/>
      </w:r>
      <w:r w:rsidR="00CD46E6">
        <w:t>)</w:t>
      </w:r>
      <w:r w:rsidRPr="00EE06D5">
        <w:t>.</w:t>
      </w:r>
    </w:p>
    <w:p w14:paraId="04426E65" w14:textId="4EB7C34B" w:rsidR="003344E5" w:rsidRDefault="003344E5">
      <w:pPr>
        <w:spacing w:before="0" w:after="160" w:line="259" w:lineRule="auto"/>
        <w:jc w:val="left"/>
      </w:pPr>
      <w:r>
        <w:br w:type="page"/>
      </w:r>
    </w:p>
    <w:p w14:paraId="5B70EF3F" w14:textId="42E0C12A" w:rsidR="00081197" w:rsidRPr="00862B51" w:rsidRDefault="00522B73" w:rsidP="0013564E">
      <w:pPr>
        <w:pStyle w:val="Heading1"/>
      </w:pPr>
      <w:r w:rsidRPr="00862B51">
        <w:lastRenderedPageBreak/>
        <w:t>References</w:t>
      </w:r>
    </w:p>
    <w:p w14:paraId="46E2FB0A" w14:textId="77777777" w:rsidR="0055756F" w:rsidRPr="0055756F" w:rsidRDefault="00081197" w:rsidP="0055756F">
      <w:pPr>
        <w:pStyle w:val="EndNoteBibliography"/>
        <w:spacing w:after="0"/>
        <w:rPr>
          <w:noProof/>
        </w:rPr>
      </w:pPr>
      <w:r w:rsidRPr="00081197">
        <w:rPr>
          <w:rFonts w:ascii="Arial" w:hAnsi="Arial" w:cs="Arial"/>
          <w:color w:val="000000"/>
          <w:sz w:val="22"/>
          <w:szCs w:val="22"/>
          <w:lang w:eastAsia="en-US"/>
        </w:rPr>
        <w:fldChar w:fldCharType="begin"/>
      </w:r>
      <w:r w:rsidRPr="00081197">
        <w:rPr>
          <w:rFonts w:ascii="Arial" w:hAnsi="Arial" w:cs="Arial"/>
          <w:color w:val="000000"/>
          <w:sz w:val="22"/>
        </w:rPr>
        <w:instrText xml:space="preserve"> ADDIN EN.REFLIST </w:instrText>
      </w:r>
      <w:r w:rsidRPr="00081197">
        <w:rPr>
          <w:rFonts w:ascii="Arial" w:hAnsi="Arial" w:cs="Arial"/>
          <w:color w:val="000000"/>
          <w:sz w:val="22"/>
          <w:szCs w:val="22"/>
          <w:lang w:eastAsia="en-US"/>
        </w:rPr>
        <w:fldChar w:fldCharType="separate"/>
      </w:r>
      <w:r w:rsidR="0055756F" w:rsidRPr="0055756F">
        <w:rPr>
          <w:noProof/>
        </w:rPr>
        <w:t>1.</w:t>
      </w:r>
      <w:r w:rsidR="0055756F" w:rsidRPr="0055756F">
        <w:rPr>
          <w:noProof/>
        </w:rPr>
        <w:tab/>
        <w:t>Seifert M, Sellmann L, Bloehdorn J, et al. Cellular origin and pathophysiology of chronic lymphocytic leukemia. J Exp Med 2012;209:2183-98.</w:t>
      </w:r>
    </w:p>
    <w:p w14:paraId="5485AF53" w14:textId="77777777" w:rsidR="0055756F" w:rsidRPr="0055756F" w:rsidRDefault="0055756F" w:rsidP="0055756F">
      <w:pPr>
        <w:pStyle w:val="EndNoteBibliography"/>
        <w:spacing w:after="0"/>
        <w:rPr>
          <w:noProof/>
        </w:rPr>
      </w:pPr>
      <w:r w:rsidRPr="0055756F">
        <w:rPr>
          <w:noProof/>
        </w:rPr>
        <w:t>2.</w:t>
      </w:r>
      <w:r w:rsidRPr="0055756F">
        <w:rPr>
          <w:noProof/>
        </w:rPr>
        <w:tab/>
        <w:t>Landau DA, Tausch E, Taylor-Weiner AN, et al. Mutations driving CLL and their evolution in progression and relapse. Nature 2015;526:525-30.</w:t>
      </w:r>
    </w:p>
    <w:p w14:paraId="53A4167B" w14:textId="77777777" w:rsidR="0055756F" w:rsidRPr="0055756F" w:rsidRDefault="0055756F" w:rsidP="0055756F">
      <w:pPr>
        <w:pStyle w:val="EndNoteBibliography"/>
        <w:spacing w:after="0"/>
        <w:rPr>
          <w:noProof/>
        </w:rPr>
      </w:pPr>
      <w:r w:rsidRPr="0055756F">
        <w:rPr>
          <w:noProof/>
        </w:rPr>
        <w:t>3.</w:t>
      </w:r>
      <w:r w:rsidRPr="0055756F">
        <w:rPr>
          <w:noProof/>
        </w:rPr>
        <w:tab/>
        <w:t>Hamblin TJ, Davis Z, Gardiner A, Oscier DG, Stevenson FK. Unmutated Ig V(H) genes are associated with a more aggressive form of chronic lymphocytic leukemia. Blood 1999;94:1848-54.</w:t>
      </w:r>
    </w:p>
    <w:p w14:paraId="244E65B7" w14:textId="77777777" w:rsidR="0055756F" w:rsidRPr="0055756F" w:rsidRDefault="0055756F" w:rsidP="0055756F">
      <w:pPr>
        <w:pStyle w:val="EndNoteBibliography"/>
        <w:spacing w:after="0"/>
        <w:rPr>
          <w:noProof/>
        </w:rPr>
      </w:pPr>
      <w:r w:rsidRPr="0055756F">
        <w:rPr>
          <w:noProof/>
        </w:rPr>
        <w:t>4.</w:t>
      </w:r>
      <w:r w:rsidRPr="0055756F">
        <w:rPr>
          <w:noProof/>
        </w:rPr>
        <w:tab/>
        <w:t>Damle RN, Wasil T, Fais F, et al. Ig V gene mutation status and CD38 expression as novel prognostic indicators in chronic lymphocytic leukemia. Blood 1999;94:1840-7.</w:t>
      </w:r>
    </w:p>
    <w:p w14:paraId="7E891B63" w14:textId="77777777" w:rsidR="0055756F" w:rsidRPr="0055756F" w:rsidRDefault="0055756F" w:rsidP="0055756F">
      <w:pPr>
        <w:pStyle w:val="EndNoteBibliography"/>
        <w:spacing w:after="0"/>
        <w:rPr>
          <w:noProof/>
        </w:rPr>
      </w:pPr>
      <w:r w:rsidRPr="0055756F">
        <w:rPr>
          <w:noProof/>
        </w:rPr>
        <w:t>5.</w:t>
      </w:r>
      <w:r w:rsidRPr="0055756F">
        <w:rPr>
          <w:noProof/>
        </w:rPr>
        <w:tab/>
        <w:t>Jain N, Keating M, Thompson P, et al. Ibrutinib and Venetoclax for First-Line Treatment of CLL. N Engl J Med 2019;380:2095-103.</w:t>
      </w:r>
    </w:p>
    <w:p w14:paraId="4F5DBF5D" w14:textId="77777777" w:rsidR="0055756F" w:rsidRPr="0055756F" w:rsidRDefault="0055756F" w:rsidP="0055756F">
      <w:pPr>
        <w:pStyle w:val="EndNoteBibliography"/>
        <w:spacing w:after="0"/>
        <w:rPr>
          <w:noProof/>
        </w:rPr>
      </w:pPr>
      <w:r w:rsidRPr="0055756F">
        <w:rPr>
          <w:noProof/>
        </w:rPr>
        <w:t>6.</w:t>
      </w:r>
      <w:r w:rsidRPr="0055756F">
        <w:rPr>
          <w:noProof/>
        </w:rPr>
        <w:tab/>
        <w:t>Hillmen P, Rawstron AC, Brock K, et al. Ibrutinib Plus Venetoclax in Relapsed/Refractory Chronic Lymphocytic Leukemia: The CLARITY Study. J Clin Oncol 2019;37:2722-9.</w:t>
      </w:r>
    </w:p>
    <w:p w14:paraId="34239F3F" w14:textId="77777777" w:rsidR="0055756F" w:rsidRPr="0055756F" w:rsidRDefault="0055756F" w:rsidP="0055756F">
      <w:pPr>
        <w:pStyle w:val="EndNoteBibliography"/>
        <w:spacing w:after="0"/>
        <w:rPr>
          <w:noProof/>
        </w:rPr>
      </w:pPr>
      <w:r w:rsidRPr="0055756F">
        <w:rPr>
          <w:noProof/>
        </w:rPr>
        <w:t>7.</w:t>
      </w:r>
      <w:r w:rsidRPr="0055756F">
        <w:rPr>
          <w:noProof/>
        </w:rPr>
        <w:tab/>
        <w:t>Macallan DC, Wallace DL, Zhang Y, et al. B-cell kinetics in humans: rapid turnover of peripheral blood memory cells. Blood 2005;105:3633-40.</w:t>
      </w:r>
    </w:p>
    <w:p w14:paraId="1E1FAFAD" w14:textId="77777777" w:rsidR="0055756F" w:rsidRPr="0055756F" w:rsidRDefault="0055756F" w:rsidP="0055756F">
      <w:pPr>
        <w:pStyle w:val="EndNoteBibliography"/>
        <w:spacing w:after="0"/>
        <w:rPr>
          <w:noProof/>
        </w:rPr>
      </w:pPr>
      <w:r w:rsidRPr="0055756F">
        <w:rPr>
          <w:noProof/>
        </w:rPr>
        <w:t>8.</w:t>
      </w:r>
      <w:r w:rsidRPr="0055756F">
        <w:rPr>
          <w:noProof/>
        </w:rPr>
        <w:tab/>
        <w:t>Adachi M, Tefferi A, Greipp PR, Kipps TJ, Tsujimoto Y. Preferential linkage of bcl-2 to immunoglobulin light chain gene in chronic lymphocytic leukemia. J Exp Med 1990;171:559-64.</w:t>
      </w:r>
    </w:p>
    <w:p w14:paraId="4333040D" w14:textId="77777777" w:rsidR="0055756F" w:rsidRPr="0055756F" w:rsidRDefault="0055756F" w:rsidP="0055756F">
      <w:pPr>
        <w:pStyle w:val="EndNoteBibliography"/>
        <w:spacing w:after="0"/>
        <w:rPr>
          <w:noProof/>
        </w:rPr>
      </w:pPr>
      <w:r w:rsidRPr="0055756F">
        <w:rPr>
          <w:noProof/>
        </w:rPr>
        <w:t>9.</w:t>
      </w:r>
      <w:r w:rsidRPr="0055756F">
        <w:rPr>
          <w:noProof/>
        </w:rPr>
        <w:tab/>
        <w:t>Dyer MJ, Zani VJ, Lu WZ, et al. BCL2 translocations in leukemias of mature B cells. Blood 1994;83:3682-8.</w:t>
      </w:r>
    </w:p>
    <w:p w14:paraId="69D054E4" w14:textId="77777777" w:rsidR="0055756F" w:rsidRPr="0055756F" w:rsidRDefault="0055756F" w:rsidP="0055756F">
      <w:pPr>
        <w:pStyle w:val="EndNoteBibliography"/>
        <w:spacing w:after="0"/>
        <w:rPr>
          <w:noProof/>
        </w:rPr>
      </w:pPr>
      <w:r w:rsidRPr="0055756F">
        <w:rPr>
          <w:noProof/>
        </w:rPr>
        <w:t>10.</w:t>
      </w:r>
      <w:r w:rsidRPr="0055756F">
        <w:rPr>
          <w:noProof/>
        </w:rPr>
        <w:tab/>
        <w:t>Calin GA, Dumitru CD, Shimizu M, et al. Frequent deletions and down-regulation of micro- RNA genes miR15 and miR16 at 13q14 in chronic lymphocytic leukemia. Proc Natl Acad Sci U S A 2002;99:15524-9.</w:t>
      </w:r>
    </w:p>
    <w:p w14:paraId="0856EC88" w14:textId="77777777" w:rsidR="0055756F" w:rsidRPr="0055756F" w:rsidRDefault="0055756F" w:rsidP="0055756F">
      <w:pPr>
        <w:pStyle w:val="EndNoteBibliography"/>
        <w:spacing w:after="0"/>
        <w:rPr>
          <w:noProof/>
        </w:rPr>
      </w:pPr>
      <w:r w:rsidRPr="0055756F">
        <w:rPr>
          <w:noProof/>
        </w:rPr>
        <w:t>11.</w:t>
      </w:r>
      <w:r w:rsidRPr="0055756F">
        <w:rPr>
          <w:noProof/>
        </w:rPr>
        <w:tab/>
        <w:t>Cimmino A, Calin GA, Fabbri M, et al. miR-15 and miR-16 induce apoptosis by targeting BCL2. Proc Natl Acad Sci U S A 2005;102:13944-9.</w:t>
      </w:r>
    </w:p>
    <w:p w14:paraId="4AEC2274" w14:textId="77777777" w:rsidR="0055756F" w:rsidRPr="0055756F" w:rsidRDefault="0055756F" w:rsidP="0055756F">
      <w:pPr>
        <w:pStyle w:val="EndNoteBibliography"/>
        <w:spacing w:after="0"/>
        <w:rPr>
          <w:noProof/>
        </w:rPr>
      </w:pPr>
      <w:r w:rsidRPr="0055756F">
        <w:rPr>
          <w:noProof/>
        </w:rPr>
        <w:t>12.</w:t>
      </w:r>
      <w:r w:rsidRPr="0055756F">
        <w:rPr>
          <w:noProof/>
        </w:rPr>
        <w:tab/>
        <w:t>Tam CS, Seymour JF, Roberts AW. Progress in BCL2 inhibition for patients with chronic lymphocytic leukemia. Semin Oncol 2016;43:274-9.</w:t>
      </w:r>
    </w:p>
    <w:p w14:paraId="760F9384" w14:textId="77777777" w:rsidR="0055756F" w:rsidRPr="0055756F" w:rsidRDefault="0055756F" w:rsidP="0055756F">
      <w:pPr>
        <w:pStyle w:val="EndNoteBibliography"/>
        <w:spacing w:after="0"/>
        <w:rPr>
          <w:noProof/>
        </w:rPr>
      </w:pPr>
      <w:r w:rsidRPr="0055756F">
        <w:rPr>
          <w:noProof/>
        </w:rPr>
        <w:t>13.</w:t>
      </w:r>
      <w:r w:rsidRPr="0055756F">
        <w:rPr>
          <w:noProof/>
        </w:rPr>
        <w:tab/>
        <w:t>Del Gaizo Moore V, Brown JR, Certo M, Love TM, Novina CD, Letai A. Chronic lymphocytic leukemia requires BCL2 to sequester prodeath BIM, explaining sensitivity to BCL2 antagonist ABT-737. J Clin Invest 2007;117:112-21.</w:t>
      </w:r>
    </w:p>
    <w:p w14:paraId="3227E662" w14:textId="77777777" w:rsidR="0055756F" w:rsidRPr="0055756F" w:rsidRDefault="0055756F" w:rsidP="0055756F">
      <w:pPr>
        <w:pStyle w:val="EndNoteBibliography"/>
        <w:spacing w:after="0"/>
        <w:rPr>
          <w:noProof/>
        </w:rPr>
      </w:pPr>
      <w:r w:rsidRPr="0055756F">
        <w:rPr>
          <w:noProof/>
        </w:rPr>
        <w:t>14.</w:t>
      </w:r>
      <w:r w:rsidRPr="0055756F">
        <w:rPr>
          <w:noProof/>
        </w:rPr>
        <w:tab/>
        <w:t>Lam KP, Kuhn R, Rajewsky K. In vivo ablation of surface immunoglobulin on mature B cells by inducible gene targeting results in rapid cell death. Cell 1997;90:1073-83.</w:t>
      </w:r>
    </w:p>
    <w:p w14:paraId="5A3705B3" w14:textId="77777777" w:rsidR="0055756F" w:rsidRPr="0055756F" w:rsidRDefault="0055756F" w:rsidP="0055756F">
      <w:pPr>
        <w:pStyle w:val="EndNoteBibliography"/>
        <w:spacing w:after="0"/>
        <w:rPr>
          <w:noProof/>
        </w:rPr>
      </w:pPr>
      <w:r w:rsidRPr="0055756F">
        <w:rPr>
          <w:noProof/>
        </w:rPr>
        <w:t>15.</w:t>
      </w:r>
      <w:r w:rsidRPr="0055756F">
        <w:rPr>
          <w:noProof/>
        </w:rPr>
        <w:tab/>
        <w:t>Herishanu Y, Perez-Galan P, Liu D, et al. The lymph node microenvironment promotes B-cell receptor signaling, NF-kappaB activation, and tumor proliferation in chronic lymphocytic leukemia. Blood 2011;117:563-74.</w:t>
      </w:r>
    </w:p>
    <w:p w14:paraId="1DD4EDB1" w14:textId="77777777" w:rsidR="0055756F" w:rsidRPr="0055756F" w:rsidRDefault="0055756F" w:rsidP="0055756F">
      <w:pPr>
        <w:pStyle w:val="EndNoteBibliography"/>
        <w:spacing w:after="0"/>
        <w:rPr>
          <w:noProof/>
        </w:rPr>
      </w:pPr>
      <w:r w:rsidRPr="0055756F">
        <w:rPr>
          <w:noProof/>
        </w:rPr>
        <w:lastRenderedPageBreak/>
        <w:t>16.</w:t>
      </w:r>
      <w:r w:rsidRPr="0055756F">
        <w:rPr>
          <w:noProof/>
        </w:rPr>
        <w:tab/>
        <w:t>Mockridge CI, Potter KN, Wheatley I, Neville LA, Packham G, Stevenson FK. Reversible anergy of sIgM-mediated signaling in the two subsets of CLL defined by VH-gene mutational status. Blood 2007;109:4424-31.</w:t>
      </w:r>
    </w:p>
    <w:p w14:paraId="76D80E91" w14:textId="77777777" w:rsidR="0055756F" w:rsidRPr="0055756F" w:rsidRDefault="0055756F" w:rsidP="0055756F">
      <w:pPr>
        <w:pStyle w:val="EndNoteBibliography"/>
        <w:spacing w:after="0"/>
        <w:rPr>
          <w:noProof/>
        </w:rPr>
      </w:pPr>
      <w:r w:rsidRPr="0055756F">
        <w:rPr>
          <w:noProof/>
        </w:rPr>
        <w:t>17.</w:t>
      </w:r>
      <w:r w:rsidRPr="0055756F">
        <w:rPr>
          <w:noProof/>
        </w:rPr>
        <w:tab/>
        <w:t>Duhren-von Minden M, Ubelhart R, Schneider D, et al. Chronic lymphocytic leukaemia is driven by antigen-independent cell-autonomous signalling. Nature 2012;489:309-12.</w:t>
      </w:r>
    </w:p>
    <w:p w14:paraId="63135177" w14:textId="77777777" w:rsidR="0055756F" w:rsidRPr="0055756F" w:rsidRDefault="0055756F" w:rsidP="0055756F">
      <w:pPr>
        <w:pStyle w:val="EndNoteBibliography"/>
        <w:spacing w:after="0"/>
        <w:rPr>
          <w:noProof/>
        </w:rPr>
      </w:pPr>
      <w:r w:rsidRPr="0055756F">
        <w:rPr>
          <w:noProof/>
        </w:rPr>
        <w:t>18.</w:t>
      </w:r>
      <w:r w:rsidRPr="0055756F">
        <w:rPr>
          <w:noProof/>
        </w:rPr>
        <w:tab/>
        <w:t>Chen Z, Shojaee S, Buchner M, et al. Signalling thresholds and negative B-cell selection in acute lymphoblastic leukaemia. Nature 2015;521:357-61.</w:t>
      </w:r>
    </w:p>
    <w:p w14:paraId="780CD68B" w14:textId="77777777" w:rsidR="0055756F" w:rsidRPr="0055756F" w:rsidRDefault="0055756F" w:rsidP="0055756F">
      <w:pPr>
        <w:pStyle w:val="EndNoteBibliography"/>
        <w:spacing w:after="0"/>
        <w:rPr>
          <w:noProof/>
        </w:rPr>
      </w:pPr>
      <w:r w:rsidRPr="0055756F">
        <w:rPr>
          <w:noProof/>
        </w:rPr>
        <w:t>19.</w:t>
      </w:r>
      <w:r w:rsidRPr="0055756F">
        <w:rPr>
          <w:noProof/>
        </w:rPr>
        <w:tab/>
        <w:t>Marches R, Racila E, Tucker TF, et al. Tumour dormancy and cell signalling--III: Role of hypercrosslinking of IgM and CD40 on the induction of cell cycle arrest and apoptosis in B lymphoma cells. Ther Immunol 1995;2:125-36.</w:t>
      </w:r>
    </w:p>
    <w:p w14:paraId="5C48089E" w14:textId="77777777" w:rsidR="0055756F" w:rsidRPr="0055756F" w:rsidRDefault="0055756F" w:rsidP="0055756F">
      <w:pPr>
        <w:pStyle w:val="EndNoteBibliography"/>
        <w:spacing w:after="0"/>
        <w:rPr>
          <w:noProof/>
        </w:rPr>
      </w:pPr>
      <w:r w:rsidRPr="0055756F">
        <w:rPr>
          <w:noProof/>
        </w:rPr>
        <w:t>20.</w:t>
      </w:r>
      <w:r w:rsidRPr="0055756F">
        <w:rPr>
          <w:noProof/>
        </w:rPr>
        <w:tab/>
        <w:t>Savelyeva N, King CA, Vitetta ES, Stevenson FK. Inhibition of a vaccine-induced anti-tumor B cell response by soluble protein antigen in the absence of continuing T cell help. Proc Natl Acad Sci U S A 2005;102:10987-92.</w:t>
      </w:r>
    </w:p>
    <w:p w14:paraId="022B172D" w14:textId="77777777" w:rsidR="0055756F" w:rsidRPr="0055756F" w:rsidRDefault="0055756F" w:rsidP="0055756F">
      <w:pPr>
        <w:pStyle w:val="EndNoteBibliography"/>
        <w:spacing w:after="0"/>
        <w:rPr>
          <w:noProof/>
        </w:rPr>
      </w:pPr>
      <w:r w:rsidRPr="0055756F">
        <w:rPr>
          <w:noProof/>
        </w:rPr>
        <w:t>21.</w:t>
      </w:r>
      <w:r w:rsidRPr="0055756F">
        <w:rPr>
          <w:noProof/>
        </w:rPr>
        <w:tab/>
        <w:t>Yun TJ, Bevan MJ. The Goldilocks conditions applied to T cell development. Nat Immunol 2001;2:13-4.</w:t>
      </w:r>
    </w:p>
    <w:p w14:paraId="6F82CF31" w14:textId="77777777" w:rsidR="0055756F" w:rsidRPr="0055756F" w:rsidRDefault="0055756F" w:rsidP="0055756F">
      <w:pPr>
        <w:pStyle w:val="EndNoteBibliography"/>
        <w:spacing w:after="0"/>
        <w:rPr>
          <w:noProof/>
        </w:rPr>
      </w:pPr>
      <w:r w:rsidRPr="0055756F">
        <w:rPr>
          <w:noProof/>
        </w:rPr>
        <w:t>22.</w:t>
      </w:r>
      <w:r w:rsidRPr="0055756F">
        <w:rPr>
          <w:noProof/>
        </w:rPr>
        <w:tab/>
        <w:t>Rudensky AY, Chervonsky AV. A narrow circle of mutual friends. Immunity 2011;34:697-9.</w:t>
      </w:r>
    </w:p>
    <w:p w14:paraId="3DCF64C8" w14:textId="77777777" w:rsidR="0055756F" w:rsidRPr="0055756F" w:rsidRDefault="0055756F" w:rsidP="0055756F">
      <w:pPr>
        <w:pStyle w:val="EndNoteBibliography"/>
        <w:spacing w:after="0"/>
        <w:rPr>
          <w:noProof/>
        </w:rPr>
      </w:pPr>
      <w:r w:rsidRPr="0055756F">
        <w:rPr>
          <w:noProof/>
        </w:rPr>
        <w:t>23.</w:t>
      </w:r>
      <w:r w:rsidRPr="0055756F">
        <w:rPr>
          <w:noProof/>
        </w:rPr>
        <w:tab/>
        <w:t>Tangye SG, Bier J, Lau A, Nguyen T, Uzel G, Deenick EK. Immune Dysregulation and Disease Pathogenesis due to Activating Mutations in PIK3CD-the Goldilocks' Effect. J Clin Immunol 2019;39:148-58.</w:t>
      </w:r>
    </w:p>
    <w:p w14:paraId="17A5CF3D" w14:textId="77777777" w:rsidR="0055756F" w:rsidRPr="0055756F" w:rsidRDefault="0055756F" w:rsidP="0055756F">
      <w:pPr>
        <w:pStyle w:val="EndNoteBibliography"/>
        <w:spacing w:after="0"/>
        <w:rPr>
          <w:noProof/>
        </w:rPr>
      </w:pPr>
      <w:r w:rsidRPr="0055756F">
        <w:rPr>
          <w:noProof/>
        </w:rPr>
        <w:t>24.</w:t>
      </w:r>
      <w:r w:rsidRPr="0055756F">
        <w:rPr>
          <w:noProof/>
        </w:rPr>
        <w:tab/>
        <w:t>Nimmerjahn F, Ravetch JV. Fcgamma receptors as regulators of immune responses. Nat Rev Immunol 2008;8:34-47.</w:t>
      </w:r>
    </w:p>
    <w:p w14:paraId="1F53BA9C" w14:textId="77777777" w:rsidR="0055756F" w:rsidRPr="0055756F" w:rsidRDefault="0055756F" w:rsidP="0055756F">
      <w:pPr>
        <w:pStyle w:val="EndNoteBibliography"/>
        <w:spacing w:after="0"/>
        <w:rPr>
          <w:noProof/>
        </w:rPr>
      </w:pPr>
      <w:r w:rsidRPr="0055756F">
        <w:rPr>
          <w:noProof/>
        </w:rPr>
        <w:t>25.</w:t>
      </w:r>
      <w:r w:rsidRPr="0055756F">
        <w:rPr>
          <w:noProof/>
        </w:rPr>
        <w:tab/>
        <w:t>Dighiero G, Kipps T, Schroeder HW, et al. What is the CLL B-lymphocyte? Leuk Lymphoma 1996;22 Suppl 2:13-39.</w:t>
      </w:r>
    </w:p>
    <w:p w14:paraId="194997FF" w14:textId="77777777" w:rsidR="0055756F" w:rsidRPr="0055756F" w:rsidRDefault="0055756F" w:rsidP="0055756F">
      <w:pPr>
        <w:pStyle w:val="EndNoteBibliography"/>
        <w:spacing w:after="0"/>
        <w:rPr>
          <w:noProof/>
        </w:rPr>
      </w:pPr>
      <w:r w:rsidRPr="0055756F">
        <w:rPr>
          <w:noProof/>
        </w:rPr>
        <w:t>26.</w:t>
      </w:r>
      <w:r w:rsidRPr="0055756F">
        <w:rPr>
          <w:noProof/>
        </w:rPr>
        <w:tab/>
        <w:t>Cook GP, Tomlinson IM, Walter G, et al. A map of the human immunoglobulin VH locus completed by analysis of the telomeric region of chromosome 14q. Nat Genet 1994;7:162-8.</w:t>
      </w:r>
    </w:p>
    <w:p w14:paraId="4747C350" w14:textId="77777777" w:rsidR="0055756F" w:rsidRPr="0055756F" w:rsidRDefault="0055756F" w:rsidP="0055756F">
      <w:pPr>
        <w:pStyle w:val="EndNoteBibliography"/>
        <w:spacing w:after="0"/>
        <w:rPr>
          <w:noProof/>
        </w:rPr>
      </w:pPr>
      <w:r w:rsidRPr="0055756F">
        <w:rPr>
          <w:noProof/>
        </w:rPr>
        <w:t>27.</w:t>
      </w:r>
      <w:r w:rsidRPr="0055756F">
        <w:rPr>
          <w:noProof/>
        </w:rPr>
        <w:tab/>
        <w:t>Matsuda F, Ishii K, Bourvagnet P, et al. The complete nucleotide sequence of the human immunoglobulin heavy chain variable region locus. J Exp Med 1998;188:2151-62.</w:t>
      </w:r>
    </w:p>
    <w:p w14:paraId="52B590CA" w14:textId="77777777" w:rsidR="0055756F" w:rsidRPr="0055756F" w:rsidRDefault="0055756F" w:rsidP="0055756F">
      <w:pPr>
        <w:pStyle w:val="EndNoteBibliography"/>
        <w:spacing w:after="0"/>
        <w:rPr>
          <w:noProof/>
        </w:rPr>
      </w:pPr>
      <w:r w:rsidRPr="0055756F">
        <w:rPr>
          <w:noProof/>
        </w:rPr>
        <w:t>28.</w:t>
      </w:r>
      <w:r w:rsidRPr="0055756F">
        <w:rPr>
          <w:noProof/>
        </w:rPr>
        <w:tab/>
        <w:t>Kipps TJ, Tomhave E, Pratt LF, Duffy S, Chen PP, Carson DA. Developmentally restricted immunoglobulin heavy chain variable region gene expressed at high frequency in chronic lymphocytic leukemia. Proc Natl Acad Sci U S A 1989;86:5913-7.</w:t>
      </w:r>
    </w:p>
    <w:p w14:paraId="4FF20471" w14:textId="77777777" w:rsidR="0055756F" w:rsidRPr="0055756F" w:rsidRDefault="0055756F" w:rsidP="0055756F">
      <w:pPr>
        <w:pStyle w:val="EndNoteBibliography"/>
        <w:spacing w:after="0"/>
        <w:rPr>
          <w:noProof/>
        </w:rPr>
      </w:pPr>
      <w:r w:rsidRPr="0055756F">
        <w:rPr>
          <w:noProof/>
        </w:rPr>
        <w:t>29.</w:t>
      </w:r>
      <w:r w:rsidRPr="0055756F">
        <w:rPr>
          <w:noProof/>
        </w:rPr>
        <w:tab/>
        <w:t>Fais F, Ghiotto F, Hashimoto S, et al. Chronic lymphocytic leukemia B cells express restricted sets of mutated and unmutated antigen receptors. J Clin Invest 1998;102:1515-25.</w:t>
      </w:r>
    </w:p>
    <w:p w14:paraId="642659BD" w14:textId="77777777" w:rsidR="0055756F" w:rsidRPr="0055756F" w:rsidRDefault="0055756F" w:rsidP="0055756F">
      <w:pPr>
        <w:pStyle w:val="EndNoteBibliography"/>
        <w:spacing w:after="0"/>
        <w:rPr>
          <w:noProof/>
        </w:rPr>
      </w:pPr>
      <w:r w:rsidRPr="0055756F">
        <w:rPr>
          <w:noProof/>
        </w:rPr>
        <w:t>30.</w:t>
      </w:r>
      <w:r w:rsidRPr="0055756F">
        <w:rPr>
          <w:noProof/>
        </w:rPr>
        <w:tab/>
        <w:t>Stevenson FK, Krysov S, Davies AJ, Steele AJ, Packham G. B-cell receptor signaling in chronic lymphocytic leukemia. Blood 2011;118:4313-20.</w:t>
      </w:r>
    </w:p>
    <w:p w14:paraId="3EA0268D" w14:textId="77777777" w:rsidR="0055756F" w:rsidRPr="0055756F" w:rsidRDefault="0055756F" w:rsidP="0055756F">
      <w:pPr>
        <w:pStyle w:val="EndNoteBibliography"/>
        <w:spacing w:after="0"/>
        <w:rPr>
          <w:noProof/>
        </w:rPr>
      </w:pPr>
      <w:r w:rsidRPr="0055756F">
        <w:rPr>
          <w:noProof/>
        </w:rPr>
        <w:lastRenderedPageBreak/>
        <w:t>31.</w:t>
      </w:r>
      <w:r w:rsidRPr="0055756F">
        <w:rPr>
          <w:noProof/>
        </w:rPr>
        <w:tab/>
        <w:t>Jain P, Nogueras Gonzalez GM, Kanagal-Shamanna R, et al. The absolute percent deviation of IGHV mutation rather than a 98% cut-off predicts survival of chronic lymphocytic leukaemia patients treated with fludarabine, cyclophosphamide and rituximab. Br J Haematol 2018;180:33-40.</w:t>
      </w:r>
    </w:p>
    <w:p w14:paraId="44537241" w14:textId="77777777" w:rsidR="0055756F" w:rsidRPr="0055756F" w:rsidRDefault="0055756F" w:rsidP="0055756F">
      <w:pPr>
        <w:pStyle w:val="EndNoteBibliography"/>
        <w:spacing w:after="0"/>
        <w:rPr>
          <w:noProof/>
        </w:rPr>
      </w:pPr>
      <w:r w:rsidRPr="0055756F">
        <w:rPr>
          <w:noProof/>
        </w:rPr>
        <w:t>32.</w:t>
      </w:r>
      <w:r w:rsidRPr="0055756F">
        <w:rPr>
          <w:noProof/>
        </w:rPr>
        <w:tab/>
        <w:t>Thorselius M, Krober A, Murray F, et al. Strikingly homologous immunoglobulin gene rearrangements and poor outcome in VH3-21-using chronic lymphocytic leukemia patients independent of geographic origin and mutational status. Blood 2006;107:2889-94.</w:t>
      </w:r>
    </w:p>
    <w:p w14:paraId="7AB386F8" w14:textId="77777777" w:rsidR="0055756F" w:rsidRPr="0055756F" w:rsidRDefault="0055756F" w:rsidP="0055756F">
      <w:pPr>
        <w:pStyle w:val="EndNoteBibliography"/>
        <w:spacing w:after="0"/>
        <w:rPr>
          <w:noProof/>
        </w:rPr>
      </w:pPr>
      <w:r w:rsidRPr="0055756F">
        <w:rPr>
          <w:noProof/>
        </w:rPr>
        <w:t>33.</w:t>
      </w:r>
      <w:r w:rsidRPr="0055756F">
        <w:rPr>
          <w:noProof/>
        </w:rPr>
        <w:tab/>
        <w:t>Kipps TJ, Stevenson FK, Wu CJ, et al. Chronic lymphocytic leukaemia. Nat Rev Dis Primers 2017;3:17008.</w:t>
      </w:r>
    </w:p>
    <w:p w14:paraId="460B946A" w14:textId="77777777" w:rsidR="0055756F" w:rsidRPr="0055756F" w:rsidRDefault="0055756F" w:rsidP="0055756F">
      <w:pPr>
        <w:pStyle w:val="EndNoteBibliography"/>
        <w:spacing w:after="0"/>
        <w:rPr>
          <w:noProof/>
        </w:rPr>
      </w:pPr>
      <w:r w:rsidRPr="0055756F">
        <w:rPr>
          <w:noProof/>
        </w:rPr>
        <w:t>34.</w:t>
      </w:r>
      <w:r w:rsidRPr="0055756F">
        <w:rPr>
          <w:noProof/>
        </w:rPr>
        <w:tab/>
        <w:t>Martin T, Duffy SF, Carson DA, Kipps TJ. Evidence for somatic selection of natural autoantibodies. J Exp Med 1992;175:983-91.</w:t>
      </w:r>
    </w:p>
    <w:p w14:paraId="46F6B783" w14:textId="77777777" w:rsidR="0055756F" w:rsidRPr="0055756F" w:rsidRDefault="0055756F" w:rsidP="0055756F">
      <w:pPr>
        <w:pStyle w:val="EndNoteBibliography"/>
        <w:spacing w:after="0"/>
        <w:rPr>
          <w:noProof/>
        </w:rPr>
      </w:pPr>
      <w:r w:rsidRPr="0055756F">
        <w:rPr>
          <w:noProof/>
        </w:rPr>
        <w:t>35.</w:t>
      </w:r>
      <w:r w:rsidRPr="0055756F">
        <w:rPr>
          <w:noProof/>
        </w:rPr>
        <w:tab/>
        <w:t>Widhopf GF, 2nd, Rassenti LZ, Toy TL, Gribben JG, Wierda WG, Kipps TJ. Chronic lymphocytic leukemia B cells of more than 1% of patients express virtually identical immunoglobulins. Blood 2004;104:2499-504.</w:t>
      </w:r>
    </w:p>
    <w:p w14:paraId="0AA92106" w14:textId="77777777" w:rsidR="0055756F" w:rsidRPr="0055756F" w:rsidRDefault="0055756F" w:rsidP="0055756F">
      <w:pPr>
        <w:pStyle w:val="EndNoteBibliography"/>
        <w:spacing w:after="0"/>
        <w:rPr>
          <w:noProof/>
        </w:rPr>
      </w:pPr>
      <w:r w:rsidRPr="0055756F">
        <w:rPr>
          <w:noProof/>
        </w:rPr>
        <w:t>36.</w:t>
      </w:r>
      <w:r w:rsidRPr="0055756F">
        <w:rPr>
          <w:noProof/>
        </w:rPr>
        <w:tab/>
        <w:t>Potter KN, Mockridge CI, Neville L, et al. Structural and functional features of the B-cell receptor in IgG-positive chronic lymphocytic leukemia. Clin Cancer Res 2006;12:1672-9.</w:t>
      </w:r>
    </w:p>
    <w:p w14:paraId="4F56384E" w14:textId="77777777" w:rsidR="0055756F" w:rsidRPr="0055756F" w:rsidRDefault="0055756F" w:rsidP="0055756F">
      <w:pPr>
        <w:pStyle w:val="EndNoteBibliography"/>
        <w:spacing w:after="0"/>
        <w:rPr>
          <w:noProof/>
        </w:rPr>
      </w:pPr>
      <w:r w:rsidRPr="0055756F">
        <w:rPr>
          <w:noProof/>
        </w:rPr>
        <w:t>37.</w:t>
      </w:r>
      <w:r w:rsidRPr="0055756F">
        <w:rPr>
          <w:noProof/>
        </w:rPr>
        <w:tab/>
        <w:t>Damle RN, Batliwalla FM, Ghiotto F, et al. Telomere length and telomerase activity delineate distinctive replicative features of the B-CLL subgroups defined by immunoglobulin V gene mutations. Blood 2004;103:375-82.</w:t>
      </w:r>
    </w:p>
    <w:p w14:paraId="5A6D8066" w14:textId="77777777" w:rsidR="0055756F" w:rsidRPr="0055756F" w:rsidRDefault="0055756F" w:rsidP="0055756F">
      <w:pPr>
        <w:pStyle w:val="EndNoteBibliography"/>
        <w:spacing w:after="0"/>
        <w:rPr>
          <w:noProof/>
        </w:rPr>
      </w:pPr>
      <w:r w:rsidRPr="0055756F">
        <w:rPr>
          <w:noProof/>
        </w:rPr>
        <w:t>38.</w:t>
      </w:r>
      <w:r w:rsidRPr="0055756F">
        <w:rPr>
          <w:noProof/>
        </w:rPr>
        <w:tab/>
        <w:t>Kasar S, Kim J, Improgo R, et al. Whole-genome sequencing reveals activation-induced cytidine deaminase signatures during indolent chronic lymphocytic leukaemia evolution. Nat Commun 2015;6:8866.</w:t>
      </w:r>
    </w:p>
    <w:p w14:paraId="59C35892" w14:textId="77777777" w:rsidR="0055756F" w:rsidRPr="0055756F" w:rsidRDefault="0055756F" w:rsidP="0055756F">
      <w:pPr>
        <w:pStyle w:val="EndNoteBibliography"/>
        <w:spacing w:after="0"/>
        <w:rPr>
          <w:noProof/>
        </w:rPr>
      </w:pPr>
      <w:r w:rsidRPr="0055756F">
        <w:rPr>
          <w:noProof/>
        </w:rPr>
        <w:t>39.</w:t>
      </w:r>
      <w:r w:rsidRPr="0055756F">
        <w:rPr>
          <w:noProof/>
        </w:rPr>
        <w:tab/>
        <w:t>Duty JA, Szodoray P, Zheng NY, et al. Functional anergy in a subpopulation of naive B cells from healthy humans that express autoreactive immunoglobulin receptors. J Exp Med 2009;206:139-51.</w:t>
      </w:r>
    </w:p>
    <w:p w14:paraId="3B0533BC" w14:textId="77777777" w:rsidR="0055756F" w:rsidRPr="0055756F" w:rsidRDefault="0055756F" w:rsidP="0055756F">
      <w:pPr>
        <w:pStyle w:val="EndNoteBibliography"/>
        <w:spacing w:after="0"/>
        <w:rPr>
          <w:noProof/>
        </w:rPr>
      </w:pPr>
      <w:r w:rsidRPr="0055756F">
        <w:rPr>
          <w:noProof/>
        </w:rPr>
        <w:t>40.</w:t>
      </w:r>
      <w:r w:rsidRPr="0055756F">
        <w:rPr>
          <w:noProof/>
        </w:rPr>
        <w:tab/>
        <w:t>Oakes CC, Seifert M, Assenov Y, et al. DNA methylation dynamics during B cell maturation underlie a continuum of disease phenotypes in chronic lymphocytic leukemia. Nat Genet 2016;48:253-64.</w:t>
      </w:r>
    </w:p>
    <w:p w14:paraId="487721F5" w14:textId="77777777" w:rsidR="0055756F" w:rsidRPr="0055756F" w:rsidRDefault="0055756F" w:rsidP="0055756F">
      <w:pPr>
        <w:pStyle w:val="EndNoteBibliography"/>
        <w:spacing w:after="0"/>
        <w:rPr>
          <w:noProof/>
        </w:rPr>
      </w:pPr>
      <w:r w:rsidRPr="0055756F">
        <w:rPr>
          <w:noProof/>
        </w:rPr>
        <w:t>41.</w:t>
      </w:r>
      <w:r w:rsidRPr="0055756F">
        <w:rPr>
          <w:noProof/>
        </w:rPr>
        <w:tab/>
        <w:t>Oakes CC, Claus R, Gu L, et al. Evolution of DNA methylation is linked to genetic aberrations in chronic lymphocytic leukemia. Cancer Discov 2014;4:348-61.</w:t>
      </w:r>
    </w:p>
    <w:p w14:paraId="200EC52A" w14:textId="77777777" w:rsidR="0055756F" w:rsidRPr="0055756F" w:rsidRDefault="0055756F" w:rsidP="0055756F">
      <w:pPr>
        <w:pStyle w:val="EndNoteBibliography"/>
        <w:spacing w:after="0"/>
        <w:rPr>
          <w:noProof/>
        </w:rPr>
      </w:pPr>
      <w:r w:rsidRPr="0055756F">
        <w:rPr>
          <w:noProof/>
        </w:rPr>
        <w:t>42.</w:t>
      </w:r>
      <w:r w:rsidRPr="0055756F">
        <w:rPr>
          <w:noProof/>
        </w:rPr>
        <w:tab/>
        <w:t>Beekman R, Chapaprieta V, Russinol N, et al. The reference epigenome and regulatory chromatin landscape of chronic lymphocytic leukemia. Nat Med 2018;24:868-80.</w:t>
      </w:r>
    </w:p>
    <w:p w14:paraId="705D36F6" w14:textId="77777777" w:rsidR="0055756F" w:rsidRPr="0055756F" w:rsidRDefault="0055756F" w:rsidP="0055756F">
      <w:pPr>
        <w:pStyle w:val="EndNoteBibliography"/>
        <w:spacing w:after="0"/>
        <w:rPr>
          <w:noProof/>
        </w:rPr>
      </w:pPr>
      <w:r w:rsidRPr="0055756F">
        <w:rPr>
          <w:noProof/>
        </w:rPr>
        <w:t>43.</w:t>
      </w:r>
      <w:r w:rsidRPr="0055756F">
        <w:rPr>
          <w:noProof/>
        </w:rPr>
        <w:tab/>
        <w:t>Forconi F, Potter KN, Wheatley I, et al. The normal IGHV1-69-derived B-cell repertoire contains stereotypic patterns characteristic of unmutated CLL. Blood 2010;115:71-7.</w:t>
      </w:r>
    </w:p>
    <w:p w14:paraId="333BAE7B" w14:textId="77777777" w:rsidR="0055756F" w:rsidRPr="0055756F" w:rsidRDefault="0055756F" w:rsidP="0055756F">
      <w:pPr>
        <w:pStyle w:val="EndNoteBibliography"/>
        <w:spacing w:after="0"/>
        <w:rPr>
          <w:noProof/>
        </w:rPr>
      </w:pPr>
      <w:r w:rsidRPr="0055756F">
        <w:rPr>
          <w:noProof/>
        </w:rPr>
        <w:t>44.</w:t>
      </w:r>
      <w:r w:rsidRPr="0055756F">
        <w:rPr>
          <w:noProof/>
        </w:rPr>
        <w:tab/>
        <w:t>Johnson TA, Rassenti LZ, Kipps TJ. Ig VH1 genes expressed in B cell chronic lymphocytic leukemia exhibit distinctive molecular features. J Immunol 1997;158:235-46.</w:t>
      </w:r>
    </w:p>
    <w:p w14:paraId="553950FF" w14:textId="77777777" w:rsidR="0055756F" w:rsidRPr="0055756F" w:rsidRDefault="0055756F" w:rsidP="0055756F">
      <w:pPr>
        <w:pStyle w:val="EndNoteBibliography"/>
        <w:spacing w:after="0"/>
        <w:rPr>
          <w:noProof/>
        </w:rPr>
      </w:pPr>
      <w:r w:rsidRPr="0055756F">
        <w:rPr>
          <w:noProof/>
        </w:rPr>
        <w:lastRenderedPageBreak/>
        <w:t>45.</w:t>
      </w:r>
      <w:r w:rsidRPr="0055756F">
        <w:rPr>
          <w:noProof/>
        </w:rPr>
        <w:tab/>
        <w:t>Widhopf GF, 2nd, Kipps TJ. Normal B cells express 51p1-encoded Ig heavy chains that are distinct from those expressed by chronic lymphocytic leukemia B cells. J Immunol 2001;166:95-102.</w:t>
      </w:r>
    </w:p>
    <w:p w14:paraId="079FD439" w14:textId="77777777" w:rsidR="0055756F" w:rsidRPr="0055756F" w:rsidRDefault="0055756F" w:rsidP="0055756F">
      <w:pPr>
        <w:pStyle w:val="EndNoteBibliography"/>
        <w:spacing w:after="0"/>
        <w:rPr>
          <w:noProof/>
        </w:rPr>
      </w:pPr>
      <w:r w:rsidRPr="0055756F">
        <w:rPr>
          <w:noProof/>
        </w:rPr>
        <w:t>46.</w:t>
      </w:r>
      <w:r w:rsidRPr="0055756F">
        <w:rPr>
          <w:noProof/>
        </w:rPr>
        <w:tab/>
        <w:t>Steininger C, Widhopf GF, 2nd, Ghia EM, et al. Recombinant antibodies encoded by IGHV1-69 react with pUL32, a phosphoprotein of cytomegalovirus and B-cell superantigen. Blood 2012;119:2293-301.</w:t>
      </w:r>
    </w:p>
    <w:p w14:paraId="08FE9F72" w14:textId="77777777" w:rsidR="0055756F" w:rsidRPr="0055756F" w:rsidRDefault="0055756F" w:rsidP="0055756F">
      <w:pPr>
        <w:pStyle w:val="EndNoteBibliography"/>
        <w:spacing w:after="0"/>
        <w:rPr>
          <w:noProof/>
        </w:rPr>
      </w:pPr>
      <w:r w:rsidRPr="0055756F">
        <w:rPr>
          <w:noProof/>
        </w:rPr>
        <w:t>47.</w:t>
      </w:r>
      <w:r w:rsidRPr="0055756F">
        <w:rPr>
          <w:noProof/>
        </w:rPr>
        <w:tab/>
        <w:t>Hwang KK, Trama AM, Kozink DM, et al. IGHV1-69 B cell chronic lymphocytic leukemia antibodies cross-react with HIV-1 and hepatitis C virus antigens as well as intestinal commensal bacteria. PLoS One 2014;9:e90725.</w:t>
      </w:r>
    </w:p>
    <w:p w14:paraId="2F5C1521" w14:textId="77777777" w:rsidR="0055756F" w:rsidRPr="0055756F" w:rsidRDefault="0055756F" w:rsidP="0055756F">
      <w:pPr>
        <w:pStyle w:val="EndNoteBibliography"/>
        <w:spacing w:after="0"/>
        <w:rPr>
          <w:noProof/>
        </w:rPr>
      </w:pPr>
      <w:r w:rsidRPr="0055756F">
        <w:rPr>
          <w:noProof/>
        </w:rPr>
        <w:t>48.</w:t>
      </w:r>
      <w:r w:rsidRPr="0055756F">
        <w:rPr>
          <w:noProof/>
        </w:rPr>
        <w:tab/>
        <w:t>Chu CC, Catera R, Hatzi K, et al. Chronic lymphocytic leukemia antibodies with a common stereotypic rearrangement recognize nonmuscle myosin heavy chain IIA. Blood 2008;112:5122-9.</w:t>
      </w:r>
    </w:p>
    <w:p w14:paraId="6711FB09" w14:textId="77777777" w:rsidR="0055756F" w:rsidRPr="0055756F" w:rsidRDefault="0055756F" w:rsidP="0055756F">
      <w:pPr>
        <w:pStyle w:val="EndNoteBibliography"/>
        <w:spacing w:after="0"/>
        <w:rPr>
          <w:noProof/>
        </w:rPr>
      </w:pPr>
      <w:r w:rsidRPr="0055756F">
        <w:rPr>
          <w:noProof/>
        </w:rPr>
        <w:t>49.</w:t>
      </w:r>
      <w:r w:rsidRPr="0055756F">
        <w:rPr>
          <w:noProof/>
        </w:rPr>
        <w:tab/>
        <w:t>Que X, Widhopf GF, 2nd, Amir S, et al. IGHV1-69-encoded antibodies expressed in chronic lymphocytic leukemia react with malondialdehyde-acetaldehyde adduct, an immunodominant oxidation-specific epitope. PLoS One 2013;8:e65203.</w:t>
      </w:r>
    </w:p>
    <w:p w14:paraId="2D8FCC6F" w14:textId="77777777" w:rsidR="0055756F" w:rsidRPr="0055756F" w:rsidRDefault="0055756F" w:rsidP="0055756F">
      <w:pPr>
        <w:pStyle w:val="EndNoteBibliography"/>
        <w:spacing w:after="0"/>
        <w:rPr>
          <w:noProof/>
        </w:rPr>
      </w:pPr>
      <w:r w:rsidRPr="0055756F">
        <w:rPr>
          <w:noProof/>
        </w:rPr>
        <w:t>50.</w:t>
      </w:r>
      <w:r w:rsidRPr="0055756F">
        <w:rPr>
          <w:noProof/>
        </w:rPr>
        <w:tab/>
        <w:t>Colombo M, Bagnara D, Reverberi D, et al. Tracing CLL-biased stereotyped immunoglobulin gene rearrangements in normal B cell subsets using a high-throughput immunogenetic approach. Mol Med 2020;26:25.</w:t>
      </w:r>
    </w:p>
    <w:p w14:paraId="4B9F4C9A" w14:textId="77777777" w:rsidR="0055756F" w:rsidRPr="0055756F" w:rsidRDefault="0055756F" w:rsidP="0055756F">
      <w:pPr>
        <w:pStyle w:val="EndNoteBibliography"/>
        <w:spacing w:after="0"/>
        <w:rPr>
          <w:noProof/>
        </w:rPr>
      </w:pPr>
      <w:r w:rsidRPr="0055756F">
        <w:rPr>
          <w:noProof/>
        </w:rPr>
        <w:t>51.</w:t>
      </w:r>
      <w:r w:rsidRPr="0055756F">
        <w:rPr>
          <w:noProof/>
        </w:rPr>
        <w:tab/>
        <w:t>Llorente M, Sanchez-Palomino S, Manes S, et al. Natural human antibodies retrieved by phage display libraries from healthy donors: polyreactivity and recognition of human immunodeficiency virus type 1gp120 epitopes. Scand J Immunol 1999;50:270-9.</w:t>
      </w:r>
    </w:p>
    <w:p w14:paraId="34592EA2" w14:textId="77777777" w:rsidR="0055756F" w:rsidRPr="0055756F" w:rsidRDefault="0055756F" w:rsidP="0055756F">
      <w:pPr>
        <w:pStyle w:val="EndNoteBibliography"/>
        <w:spacing w:after="0"/>
        <w:rPr>
          <w:noProof/>
        </w:rPr>
      </w:pPr>
      <w:r w:rsidRPr="0055756F">
        <w:rPr>
          <w:noProof/>
        </w:rPr>
        <w:t>52.</w:t>
      </w:r>
      <w:r w:rsidRPr="0055756F">
        <w:rPr>
          <w:noProof/>
        </w:rPr>
        <w:tab/>
        <w:t>Maddur MS, Lacroix-Desmazes S, Dimitrov JD, Kazatchkine MD, Bayry J, Kaveri SV. Natural Antibodies: from First-Line Defense Against Pathogens to Perpetual Immune Homeostasis. Clin Rev Allergy Immunol 2020;58:213-28.</w:t>
      </w:r>
    </w:p>
    <w:p w14:paraId="4731955F" w14:textId="77777777" w:rsidR="0055756F" w:rsidRPr="0055756F" w:rsidRDefault="0055756F" w:rsidP="0055756F">
      <w:pPr>
        <w:pStyle w:val="EndNoteBibliography"/>
        <w:spacing w:after="0"/>
        <w:rPr>
          <w:noProof/>
        </w:rPr>
      </w:pPr>
      <w:r w:rsidRPr="0055756F">
        <w:rPr>
          <w:noProof/>
        </w:rPr>
        <w:t>53.</w:t>
      </w:r>
      <w:r w:rsidRPr="0055756F">
        <w:rPr>
          <w:noProof/>
        </w:rPr>
        <w:tab/>
        <w:t>Tucci FA, Kitanovski S, Johansson P, et al. Biased IGH VDJ gene repertoire and clonal expansions in B cells of chronically hepatitis C virus-infected individuals. Blood 2018;131:546-57.</w:t>
      </w:r>
    </w:p>
    <w:p w14:paraId="23557E31" w14:textId="77777777" w:rsidR="0055756F" w:rsidRPr="0055756F" w:rsidRDefault="0055756F" w:rsidP="0055756F">
      <w:pPr>
        <w:pStyle w:val="EndNoteBibliography"/>
        <w:spacing w:after="0"/>
        <w:rPr>
          <w:noProof/>
        </w:rPr>
      </w:pPr>
      <w:r w:rsidRPr="0055756F">
        <w:rPr>
          <w:noProof/>
        </w:rPr>
        <w:t>54.</w:t>
      </w:r>
      <w:r w:rsidRPr="0055756F">
        <w:rPr>
          <w:noProof/>
        </w:rPr>
        <w:tab/>
        <w:t>Gasparotto D, De Re V, Boiocchi M. Hepatitis C virus, B-cell proliferation and lymphomas. Leuk Lymphoma 2002;43:747-51.</w:t>
      </w:r>
    </w:p>
    <w:p w14:paraId="7CDB42C3" w14:textId="77777777" w:rsidR="0055756F" w:rsidRPr="0055756F" w:rsidRDefault="0055756F" w:rsidP="0055756F">
      <w:pPr>
        <w:pStyle w:val="EndNoteBibliography"/>
        <w:spacing w:after="0"/>
        <w:rPr>
          <w:noProof/>
        </w:rPr>
      </w:pPr>
      <w:r w:rsidRPr="0055756F">
        <w:rPr>
          <w:noProof/>
        </w:rPr>
        <w:t>55.</w:t>
      </w:r>
      <w:r w:rsidRPr="0055756F">
        <w:rPr>
          <w:noProof/>
        </w:rPr>
        <w:tab/>
        <w:t>Borche L, Lim A, Binet JL, Dighiero G. Evidence that chronic lymphocytic leukemia B lymphocytes are frequently committed to production of natural autoantibodies. Blood 1990;76:562-9.</w:t>
      </w:r>
    </w:p>
    <w:p w14:paraId="3A1C9D0B" w14:textId="77777777" w:rsidR="0055756F" w:rsidRPr="0055756F" w:rsidRDefault="0055756F" w:rsidP="0055756F">
      <w:pPr>
        <w:pStyle w:val="EndNoteBibliography"/>
        <w:spacing w:after="0"/>
        <w:rPr>
          <w:noProof/>
        </w:rPr>
      </w:pPr>
      <w:r w:rsidRPr="0055756F">
        <w:rPr>
          <w:noProof/>
        </w:rPr>
        <w:t>56.</w:t>
      </w:r>
      <w:r w:rsidRPr="0055756F">
        <w:rPr>
          <w:noProof/>
        </w:rPr>
        <w:tab/>
        <w:t>Gibson KL, Wu YC, Barnett Y, et al. B-cell diversity decreases in old age and is correlated with poor health status. Aging Cell 2009;8:18-25.</w:t>
      </w:r>
    </w:p>
    <w:p w14:paraId="7843FB94" w14:textId="77777777" w:rsidR="0055756F" w:rsidRPr="0055756F" w:rsidRDefault="0055756F" w:rsidP="0055756F">
      <w:pPr>
        <w:pStyle w:val="EndNoteBibliography"/>
        <w:spacing w:after="0"/>
        <w:rPr>
          <w:noProof/>
        </w:rPr>
      </w:pPr>
      <w:r w:rsidRPr="0055756F">
        <w:rPr>
          <w:noProof/>
        </w:rPr>
        <w:t>57.</w:t>
      </w:r>
      <w:r w:rsidRPr="0055756F">
        <w:rPr>
          <w:noProof/>
        </w:rPr>
        <w:tab/>
        <w:t>Henriques A, Rodriguez-Caballero A, Nieto WG, et al. Combined patterns of IGHV repertoire and cytogenetic/molecular alterations in monoclonal B lymphocytosis versus chronic lymphocytic leukemia. PLoS One 2013;8:e67751.</w:t>
      </w:r>
    </w:p>
    <w:p w14:paraId="39E3400C" w14:textId="77777777" w:rsidR="0055756F" w:rsidRPr="0055756F" w:rsidRDefault="0055756F" w:rsidP="0055756F">
      <w:pPr>
        <w:pStyle w:val="EndNoteBibliography"/>
        <w:spacing w:after="0"/>
        <w:rPr>
          <w:noProof/>
        </w:rPr>
      </w:pPr>
      <w:r w:rsidRPr="0055756F">
        <w:rPr>
          <w:noProof/>
        </w:rPr>
        <w:lastRenderedPageBreak/>
        <w:t>58.</w:t>
      </w:r>
      <w:r w:rsidRPr="0055756F">
        <w:rPr>
          <w:noProof/>
        </w:rPr>
        <w:tab/>
        <w:t>Dagklis A, Fazi C, Sala C, et al. The immunoglobulin gene repertoire of low-count chronic lymphocytic leukemia (CLL)-like monoclonal B lymphocytosis is different from CLL: diagnostic implications for clinical monitoring. Blood 2009;114:26-32.</w:t>
      </w:r>
    </w:p>
    <w:p w14:paraId="2A6A1BDA" w14:textId="77777777" w:rsidR="0055756F" w:rsidRPr="0055756F" w:rsidRDefault="0055756F" w:rsidP="0055756F">
      <w:pPr>
        <w:pStyle w:val="EndNoteBibliography"/>
        <w:spacing w:after="0"/>
        <w:rPr>
          <w:noProof/>
        </w:rPr>
      </w:pPr>
      <w:r w:rsidRPr="0055756F">
        <w:rPr>
          <w:noProof/>
        </w:rPr>
        <w:t>59.</w:t>
      </w:r>
      <w:r w:rsidRPr="0055756F">
        <w:rPr>
          <w:noProof/>
        </w:rPr>
        <w:tab/>
        <w:t>Strati P, Shanafelt TD. Monoclonal B-cell lymphocytosis and early-stage chronic lymphocytic leukemia: diagnosis, natural history, and risk stratification. Blood 2015;126:454-62.</w:t>
      </w:r>
    </w:p>
    <w:p w14:paraId="3F51A990" w14:textId="77777777" w:rsidR="0055756F" w:rsidRPr="0055756F" w:rsidRDefault="0055756F" w:rsidP="0055756F">
      <w:pPr>
        <w:pStyle w:val="EndNoteBibliography"/>
        <w:spacing w:after="0"/>
        <w:rPr>
          <w:noProof/>
        </w:rPr>
      </w:pPr>
      <w:r w:rsidRPr="0055756F">
        <w:rPr>
          <w:noProof/>
        </w:rPr>
        <w:t>60.</w:t>
      </w:r>
      <w:r w:rsidRPr="0055756F">
        <w:rPr>
          <w:noProof/>
        </w:rPr>
        <w:tab/>
        <w:t>Rossi D, Sozzi E, Puma A, et al. The prognosis of clinical monoclonal B cell lymphocytosis differs from prognosis of Rai 0 chronic lymphocytic leukaemia and is recapitulated by biological risk factors. Br J Haematol 2009;146:64-75.</w:t>
      </w:r>
    </w:p>
    <w:p w14:paraId="76372F6F" w14:textId="77777777" w:rsidR="0055756F" w:rsidRPr="0055756F" w:rsidRDefault="0055756F" w:rsidP="0055756F">
      <w:pPr>
        <w:pStyle w:val="EndNoteBibliography"/>
        <w:spacing w:after="0"/>
        <w:rPr>
          <w:noProof/>
        </w:rPr>
      </w:pPr>
      <w:r w:rsidRPr="0055756F">
        <w:rPr>
          <w:noProof/>
        </w:rPr>
        <w:t>61.</w:t>
      </w:r>
      <w:r w:rsidRPr="0055756F">
        <w:rPr>
          <w:noProof/>
        </w:rPr>
        <w:tab/>
        <w:t>Hallek M. Signaling the end of chronic lymphocytic leukemia: new frontline treatment strategies. Blood 2013;122:3723-34.</w:t>
      </w:r>
    </w:p>
    <w:p w14:paraId="78A4C87B" w14:textId="77777777" w:rsidR="0055756F" w:rsidRPr="0055756F" w:rsidRDefault="0055756F" w:rsidP="0055756F">
      <w:pPr>
        <w:pStyle w:val="EndNoteBibliography"/>
        <w:spacing w:after="0"/>
        <w:rPr>
          <w:noProof/>
        </w:rPr>
      </w:pPr>
      <w:r w:rsidRPr="0055756F">
        <w:rPr>
          <w:noProof/>
        </w:rPr>
        <w:t>62.</w:t>
      </w:r>
      <w:r w:rsidRPr="0055756F">
        <w:rPr>
          <w:noProof/>
        </w:rPr>
        <w:tab/>
        <w:t>Coelho V, Krysov S, Steele A, et al. Identification in CLL of circulating intraclonal subgroups with varying B-cell receptor expression and function. Blood 2013;122:2664-72.</w:t>
      </w:r>
    </w:p>
    <w:p w14:paraId="79DC6D45" w14:textId="77777777" w:rsidR="0055756F" w:rsidRPr="0055756F" w:rsidRDefault="0055756F" w:rsidP="0055756F">
      <w:pPr>
        <w:pStyle w:val="EndNoteBibliography"/>
        <w:spacing w:after="0"/>
        <w:rPr>
          <w:noProof/>
        </w:rPr>
      </w:pPr>
      <w:r w:rsidRPr="0055756F">
        <w:rPr>
          <w:noProof/>
        </w:rPr>
        <w:t>63.</w:t>
      </w:r>
      <w:r w:rsidRPr="0055756F">
        <w:rPr>
          <w:noProof/>
        </w:rPr>
        <w:tab/>
        <w:t>Yarkoni Y, Getahun A, Cambier JC. Molecular underpinning of B-cell anergy. Immunol Rev 2010;237:249-63.</w:t>
      </w:r>
    </w:p>
    <w:p w14:paraId="24C1B2F0" w14:textId="77777777" w:rsidR="0055756F" w:rsidRPr="0055756F" w:rsidRDefault="0055756F" w:rsidP="0055756F">
      <w:pPr>
        <w:pStyle w:val="EndNoteBibliography"/>
        <w:spacing w:after="0"/>
        <w:rPr>
          <w:noProof/>
        </w:rPr>
      </w:pPr>
      <w:r w:rsidRPr="0055756F">
        <w:rPr>
          <w:noProof/>
        </w:rPr>
        <w:t>64.</w:t>
      </w:r>
      <w:r w:rsidRPr="0055756F">
        <w:rPr>
          <w:noProof/>
        </w:rPr>
        <w:tab/>
        <w:t>Apollonio B, Scielzo C, Bertilaccio MT, et al. Targeting B-cell anergy in chronic lymphocytic leukemia. Blood 2013;121:3879-88, S1-8.</w:t>
      </w:r>
    </w:p>
    <w:p w14:paraId="351E99B2" w14:textId="77777777" w:rsidR="0055756F" w:rsidRPr="0055756F" w:rsidRDefault="0055756F" w:rsidP="0055756F">
      <w:pPr>
        <w:pStyle w:val="EndNoteBibliography"/>
        <w:spacing w:after="0"/>
        <w:rPr>
          <w:noProof/>
        </w:rPr>
      </w:pPr>
      <w:r w:rsidRPr="0055756F">
        <w:rPr>
          <w:noProof/>
        </w:rPr>
        <w:t>65.</w:t>
      </w:r>
      <w:r w:rsidRPr="0055756F">
        <w:rPr>
          <w:noProof/>
        </w:rPr>
        <w:tab/>
        <w:t>D'Avola A, Drennan S, Tracy I, et al. Surface IgM expression and function are associated with clinical behavior, genetic abnormalities, and DNA methylation in CLL. Blood 2016;128:816-26.</w:t>
      </w:r>
    </w:p>
    <w:p w14:paraId="3B977BC1" w14:textId="77777777" w:rsidR="0055756F" w:rsidRPr="0055756F" w:rsidRDefault="0055756F" w:rsidP="0055756F">
      <w:pPr>
        <w:pStyle w:val="EndNoteBibliography"/>
        <w:spacing w:after="0"/>
        <w:rPr>
          <w:noProof/>
        </w:rPr>
      </w:pPr>
      <w:r w:rsidRPr="0055756F">
        <w:rPr>
          <w:noProof/>
        </w:rPr>
        <w:t>66.</w:t>
      </w:r>
      <w:r w:rsidRPr="0055756F">
        <w:rPr>
          <w:noProof/>
        </w:rPr>
        <w:tab/>
        <w:t>Drennan S, Chiodin G, D'Avola A, et al. Ibrutinib Therapy Releases Leukemic Surface IgM from Antigen Drive in Chronic Lymphocytic Leukemia Patients. Clin Cancer Res 2019;25:2503-12.</w:t>
      </w:r>
    </w:p>
    <w:p w14:paraId="767EE75E" w14:textId="77777777" w:rsidR="0055756F" w:rsidRPr="0055756F" w:rsidRDefault="0055756F" w:rsidP="0055756F">
      <w:pPr>
        <w:pStyle w:val="EndNoteBibliography"/>
        <w:spacing w:after="0"/>
        <w:rPr>
          <w:noProof/>
        </w:rPr>
      </w:pPr>
      <w:r w:rsidRPr="0055756F">
        <w:rPr>
          <w:noProof/>
        </w:rPr>
        <w:t>67.</w:t>
      </w:r>
      <w:r w:rsidRPr="0055756F">
        <w:rPr>
          <w:noProof/>
        </w:rPr>
        <w:tab/>
        <w:t>de Rooij MF, Kuil A, Geest CR, et al. The clinically active BTK inhibitor PCI-32765 targets B-cell receptor- and chemokine-controlled adhesion and migration in chronic lymphocytic leukemia. Blood 2012;119:2590-4.</w:t>
      </w:r>
    </w:p>
    <w:p w14:paraId="0DDF1A60" w14:textId="77777777" w:rsidR="0055756F" w:rsidRPr="0055756F" w:rsidRDefault="0055756F" w:rsidP="0055756F">
      <w:pPr>
        <w:pStyle w:val="EndNoteBibliography"/>
        <w:spacing w:after="0"/>
        <w:rPr>
          <w:noProof/>
        </w:rPr>
      </w:pPr>
      <w:r w:rsidRPr="0055756F">
        <w:rPr>
          <w:noProof/>
        </w:rPr>
        <w:t>68.</w:t>
      </w:r>
      <w:r w:rsidRPr="0055756F">
        <w:rPr>
          <w:noProof/>
        </w:rPr>
        <w:tab/>
        <w:t>Wodarz D, Garg N, Komarova NL, et al. Kinetics of CLL cells in tissues and blood during therapy with the BTK inhibitor ibrutinib. Blood 2014;123:4132-5.</w:t>
      </w:r>
    </w:p>
    <w:p w14:paraId="535165F9" w14:textId="77777777" w:rsidR="0055756F" w:rsidRPr="0055756F" w:rsidRDefault="0055756F" w:rsidP="0055756F">
      <w:pPr>
        <w:pStyle w:val="EndNoteBibliography"/>
        <w:spacing w:after="0"/>
        <w:rPr>
          <w:noProof/>
        </w:rPr>
      </w:pPr>
      <w:r w:rsidRPr="0055756F">
        <w:rPr>
          <w:noProof/>
        </w:rPr>
        <w:t>69.</w:t>
      </w:r>
      <w:r w:rsidRPr="0055756F">
        <w:rPr>
          <w:noProof/>
        </w:rPr>
        <w:tab/>
        <w:t>Krysov S, Potter KN, Mockridge CI, et al. Surface IgM of CLL cells displays unusual glycans indicative of engagement of antigen in vivo. Blood 2010;115:4198-205.</w:t>
      </w:r>
    </w:p>
    <w:p w14:paraId="4FD25892" w14:textId="77777777" w:rsidR="0055756F" w:rsidRPr="0055756F" w:rsidRDefault="0055756F" w:rsidP="0055756F">
      <w:pPr>
        <w:pStyle w:val="EndNoteBibliography"/>
        <w:spacing w:after="0"/>
        <w:rPr>
          <w:noProof/>
        </w:rPr>
      </w:pPr>
      <w:r w:rsidRPr="0055756F">
        <w:rPr>
          <w:noProof/>
        </w:rPr>
        <w:t>70.</w:t>
      </w:r>
      <w:r w:rsidRPr="0055756F">
        <w:rPr>
          <w:noProof/>
        </w:rPr>
        <w:tab/>
        <w:t>Pavlasova G, Borsky M, Seda V, et al. Ibrutinib inhibits CD20 upregulation on CLL B cells mediated by the CXCR4/SDF-1 axis. Blood 2016;128:1609-13.</w:t>
      </w:r>
    </w:p>
    <w:p w14:paraId="61B04677" w14:textId="77777777" w:rsidR="0055756F" w:rsidRPr="0055756F" w:rsidRDefault="0055756F" w:rsidP="0055756F">
      <w:pPr>
        <w:pStyle w:val="EndNoteBibliography"/>
        <w:spacing w:after="0"/>
        <w:rPr>
          <w:noProof/>
        </w:rPr>
      </w:pPr>
      <w:r w:rsidRPr="0055756F">
        <w:rPr>
          <w:noProof/>
        </w:rPr>
        <w:t>71.</w:t>
      </w:r>
      <w:r w:rsidRPr="0055756F">
        <w:rPr>
          <w:noProof/>
        </w:rPr>
        <w:tab/>
        <w:t>Aguilar-Hernandez MM, Blunt MD, Dobson R, et al. IL-4 enhances expression and function of surface IgM in CLL cells. Blood 2016;127:3015-25.</w:t>
      </w:r>
    </w:p>
    <w:p w14:paraId="2D35EEA7" w14:textId="77777777" w:rsidR="0055756F" w:rsidRPr="0055756F" w:rsidRDefault="0055756F" w:rsidP="0055756F">
      <w:pPr>
        <w:pStyle w:val="EndNoteBibliography"/>
        <w:spacing w:after="0"/>
        <w:rPr>
          <w:noProof/>
        </w:rPr>
      </w:pPr>
      <w:r w:rsidRPr="0055756F">
        <w:rPr>
          <w:noProof/>
        </w:rPr>
        <w:t>72.</w:t>
      </w:r>
      <w:r w:rsidRPr="0055756F">
        <w:rPr>
          <w:noProof/>
        </w:rPr>
        <w:tab/>
        <w:t>Woyach JA, Furman RR, Liu TM, et al. Resistance mechanisms for the Bruton's tyrosine kinase inhibitor ibrutinib. N Engl J Med 2014;370:2286-94.</w:t>
      </w:r>
    </w:p>
    <w:p w14:paraId="74738179" w14:textId="77777777" w:rsidR="0055756F" w:rsidRPr="0055756F" w:rsidRDefault="0055756F" w:rsidP="0055756F">
      <w:pPr>
        <w:pStyle w:val="EndNoteBibliography"/>
        <w:spacing w:after="0"/>
        <w:rPr>
          <w:noProof/>
        </w:rPr>
      </w:pPr>
      <w:r w:rsidRPr="0055756F">
        <w:rPr>
          <w:noProof/>
        </w:rPr>
        <w:lastRenderedPageBreak/>
        <w:t>73.</w:t>
      </w:r>
      <w:r w:rsidRPr="0055756F">
        <w:rPr>
          <w:noProof/>
        </w:rPr>
        <w:tab/>
        <w:t>Liu TM, Woyach JA, Zhong Y, et al. Hypermorphic mutation of phospholipase C, gamma2 acquired in ibrutinib-resistant CLL confers BTK independency upon B-cell receptor activation. Blood 2015;126:61-8.</w:t>
      </w:r>
    </w:p>
    <w:p w14:paraId="556A16FC" w14:textId="77777777" w:rsidR="0055756F" w:rsidRPr="0055756F" w:rsidRDefault="0055756F" w:rsidP="0055756F">
      <w:pPr>
        <w:pStyle w:val="EndNoteBibliography"/>
        <w:spacing w:after="0"/>
        <w:rPr>
          <w:noProof/>
        </w:rPr>
      </w:pPr>
      <w:r w:rsidRPr="0055756F">
        <w:rPr>
          <w:noProof/>
        </w:rPr>
        <w:t>74.</w:t>
      </w:r>
      <w:r w:rsidRPr="0055756F">
        <w:rPr>
          <w:noProof/>
        </w:rPr>
        <w:tab/>
        <w:t>Burger JA, Landau DA, Taylor-Weiner A, et al. Clonal evolution in patients with chronic lymphocytic leukaemia developing resistance to BTK inhibition. Nat Commun 2016;7:11589.</w:t>
      </w:r>
    </w:p>
    <w:p w14:paraId="4FD82DE3" w14:textId="77777777" w:rsidR="0055756F" w:rsidRPr="0055756F" w:rsidRDefault="0055756F" w:rsidP="0055756F">
      <w:pPr>
        <w:pStyle w:val="EndNoteBibliography"/>
        <w:spacing w:after="0"/>
        <w:rPr>
          <w:noProof/>
        </w:rPr>
      </w:pPr>
      <w:r w:rsidRPr="0055756F">
        <w:rPr>
          <w:noProof/>
        </w:rPr>
        <w:t>75.</w:t>
      </w:r>
      <w:r w:rsidRPr="0055756F">
        <w:rPr>
          <w:noProof/>
        </w:rPr>
        <w:tab/>
        <w:t>Wist M, Meier L, Gutman O, et al. Noncatalytic Bruton's tyrosine kinase activates PLCgamma2 variants mediating ibrutinib resistance in human chronic lymphocytic leukemia cells. J Biol Chem 2020;295:5717-36.</w:t>
      </w:r>
    </w:p>
    <w:p w14:paraId="0178207E" w14:textId="77777777" w:rsidR="0055756F" w:rsidRPr="0055756F" w:rsidRDefault="0055756F" w:rsidP="0055756F">
      <w:pPr>
        <w:pStyle w:val="EndNoteBibliography"/>
        <w:spacing w:after="0"/>
        <w:rPr>
          <w:noProof/>
        </w:rPr>
      </w:pPr>
      <w:r w:rsidRPr="0055756F">
        <w:rPr>
          <w:noProof/>
        </w:rPr>
        <w:t>76.</w:t>
      </w:r>
      <w:r w:rsidRPr="0055756F">
        <w:rPr>
          <w:noProof/>
        </w:rPr>
        <w:tab/>
        <w:t>Lafouresse F, Bellard E, Laurent C, et al. L-selectin controls trafficking of chronic lymphocytic leukemia cells in lymph node high endothelial venules in vivo. Blood 2015;126:1336-45.</w:t>
      </w:r>
    </w:p>
    <w:p w14:paraId="69830969" w14:textId="77777777" w:rsidR="0055756F" w:rsidRPr="0055756F" w:rsidRDefault="0055756F" w:rsidP="0055756F">
      <w:pPr>
        <w:pStyle w:val="EndNoteBibliography"/>
        <w:spacing w:after="0"/>
        <w:rPr>
          <w:noProof/>
        </w:rPr>
      </w:pPr>
      <w:r w:rsidRPr="0055756F">
        <w:rPr>
          <w:noProof/>
        </w:rPr>
        <w:t>77.</w:t>
      </w:r>
      <w:r w:rsidRPr="0055756F">
        <w:rPr>
          <w:noProof/>
        </w:rPr>
        <w:tab/>
        <w:t>Cohen JA, Bomben R, Pozzo F, et al. An Updated Perspective on Current Prognostic and Predictive Biomarkers in Chronic Lymphocytic Leukemia in the Context of Chemoimmunotherapy and Novel Targeted Therapy. Cancers (Basel) 2020;12.</w:t>
      </w:r>
    </w:p>
    <w:p w14:paraId="022DC536" w14:textId="77777777" w:rsidR="0055756F" w:rsidRPr="0055756F" w:rsidRDefault="0055756F" w:rsidP="0055756F">
      <w:pPr>
        <w:pStyle w:val="EndNoteBibliography"/>
        <w:spacing w:after="0"/>
        <w:rPr>
          <w:noProof/>
        </w:rPr>
      </w:pPr>
      <w:r w:rsidRPr="0055756F">
        <w:rPr>
          <w:noProof/>
        </w:rPr>
        <w:t>78.</w:t>
      </w:r>
      <w:r w:rsidRPr="0055756F">
        <w:rPr>
          <w:noProof/>
        </w:rPr>
        <w:tab/>
        <w:t>Majid A, Lin TT, Best G, et al. CD49d is an independent prognostic marker that is associated with CXCR4 expression in CLL. Leukemia research 2011;35:750-6.</w:t>
      </w:r>
    </w:p>
    <w:p w14:paraId="76ABD37A" w14:textId="77777777" w:rsidR="0055756F" w:rsidRPr="0055756F" w:rsidRDefault="0055756F" w:rsidP="0055756F">
      <w:pPr>
        <w:pStyle w:val="EndNoteBibliography"/>
        <w:spacing w:after="0"/>
        <w:rPr>
          <w:noProof/>
        </w:rPr>
      </w:pPr>
      <w:r w:rsidRPr="0055756F">
        <w:rPr>
          <w:noProof/>
        </w:rPr>
        <w:t>79.</w:t>
      </w:r>
      <w:r w:rsidRPr="0055756F">
        <w:rPr>
          <w:noProof/>
        </w:rPr>
        <w:tab/>
        <w:t>Capitani N, Patrussi L, Trentin L, et al. S1P1 expression is controlled by the pro-oxidant activity of p66Shc and is impaired in B-CLL patients with unfavorable prognosis. Blood 2012;120:4391-9.</w:t>
      </w:r>
    </w:p>
    <w:p w14:paraId="5EEB692F" w14:textId="77777777" w:rsidR="0055756F" w:rsidRPr="0055756F" w:rsidRDefault="0055756F" w:rsidP="0055756F">
      <w:pPr>
        <w:pStyle w:val="EndNoteBibliography"/>
        <w:spacing w:after="0"/>
        <w:rPr>
          <w:noProof/>
        </w:rPr>
      </w:pPr>
      <w:r w:rsidRPr="0055756F">
        <w:rPr>
          <w:noProof/>
        </w:rPr>
        <w:t>80.</w:t>
      </w:r>
      <w:r w:rsidRPr="0055756F">
        <w:rPr>
          <w:noProof/>
        </w:rPr>
        <w:tab/>
        <w:t>Packham G, Krysov S, Allen A, et al. The outcome of B-cell receptor signaling in chronic lymphocytic leukemia: proliferation or anergy. Haematologica 2014;99:1138-48.</w:t>
      </w:r>
    </w:p>
    <w:p w14:paraId="14986E43" w14:textId="77777777" w:rsidR="0055756F" w:rsidRPr="0055756F" w:rsidRDefault="0055756F" w:rsidP="0055756F">
      <w:pPr>
        <w:pStyle w:val="EndNoteBibliography"/>
        <w:spacing w:after="0"/>
        <w:rPr>
          <w:noProof/>
        </w:rPr>
      </w:pPr>
      <w:r w:rsidRPr="0055756F">
        <w:rPr>
          <w:noProof/>
        </w:rPr>
        <w:t>81.</w:t>
      </w:r>
      <w:r w:rsidRPr="0055756F">
        <w:rPr>
          <w:noProof/>
        </w:rPr>
        <w:tab/>
        <w:t>Endo T, Nishio M, Enzler T, et al. BAFF and APRIL support chronic lymphocytic leukemia B-cell survival through activation of the canonical NF-kappaB pathway. Blood 2007;109:703-10.</w:t>
      </w:r>
    </w:p>
    <w:p w14:paraId="5CEE1492" w14:textId="77777777" w:rsidR="0055756F" w:rsidRPr="0055756F" w:rsidRDefault="0055756F" w:rsidP="0055756F">
      <w:pPr>
        <w:pStyle w:val="EndNoteBibliography"/>
        <w:spacing w:after="0"/>
        <w:rPr>
          <w:noProof/>
        </w:rPr>
      </w:pPr>
      <w:r w:rsidRPr="0055756F">
        <w:rPr>
          <w:noProof/>
        </w:rPr>
        <w:t>82.</w:t>
      </w:r>
      <w:r w:rsidRPr="0055756F">
        <w:rPr>
          <w:noProof/>
        </w:rPr>
        <w:tab/>
        <w:t>Cui B, Chen L, Zhang S, et al. MicroRNA-155 influences B-cell receptor signaling and associates with aggressive disease in chronic lymphocytic leukemia. Blood 2014;124:546-54.</w:t>
      </w:r>
    </w:p>
    <w:p w14:paraId="280B1D76" w14:textId="77777777" w:rsidR="0055756F" w:rsidRPr="0055756F" w:rsidRDefault="0055756F" w:rsidP="0055756F">
      <w:pPr>
        <w:pStyle w:val="EndNoteBibliography"/>
        <w:spacing w:after="0"/>
        <w:rPr>
          <w:noProof/>
        </w:rPr>
      </w:pPr>
      <w:r w:rsidRPr="0055756F">
        <w:rPr>
          <w:noProof/>
        </w:rPr>
        <w:t>83.</w:t>
      </w:r>
      <w:r w:rsidRPr="0055756F">
        <w:rPr>
          <w:noProof/>
        </w:rPr>
        <w:tab/>
        <w:t>Burger JA, Tsukada N, Burger M, Zvaifler NJ, Dell'Aquila M, Kipps TJ. Blood-derived nurse-like cells protect chronic lymphocytic leukemia B cells from spontaneous apoptosis through stromal cell-derived factor-1. Blood 2000;96:2655-63.</w:t>
      </w:r>
    </w:p>
    <w:p w14:paraId="0455D88B" w14:textId="77777777" w:rsidR="0055756F" w:rsidRPr="0055756F" w:rsidRDefault="0055756F" w:rsidP="0055756F">
      <w:pPr>
        <w:pStyle w:val="EndNoteBibliography"/>
        <w:spacing w:after="0"/>
        <w:rPr>
          <w:noProof/>
        </w:rPr>
      </w:pPr>
      <w:r w:rsidRPr="0055756F">
        <w:rPr>
          <w:noProof/>
        </w:rPr>
        <w:t>84.</w:t>
      </w:r>
      <w:r w:rsidRPr="0055756F">
        <w:rPr>
          <w:noProof/>
        </w:rPr>
        <w:tab/>
        <w:t>Lu D, Zhao Y, Tawatao R, et al. Activation of the Wnt signaling pathway in chronic lymphocytic leukemia. Proc Natl Acad Sci U S A 2004;101:3118-23.</w:t>
      </w:r>
    </w:p>
    <w:p w14:paraId="61A4957B" w14:textId="77777777" w:rsidR="0055756F" w:rsidRPr="0055756F" w:rsidRDefault="0055756F" w:rsidP="0055756F">
      <w:pPr>
        <w:pStyle w:val="EndNoteBibliography"/>
        <w:spacing w:after="0"/>
        <w:rPr>
          <w:noProof/>
        </w:rPr>
      </w:pPr>
      <w:r w:rsidRPr="0055756F">
        <w:rPr>
          <w:noProof/>
        </w:rPr>
        <w:t>85.</w:t>
      </w:r>
      <w:r w:rsidRPr="0055756F">
        <w:rPr>
          <w:noProof/>
        </w:rPr>
        <w:tab/>
        <w:t>Yu J, Chen L, Cui B, et al. Wnt5a induces ROR1/ROR2 heterooligomerization to enhance leukemia chemotaxis and proliferation. J Clin Invest 2016;126:585-98.</w:t>
      </w:r>
    </w:p>
    <w:p w14:paraId="066EAD87" w14:textId="77777777" w:rsidR="0055756F" w:rsidRPr="0055756F" w:rsidRDefault="0055756F" w:rsidP="0055756F">
      <w:pPr>
        <w:pStyle w:val="EndNoteBibliography"/>
        <w:spacing w:after="0"/>
        <w:rPr>
          <w:noProof/>
        </w:rPr>
      </w:pPr>
      <w:r w:rsidRPr="0055756F">
        <w:rPr>
          <w:noProof/>
        </w:rPr>
        <w:t>86.</w:t>
      </w:r>
      <w:r w:rsidRPr="0055756F">
        <w:rPr>
          <w:noProof/>
        </w:rPr>
        <w:tab/>
        <w:t>Chen Y, Chen L, Yu J, et al. Cirmtuzumab blocks Wnt5a/ROR1 stimulation of NF-kappaB to repress autocrine STAT3 activation in chronic lymphocytic leukemia. Blood 2019;134:1084-94.</w:t>
      </w:r>
    </w:p>
    <w:p w14:paraId="0BA2FEDF" w14:textId="77777777" w:rsidR="0055756F" w:rsidRPr="0055756F" w:rsidRDefault="0055756F" w:rsidP="0055756F">
      <w:pPr>
        <w:pStyle w:val="EndNoteBibliography"/>
        <w:spacing w:after="0"/>
        <w:rPr>
          <w:noProof/>
        </w:rPr>
      </w:pPr>
      <w:r w:rsidRPr="0055756F">
        <w:rPr>
          <w:noProof/>
        </w:rPr>
        <w:lastRenderedPageBreak/>
        <w:t>87.</w:t>
      </w:r>
      <w:r w:rsidRPr="0055756F">
        <w:rPr>
          <w:noProof/>
        </w:rPr>
        <w:tab/>
        <w:t>Hasan MK, Yu J, Chen L, et al. Wnt5a induces ROR1 to complex with HS1 to enhance migration of chronic lymphocytic leukemia cells. Leukemia 2017;31:2615-22.</w:t>
      </w:r>
    </w:p>
    <w:p w14:paraId="4DBFC1FD" w14:textId="77777777" w:rsidR="0055756F" w:rsidRPr="0055756F" w:rsidRDefault="0055756F" w:rsidP="0055756F">
      <w:pPr>
        <w:pStyle w:val="EndNoteBibliography"/>
        <w:spacing w:after="0"/>
        <w:rPr>
          <w:noProof/>
        </w:rPr>
      </w:pPr>
      <w:r w:rsidRPr="0055756F">
        <w:rPr>
          <w:noProof/>
        </w:rPr>
        <w:t>88.</w:t>
      </w:r>
      <w:r w:rsidRPr="0055756F">
        <w:rPr>
          <w:noProof/>
        </w:rPr>
        <w:tab/>
        <w:t>Cui B, Ghia EM, Chen L, et al. High-level ROR1 associates with accelerated disease-progression in chronic lymphocytic leukemia. Blood 2016.</w:t>
      </w:r>
    </w:p>
    <w:p w14:paraId="1366C02B" w14:textId="77777777" w:rsidR="0055756F" w:rsidRPr="0055756F" w:rsidRDefault="0055756F" w:rsidP="0055756F">
      <w:pPr>
        <w:pStyle w:val="EndNoteBibliography"/>
        <w:spacing w:after="0"/>
        <w:rPr>
          <w:noProof/>
        </w:rPr>
      </w:pPr>
      <w:r w:rsidRPr="0055756F">
        <w:rPr>
          <w:noProof/>
        </w:rPr>
        <w:t>89.</w:t>
      </w:r>
      <w:r w:rsidRPr="0055756F">
        <w:rPr>
          <w:noProof/>
        </w:rPr>
        <w:tab/>
        <w:t>Drennan S, D'Avola A, Gao Y, et al. IL-10 production by CLL cells is enhanced in the anergic IGHV mutated subset and associates with reduced DNA methylation of the IL10 locus. Leukemia 2017;31:1686-94.</w:t>
      </w:r>
    </w:p>
    <w:p w14:paraId="223A2760" w14:textId="77777777" w:rsidR="0055756F" w:rsidRPr="0055756F" w:rsidRDefault="0055756F" w:rsidP="0055756F">
      <w:pPr>
        <w:pStyle w:val="EndNoteBibliography"/>
        <w:spacing w:after="0"/>
        <w:rPr>
          <w:noProof/>
        </w:rPr>
      </w:pPr>
      <w:r w:rsidRPr="0055756F">
        <w:rPr>
          <w:noProof/>
        </w:rPr>
        <w:t>90.</w:t>
      </w:r>
      <w:r w:rsidRPr="0055756F">
        <w:rPr>
          <w:noProof/>
        </w:rPr>
        <w:tab/>
        <w:t>Mauri C, Bosma A. Immune regulatory function of B cells. Annu Rev Immunol 2012;30:221-41.</w:t>
      </w:r>
    </w:p>
    <w:p w14:paraId="29CE0663" w14:textId="77777777" w:rsidR="0055756F" w:rsidRPr="0055756F" w:rsidRDefault="0055756F" w:rsidP="0055756F">
      <w:pPr>
        <w:pStyle w:val="EndNoteBibliography"/>
        <w:spacing w:after="0"/>
        <w:rPr>
          <w:noProof/>
        </w:rPr>
      </w:pPr>
      <w:r w:rsidRPr="0055756F">
        <w:rPr>
          <w:noProof/>
        </w:rPr>
        <w:t>91.</w:t>
      </w:r>
      <w:r w:rsidRPr="0055756F">
        <w:rPr>
          <w:noProof/>
        </w:rPr>
        <w:tab/>
        <w:t>DiLillo DJ, Weinberg JB, Yoshizaki A, et al. Chronic lymphocytic leukemia and regulatory B cells share IL-10 competence and immunosuppressive function. Leukemia 2013;27:170-82.</w:t>
      </w:r>
    </w:p>
    <w:p w14:paraId="7209D732" w14:textId="77777777" w:rsidR="0055756F" w:rsidRPr="0055756F" w:rsidRDefault="0055756F" w:rsidP="0055756F">
      <w:pPr>
        <w:pStyle w:val="EndNoteBibliography"/>
        <w:spacing w:after="0"/>
        <w:rPr>
          <w:noProof/>
        </w:rPr>
      </w:pPr>
      <w:r w:rsidRPr="0055756F">
        <w:rPr>
          <w:noProof/>
        </w:rPr>
        <w:t>92.</w:t>
      </w:r>
      <w:r w:rsidRPr="0055756F">
        <w:rPr>
          <w:noProof/>
        </w:rPr>
        <w:tab/>
        <w:t>Forconi F, Moss P. Perturbation of the normal immune system in patients with CLL. Blood 2015;126:573-81.</w:t>
      </w:r>
    </w:p>
    <w:p w14:paraId="50DCFAF1" w14:textId="77777777" w:rsidR="0055756F" w:rsidRPr="0055756F" w:rsidRDefault="0055756F" w:rsidP="0055756F">
      <w:pPr>
        <w:pStyle w:val="EndNoteBibliography"/>
        <w:spacing w:after="0"/>
        <w:rPr>
          <w:noProof/>
        </w:rPr>
      </w:pPr>
      <w:r w:rsidRPr="0055756F">
        <w:rPr>
          <w:noProof/>
        </w:rPr>
        <w:t>93.</w:t>
      </w:r>
      <w:r w:rsidRPr="0055756F">
        <w:rPr>
          <w:noProof/>
        </w:rPr>
        <w:tab/>
        <w:t>Ghia EM, Rassenti LZ, Neuberg DS, et al. Activation of hedgehog signaling associates with early disease progression in chronic lymphocytic leukemia. Blood 2019;133:2651-63.</w:t>
      </w:r>
    </w:p>
    <w:p w14:paraId="602F0D2F" w14:textId="77777777" w:rsidR="0055756F" w:rsidRPr="0055756F" w:rsidRDefault="0055756F" w:rsidP="0055756F">
      <w:pPr>
        <w:pStyle w:val="EndNoteBibliography"/>
        <w:spacing w:after="0"/>
        <w:rPr>
          <w:noProof/>
        </w:rPr>
      </w:pPr>
      <w:r w:rsidRPr="0055756F">
        <w:rPr>
          <w:noProof/>
        </w:rPr>
        <w:t>94.</w:t>
      </w:r>
      <w:r w:rsidRPr="0055756F">
        <w:rPr>
          <w:noProof/>
        </w:rPr>
        <w:tab/>
        <w:t>Seke Etet PF, Vecchio L, Nwabo Kamdje AH. Interactions between bone marrow stromal microenvironment and B-chronic lymphocytic leukemia cells: any role for Notch, Wnt and Hh signaling pathways? Cell Signal 2012;24:1433-43.</w:t>
      </w:r>
    </w:p>
    <w:p w14:paraId="786FB68D" w14:textId="77777777" w:rsidR="0055756F" w:rsidRPr="0055756F" w:rsidRDefault="0055756F" w:rsidP="0055756F">
      <w:pPr>
        <w:pStyle w:val="EndNoteBibliography"/>
        <w:spacing w:after="0"/>
        <w:rPr>
          <w:noProof/>
        </w:rPr>
      </w:pPr>
      <w:r w:rsidRPr="0055756F">
        <w:rPr>
          <w:noProof/>
        </w:rPr>
        <w:t>95.</w:t>
      </w:r>
      <w:r w:rsidRPr="0055756F">
        <w:rPr>
          <w:noProof/>
        </w:rPr>
        <w:tab/>
        <w:t>Decker S, Zirlik K, Djebatchie L, et al. Trisomy 12 and elevated GLI1 and PTCH1 transcript levels are biomarkers for Hedgehog-inhibitor responsiveness in CLL. Blood 2012;119:997-1007.</w:t>
      </w:r>
    </w:p>
    <w:p w14:paraId="58E1FCC3" w14:textId="77777777" w:rsidR="0055756F" w:rsidRPr="0055756F" w:rsidRDefault="0055756F" w:rsidP="0055756F">
      <w:pPr>
        <w:pStyle w:val="EndNoteBibliography"/>
        <w:spacing w:after="0"/>
        <w:rPr>
          <w:noProof/>
        </w:rPr>
      </w:pPr>
      <w:r w:rsidRPr="0055756F">
        <w:rPr>
          <w:noProof/>
        </w:rPr>
        <w:t>96.</w:t>
      </w:r>
      <w:r w:rsidRPr="0055756F">
        <w:rPr>
          <w:noProof/>
        </w:rPr>
        <w:tab/>
        <w:t>Houot R, Soussain C, Tilly H, et al. Inhibition of Hedgehog signaling for the treatment of lymphoma and CLL: a phase II study from the LYSA. Ann Oncol 2016;27:1349-50.</w:t>
      </w:r>
    </w:p>
    <w:p w14:paraId="16460DF7" w14:textId="77777777" w:rsidR="0055756F" w:rsidRPr="0055756F" w:rsidRDefault="0055756F" w:rsidP="0055756F">
      <w:pPr>
        <w:pStyle w:val="EndNoteBibliography"/>
        <w:spacing w:after="0"/>
        <w:rPr>
          <w:noProof/>
        </w:rPr>
      </w:pPr>
      <w:r w:rsidRPr="0055756F">
        <w:rPr>
          <w:noProof/>
        </w:rPr>
        <w:t>97.</w:t>
      </w:r>
      <w:r w:rsidRPr="0055756F">
        <w:rPr>
          <w:noProof/>
        </w:rPr>
        <w:tab/>
        <w:t>Burger JA, Burger M, Kipps TJ. Chronic lymphocytic leukemia B cells express functional CXCR4 chemokine receptors that mediate spontaneous migration beneath bone marrow stromal cells. Blood 1999;94:3658-67.</w:t>
      </w:r>
    </w:p>
    <w:p w14:paraId="6E9C4FA7" w14:textId="77777777" w:rsidR="0055756F" w:rsidRPr="0055756F" w:rsidRDefault="0055756F" w:rsidP="0055756F">
      <w:pPr>
        <w:pStyle w:val="EndNoteBibliography"/>
        <w:spacing w:after="0"/>
        <w:rPr>
          <w:noProof/>
        </w:rPr>
      </w:pPr>
      <w:r w:rsidRPr="0055756F">
        <w:rPr>
          <w:noProof/>
        </w:rPr>
        <w:t>98.</w:t>
      </w:r>
      <w:r w:rsidRPr="0055756F">
        <w:rPr>
          <w:noProof/>
        </w:rPr>
        <w:tab/>
        <w:t>Calissano C, Damle RN, Marsilio S, et al. Intraclonal complexity in chronic lymphocytic leukemia: fractions enriched in recently born/divided and older/quiescent cells. Mol Med 2011;17:1374-82.</w:t>
      </w:r>
    </w:p>
    <w:p w14:paraId="133753B9" w14:textId="77777777" w:rsidR="0055756F" w:rsidRPr="0055756F" w:rsidRDefault="0055756F" w:rsidP="0055756F">
      <w:pPr>
        <w:pStyle w:val="EndNoteBibliography"/>
        <w:spacing w:after="0"/>
        <w:rPr>
          <w:noProof/>
        </w:rPr>
      </w:pPr>
      <w:r w:rsidRPr="0055756F">
        <w:rPr>
          <w:noProof/>
        </w:rPr>
        <w:t>99.</w:t>
      </w:r>
      <w:r w:rsidRPr="0055756F">
        <w:rPr>
          <w:noProof/>
        </w:rPr>
        <w:tab/>
        <w:t>Coulter EM, Pepper A, Mele S, et al. In vitro and in vivo evidence for uncoupling of B-cell receptor internalization and signaling in chronic lymphocytic leukemia. Haematologica 2018;103:497-505.</w:t>
      </w:r>
    </w:p>
    <w:p w14:paraId="52F4A4FF" w14:textId="77777777" w:rsidR="0055756F" w:rsidRPr="0055756F" w:rsidRDefault="0055756F" w:rsidP="0055756F">
      <w:pPr>
        <w:pStyle w:val="EndNoteBibliography"/>
        <w:spacing w:after="0"/>
        <w:rPr>
          <w:noProof/>
        </w:rPr>
      </w:pPr>
      <w:r w:rsidRPr="0055756F">
        <w:rPr>
          <w:noProof/>
        </w:rPr>
        <w:t>100.</w:t>
      </w:r>
      <w:r w:rsidRPr="0055756F">
        <w:rPr>
          <w:noProof/>
        </w:rPr>
        <w:tab/>
        <w:t>Guo B, Zhang L, Chiorazzi N, Rothstein TL. IL-4 rescues surface IgM expression in chronic lymphocytic leukemia. Blood 2016;128:553-62.</w:t>
      </w:r>
    </w:p>
    <w:p w14:paraId="79814D10" w14:textId="77777777" w:rsidR="0055756F" w:rsidRPr="0055756F" w:rsidRDefault="0055756F" w:rsidP="0055756F">
      <w:pPr>
        <w:pStyle w:val="EndNoteBibliography"/>
        <w:spacing w:after="0"/>
        <w:rPr>
          <w:noProof/>
        </w:rPr>
      </w:pPr>
      <w:r w:rsidRPr="0055756F">
        <w:rPr>
          <w:noProof/>
        </w:rPr>
        <w:t>101.</w:t>
      </w:r>
      <w:r w:rsidRPr="0055756F">
        <w:rPr>
          <w:noProof/>
        </w:rPr>
        <w:tab/>
        <w:t>Turner JS, Benet ZL, Grigorova IL. Signals 1, 2 and B cell fate or: Where, when and for how long? Immunol Rev 2020;296:9-23.</w:t>
      </w:r>
    </w:p>
    <w:p w14:paraId="074039DC" w14:textId="77777777" w:rsidR="0055756F" w:rsidRPr="0055756F" w:rsidRDefault="0055756F" w:rsidP="0055756F">
      <w:pPr>
        <w:pStyle w:val="EndNoteBibliography"/>
        <w:spacing w:after="0"/>
        <w:rPr>
          <w:noProof/>
        </w:rPr>
      </w:pPr>
      <w:r w:rsidRPr="0055756F">
        <w:rPr>
          <w:noProof/>
        </w:rPr>
        <w:lastRenderedPageBreak/>
        <w:t>102.</w:t>
      </w:r>
      <w:r w:rsidRPr="0055756F">
        <w:rPr>
          <w:noProof/>
        </w:rPr>
        <w:tab/>
        <w:t>Hofland T, de Weerdt I, Endstra S, et al. Functional Differences Between EBV- and CMV-Specific CD8(+) T cells Demonstrate Heterogeneity of T cell Dysfunction in CLL. Hemasphere 2020;4:e337.</w:t>
      </w:r>
    </w:p>
    <w:p w14:paraId="66B64248" w14:textId="77777777" w:rsidR="0055756F" w:rsidRPr="0055756F" w:rsidRDefault="0055756F" w:rsidP="0055756F">
      <w:pPr>
        <w:pStyle w:val="EndNoteBibliography"/>
        <w:spacing w:after="0"/>
        <w:rPr>
          <w:noProof/>
        </w:rPr>
      </w:pPr>
      <w:r w:rsidRPr="0055756F">
        <w:rPr>
          <w:noProof/>
        </w:rPr>
        <w:t>103.</w:t>
      </w:r>
      <w:r w:rsidRPr="0055756F">
        <w:rPr>
          <w:noProof/>
        </w:rPr>
        <w:tab/>
        <w:t>Virgin HW, Wherry EJ, Ahmed R. Redefining chronic viral infection. Cell 2009;138:30-50.</w:t>
      </w:r>
    </w:p>
    <w:p w14:paraId="63630CC9" w14:textId="77777777" w:rsidR="0055756F" w:rsidRPr="0055756F" w:rsidRDefault="0055756F" w:rsidP="0055756F">
      <w:pPr>
        <w:pStyle w:val="EndNoteBibliography"/>
        <w:spacing w:after="0"/>
        <w:rPr>
          <w:noProof/>
        </w:rPr>
      </w:pPr>
      <w:r w:rsidRPr="0055756F">
        <w:rPr>
          <w:noProof/>
        </w:rPr>
        <w:t>104.</w:t>
      </w:r>
      <w:r w:rsidRPr="0055756F">
        <w:rPr>
          <w:noProof/>
        </w:rPr>
        <w:tab/>
        <w:t>Gold MR, Reth MG. Antigen Receptor Function in the Context of the Nanoscale Organization of the B Cell Membrane. Annu Rev Immunol 2019;37:97-123.</w:t>
      </w:r>
    </w:p>
    <w:p w14:paraId="78FD9949" w14:textId="77777777" w:rsidR="0055756F" w:rsidRPr="0055756F" w:rsidRDefault="0055756F" w:rsidP="0055756F">
      <w:pPr>
        <w:pStyle w:val="EndNoteBibliography"/>
        <w:spacing w:after="0"/>
        <w:rPr>
          <w:noProof/>
        </w:rPr>
      </w:pPr>
      <w:r w:rsidRPr="0055756F">
        <w:rPr>
          <w:noProof/>
        </w:rPr>
        <w:t>105.</w:t>
      </w:r>
      <w:r w:rsidRPr="0055756F">
        <w:rPr>
          <w:noProof/>
        </w:rPr>
        <w:tab/>
        <w:t>Wasim L, Buhari FHM, Yoganathan M, et al. N-Linked Glycosylation Regulates CD22 Organization and Function. Front Immunol 2019;10:699.</w:t>
      </w:r>
    </w:p>
    <w:p w14:paraId="3A35EEFB" w14:textId="77777777" w:rsidR="0055756F" w:rsidRPr="0055756F" w:rsidRDefault="0055756F" w:rsidP="0055756F">
      <w:pPr>
        <w:pStyle w:val="EndNoteBibliography"/>
        <w:spacing w:after="0"/>
        <w:rPr>
          <w:noProof/>
        </w:rPr>
      </w:pPr>
      <w:r w:rsidRPr="0055756F">
        <w:rPr>
          <w:noProof/>
        </w:rPr>
        <w:t>106.</w:t>
      </w:r>
      <w:r w:rsidRPr="0055756F">
        <w:rPr>
          <w:noProof/>
        </w:rPr>
        <w:tab/>
        <w:t>Minici C, Gounari M, Ubelhart R, et al. Distinct homotypic B-cell receptor interactions shape the outcome of chronic lymphocytic leukaemia. Nat Commun 2017;8:15746.</w:t>
      </w:r>
    </w:p>
    <w:p w14:paraId="568BC31E" w14:textId="77777777" w:rsidR="0055756F" w:rsidRPr="0055756F" w:rsidRDefault="0055756F" w:rsidP="0055756F">
      <w:pPr>
        <w:pStyle w:val="EndNoteBibliography"/>
        <w:spacing w:after="0"/>
        <w:rPr>
          <w:noProof/>
        </w:rPr>
      </w:pPr>
      <w:r w:rsidRPr="0055756F">
        <w:rPr>
          <w:noProof/>
        </w:rPr>
        <w:t>107.</w:t>
      </w:r>
      <w:r w:rsidRPr="0055756F">
        <w:rPr>
          <w:noProof/>
        </w:rPr>
        <w:tab/>
        <w:t>Maity PC, Bilal M, Koning MT, et al. IGLV3-21*01 is an inherited risk factor for CLL through the acquisition of a single-point mutation enabling autonomous BCR signaling. Proc Natl Acad Sci U S A 2020;117:4320-7.</w:t>
      </w:r>
    </w:p>
    <w:p w14:paraId="244A4B0C" w14:textId="77777777" w:rsidR="0055756F" w:rsidRPr="0055756F" w:rsidRDefault="0055756F" w:rsidP="0055756F">
      <w:pPr>
        <w:pStyle w:val="EndNoteBibliography"/>
        <w:spacing w:after="0"/>
        <w:rPr>
          <w:noProof/>
        </w:rPr>
      </w:pPr>
      <w:r w:rsidRPr="0055756F">
        <w:rPr>
          <w:noProof/>
        </w:rPr>
        <w:t>108.</w:t>
      </w:r>
      <w:r w:rsidRPr="0055756F">
        <w:rPr>
          <w:noProof/>
        </w:rPr>
        <w:tab/>
        <w:t>Klintman J, Appleby N, Stamatopoulos B, et al. Genomic and transcriptomic correlates of Richter's transformation in Chronic Lymphocytic Leukemia. Blood 2020.</w:t>
      </w:r>
    </w:p>
    <w:p w14:paraId="24993F0E" w14:textId="77777777" w:rsidR="0055756F" w:rsidRPr="0055756F" w:rsidRDefault="0055756F" w:rsidP="0055756F">
      <w:pPr>
        <w:pStyle w:val="EndNoteBibliography"/>
        <w:rPr>
          <w:noProof/>
        </w:rPr>
      </w:pPr>
      <w:r w:rsidRPr="0055756F">
        <w:rPr>
          <w:noProof/>
        </w:rPr>
        <w:t>109.</w:t>
      </w:r>
      <w:r w:rsidRPr="0055756F">
        <w:rPr>
          <w:noProof/>
        </w:rPr>
        <w:tab/>
        <w:t>Kipps TJ, Choi MY. Targeted Therapy in Chronic Lymphocytic Leukemia. Cancer J 2019;25:378-85.</w:t>
      </w:r>
    </w:p>
    <w:p w14:paraId="0430032B" w14:textId="677F958D" w:rsidR="00E96BB4" w:rsidRDefault="00081197" w:rsidP="0013564E">
      <w:pPr>
        <w:pStyle w:val="xmsonormal"/>
      </w:pPr>
      <w:r w:rsidRPr="00081197">
        <w:fldChar w:fldCharType="end"/>
      </w:r>
    </w:p>
    <w:sectPr w:rsidR="00E96BB4" w:rsidSect="00DF2BBB">
      <w:footerReference w:type="default" r:id="rId12"/>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F35081" w14:textId="77777777" w:rsidR="00111B2D" w:rsidRDefault="00111B2D" w:rsidP="00862B51">
      <w:r>
        <w:separator/>
      </w:r>
    </w:p>
  </w:endnote>
  <w:endnote w:type="continuationSeparator" w:id="0">
    <w:p w14:paraId="785810FD" w14:textId="77777777" w:rsidR="00111B2D" w:rsidRDefault="00111B2D" w:rsidP="00862B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MT">
    <w:altName w:val="Arial"/>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48257876"/>
      <w:docPartObj>
        <w:docPartGallery w:val="Page Numbers (Bottom of Page)"/>
        <w:docPartUnique/>
      </w:docPartObj>
    </w:sdtPr>
    <w:sdtEndPr>
      <w:rPr>
        <w:noProof/>
      </w:rPr>
    </w:sdtEndPr>
    <w:sdtContent>
      <w:p w14:paraId="441CF61E" w14:textId="6C37276E" w:rsidR="00111B2D" w:rsidRDefault="00111B2D" w:rsidP="00862B51">
        <w:pPr>
          <w:pStyle w:val="Footer"/>
        </w:pPr>
        <w:r>
          <w:fldChar w:fldCharType="begin"/>
        </w:r>
        <w:r>
          <w:instrText xml:space="preserve"> PAGE   \* MERGEFORMAT </w:instrText>
        </w:r>
        <w:r>
          <w:fldChar w:fldCharType="separate"/>
        </w:r>
        <w:r>
          <w:rPr>
            <w:noProof/>
          </w:rPr>
          <w:t>2</w:t>
        </w:r>
        <w:r>
          <w:rPr>
            <w:noProof/>
          </w:rPr>
          <w:fldChar w:fldCharType="end"/>
        </w:r>
      </w:p>
    </w:sdtContent>
  </w:sdt>
  <w:p w14:paraId="7ACDEC23" w14:textId="77777777" w:rsidR="00111B2D" w:rsidRDefault="00111B2D" w:rsidP="001356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446FEC" w14:textId="77777777" w:rsidR="00111B2D" w:rsidRDefault="00111B2D" w:rsidP="00390F9D">
      <w:r>
        <w:separator/>
      </w:r>
    </w:p>
  </w:footnote>
  <w:footnote w:type="continuationSeparator" w:id="0">
    <w:p w14:paraId="5D659EC4" w14:textId="77777777" w:rsidR="00111B2D" w:rsidRDefault="00111B2D" w:rsidP="00862B5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3EB00BC"/>
    <w:multiLevelType w:val="hybridMultilevel"/>
    <w:tmpl w:val="D992650A"/>
    <w:lvl w:ilvl="0" w:tplc="0809000F">
      <w:start w:val="1"/>
      <w:numFmt w:val="decimal"/>
      <w:lvlText w:val="%1."/>
      <w:lvlJc w:val="left"/>
      <w:pPr>
        <w:ind w:left="4187" w:hanging="360"/>
      </w:pPr>
      <w:rPr>
        <w:rFonts w:hint="default"/>
      </w:rPr>
    </w:lvl>
    <w:lvl w:ilvl="1" w:tplc="08090019" w:tentative="1">
      <w:start w:val="1"/>
      <w:numFmt w:val="lowerLetter"/>
      <w:lvlText w:val="%2."/>
      <w:lvlJc w:val="left"/>
      <w:pPr>
        <w:ind w:left="4907" w:hanging="360"/>
      </w:pPr>
    </w:lvl>
    <w:lvl w:ilvl="2" w:tplc="0809001B" w:tentative="1">
      <w:start w:val="1"/>
      <w:numFmt w:val="lowerRoman"/>
      <w:lvlText w:val="%3."/>
      <w:lvlJc w:val="right"/>
      <w:pPr>
        <w:ind w:left="5627" w:hanging="180"/>
      </w:pPr>
    </w:lvl>
    <w:lvl w:ilvl="3" w:tplc="0809000F" w:tentative="1">
      <w:start w:val="1"/>
      <w:numFmt w:val="decimal"/>
      <w:lvlText w:val="%4."/>
      <w:lvlJc w:val="left"/>
      <w:pPr>
        <w:ind w:left="6347" w:hanging="360"/>
      </w:pPr>
    </w:lvl>
    <w:lvl w:ilvl="4" w:tplc="08090019" w:tentative="1">
      <w:start w:val="1"/>
      <w:numFmt w:val="lowerLetter"/>
      <w:lvlText w:val="%5."/>
      <w:lvlJc w:val="left"/>
      <w:pPr>
        <w:ind w:left="7067" w:hanging="360"/>
      </w:pPr>
    </w:lvl>
    <w:lvl w:ilvl="5" w:tplc="0809001B" w:tentative="1">
      <w:start w:val="1"/>
      <w:numFmt w:val="lowerRoman"/>
      <w:lvlText w:val="%6."/>
      <w:lvlJc w:val="right"/>
      <w:pPr>
        <w:ind w:left="7787" w:hanging="180"/>
      </w:pPr>
    </w:lvl>
    <w:lvl w:ilvl="6" w:tplc="0809000F" w:tentative="1">
      <w:start w:val="1"/>
      <w:numFmt w:val="decimal"/>
      <w:lvlText w:val="%7."/>
      <w:lvlJc w:val="left"/>
      <w:pPr>
        <w:ind w:left="8507" w:hanging="360"/>
      </w:pPr>
    </w:lvl>
    <w:lvl w:ilvl="7" w:tplc="08090019" w:tentative="1">
      <w:start w:val="1"/>
      <w:numFmt w:val="lowerLetter"/>
      <w:lvlText w:val="%8."/>
      <w:lvlJc w:val="left"/>
      <w:pPr>
        <w:ind w:left="9227" w:hanging="360"/>
      </w:pPr>
    </w:lvl>
    <w:lvl w:ilvl="8" w:tplc="0809001B" w:tentative="1">
      <w:start w:val="1"/>
      <w:numFmt w:val="lowerRoman"/>
      <w:lvlText w:val="%9."/>
      <w:lvlJc w:val="right"/>
      <w:pPr>
        <w:ind w:left="9947" w:hanging="180"/>
      </w:pPr>
    </w:lvl>
  </w:abstractNum>
  <w:abstractNum w:abstractNumId="1" w15:restartNumberingAfterBreak="0">
    <w:nsid w:val="3BBE24A6"/>
    <w:multiLevelType w:val="hybridMultilevel"/>
    <w:tmpl w:val="767013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GB" w:vendorID="64" w:dllVersion="4096" w:nlCheck="1" w:checkStyle="0"/>
  <w:activeWritingStyle w:appName="MSWord" w:lang="en-GB" w:vendorID="64" w:dllVersion="0" w:nlCheck="1" w:checkStyle="0"/>
  <w:activeWritingStyle w:appName="MSWord" w:lang="en-US" w:vendorID="64" w:dllVersion="0" w:nlCheck="1" w:checkStyle="0"/>
  <w:proofState w:spelling="clean" w:grammar="clean"/>
  <w:defaultTabStop w:val="720"/>
  <w:characterSpacingControl w:val="doNotCompress"/>
  <w:hdrShapeDefaults>
    <o:shapedefaults v:ext="edit" spidmax="327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3MDU0MTQyNzKwMDVX0lEKTi0uzszPAykwMq8FAEDBRmYtAAAA"/>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sevrvpkrffvxe2sacvfstzv255zfx9rxrp&quot;&gt;My EndNote Library&lt;record-ids&gt;&lt;item&gt;5&lt;/item&gt;&lt;item&gt;6&lt;/item&gt;&lt;item&gt;7&lt;/item&gt;&lt;item&gt;21&lt;/item&gt;&lt;item&gt;26&lt;/item&gt;&lt;item&gt;36&lt;/item&gt;&lt;item&gt;37&lt;/item&gt;&lt;item&gt;40&lt;/item&gt;&lt;item&gt;50&lt;/item&gt;&lt;item&gt;62&lt;/item&gt;&lt;item&gt;63&lt;/item&gt;&lt;/record-ids&gt;&lt;/item&gt;&lt;/Libraries&gt;"/>
  </w:docVars>
  <w:rsids>
    <w:rsidRoot w:val="00401548"/>
    <w:rsid w:val="00001D88"/>
    <w:rsid w:val="00003DDE"/>
    <w:rsid w:val="0000477F"/>
    <w:rsid w:val="00004BA7"/>
    <w:rsid w:val="00006810"/>
    <w:rsid w:val="00006AA2"/>
    <w:rsid w:val="00007203"/>
    <w:rsid w:val="00010734"/>
    <w:rsid w:val="00012377"/>
    <w:rsid w:val="00014747"/>
    <w:rsid w:val="0001537F"/>
    <w:rsid w:val="00020C2D"/>
    <w:rsid w:val="00022E32"/>
    <w:rsid w:val="00022E4A"/>
    <w:rsid w:val="00023FD8"/>
    <w:rsid w:val="0002547F"/>
    <w:rsid w:val="000271FE"/>
    <w:rsid w:val="00027CDD"/>
    <w:rsid w:val="000309E1"/>
    <w:rsid w:val="00033326"/>
    <w:rsid w:val="00033A0B"/>
    <w:rsid w:val="00034200"/>
    <w:rsid w:val="0003607C"/>
    <w:rsid w:val="00036143"/>
    <w:rsid w:val="00036945"/>
    <w:rsid w:val="00037EC1"/>
    <w:rsid w:val="0004114C"/>
    <w:rsid w:val="000417CB"/>
    <w:rsid w:val="000419B0"/>
    <w:rsid w:val="000508CE"/>
    <w:rsid w:val="00052505"/>
    <w:rsid w:val="000529F5"/>
    <w:rsid w:val="00054EE3"/>
    <w:rsid w:val="00061035"/>
    <w:rsid w:val="000622D3"/>
    <w:rsid w:val="00062E36"/>
    <w:rsid w:val="0006414C"/>
    <w:rsid w:val="00064A65"/>
    <w:rsid w:val="00067829"/>
    <w:rsid w:val="000705E4"/>
    <w:rsid w:val="000729D8"/>
    <w:rsid w:val="0007475C"/>
    <w:rsid w:val="000750AE"/>
    <w:rsid w:val="00077657"/>
    <w:rsid w:val="00081197"/>
    <w:rsid w:val="000828E6"/>
    <w:rsid w:val="00082EB9"/>
    <w:rsid w:val="000855F9"/>
    <w:rsid w:val="00087A23"/>
    <w:rsid w:val="0009077F"/>
    <w:rsid w:val="00091C29"/>
    <w:rsid w:val="00092350"/>
    <w:rsid w:val="0009655D"/>
    <w:rsid w:val="000A0A58"/>
    <w:rsid w:val="000A1B87"/>
    <w:rsid w:val="000A1E3B"/>
    <w:rsid w:val="000A2192"/>
    <w:rsid w:val="000A4672"/>
    <w:rsid w:val="000A5409"/>
    <w:rsid w:val="000A5594"/>
    <w:rsid w:val="000A59A3"/>
    <w:rsid w:val="000A7968"/>
    <w:rsid w:val="000A7B60"/>
    <w:rsid w:val="000B07F9"/>
    <w:rsid w:val="000B09B9"/>
    <w:rsid w:val="000B3463"/>
    <w:rsid w:val="000B34DB"/>
    <w:rsid w:val="000B51B1"/>
    <w:rsid w:val="000C1F8E"/>
    <w:rsid w:val="000C3B86"/>
    <w:rsid w:val="000C3BD2"/>
    <w:rsid w:val="000C6E57"/>
    <w:rsid w:val="000C7802"/>
    <w:rsid w:val="000C79B3"/>
    <w:rsid w:val="000D158C"/>
    <w:rsid w:val="000D3B0C"/>
    <w:rsid w:val="000D3B99"/>
    <w:rsid w:val="000D3D45"/>
    <w:rsid w:val="000D54B5"/>
    <w:rsid w:val="000D6FC8"/>
    <w:rsid w:val="000D70C4"/>
    <w:rsid w:val="000E118E"/>
    <w:rsid w:val="000E27F7"/>
    <w:rsid w:val="000E2AE7"/>
    <w:rsid w:val="000E725A"/>
    <w:rsid w:val="000F1BB2"/>
    <w:rsid w:val="000F3E30"/>
    <w:rsid w:val="000F41A3"/>
    <w:rsid w:val="000F5D33"/>
    <w:rsid w:val="0010021D"/>
    <w:rsid w:val="00100409"/>
    <w:rsid w:val="00100B40"/>
    <w:rsid w:val="00101F45"/>
    <w:rsid w:val="0010221E"/>
    <w:rsid w:val="001024CA"/>
    <w:rsid w:val="00102BB0"/>
    <w:rsid w:val="00102C22"/>
    <w:rsid w:val="00105204"/>
    <w:rsid w:val="0010560D"/>
    <w:rsid w:val="00106655"/>
    <w:rsid w:val="00107F7C"/>
    <w:rsid w:val="00110391"/>
    <w:rsid w:val="00111B2D"/>
    <w:rsid w:val="00111CAD"/>
    <w:rsid w:val="00112883"/>
    <w:rsid w:val="00112E1C"/>
    <w:rsid w:val="00113AC2"/>
    <w:rsid w:val="0011439F"/>
    <w:rsid w:val="001160F6"/>
    <w:rsid w:val="0011697A"/>
    <w:rsid w:val="001171D0"/>
    <w:rsid w:val="00117B72"/>
    <w:rsid w:val="00117F78"/>
    <w:rsid w:val="00121488"/>
    <w:rsid w:val="001220B8"/>
    <w:rsid w:val="001306CD"/>
    <w:rsid w:val="00130F65"/>
    <w:rsid w:val="00132044"/>
    <w:rsid w:val="00132860"/>
    <w:rsid w:val="0013564E"/>
    <w:rsid w:val="001374E4"/>
    <w:rsid w:val="00140056"/>
    <w:rsid w:val="00142979"/>
    <w:rsid w:val="00144833"/>
    <w:rsid w:val="00144CFC"/>
    <w:rsid w:val="001450A0"/>
    <w:rsid w:val="00145B09"/>
    <w:rsid w:val="00151AA4"/>
    <w:rsid w:val="0015461F"/>
    <w:rsid w:val="0015766B"/>
    <w:rsid w:val="0015768B"/>
    <w:rsid w:val="00157D74"/>
    <w:rsid w:val="00157FF9"/>
    <w:rsid w:val="001616B1"/>
    <w:rsid w:val="00161BDD"/>
    <w:rsid w:val="00162A91"/>
    <w:rsid w:val="0016339E"/>
    <w:rsid w:val="0016382D"/>
    <w:rsid w:val="00165A2F"/>
    <w:rsid w:val="001664F1"/>
    <w:rsid w:val="00166C60"/>
    <w:rsid w:val="00167AB2"/>
    <w:rsid w:val="00170A0C"/>
    <w:rsid w:val="00170ADA"/>
    <w:rsid w:val="001716C5"/>
    <w:rsid w:val="001721CC"/>
    <w:rsid w:val="0017407E"/>
    <w:rsid w:val="00175076"/>
    <w:rsid w:val="001753C0"/>
    <w:rsid w:val="00175913"/>
    <w:rsid w:val="0017691E"/>
    <w:rsid w:val="0017754C"/>
    <w:rsid w:val="001806FE"/>
    <w:rsid w:val="001808A1"/>
    <w:rsid w:val="00181268"/>
    <w:rsid w:val="0018180C"/>
    <w:rsid w:val="001833D2"/>
    <w:rsid w:val="00184596"/>
    <w:rsid w:val="00186563"/>
    <w:rsid w:val="00186C73"/>
    <w:rsid w:val="0018729B"/>
    <w:rsid w:val="00190F70"/>
    <w:rsid w:val="00192575"/>
    <w:rsid w:val="0019417B"/>
    <w:rsid w:val="00194B03"/>
    <w:rsid w:val="00194EF6"/>
    <w:rsid w:val="0019674B"/>
    <w:rsid w:val="0019716A"/>
    <w:rsid w:val="001A0F8F"/>
    <w:rsid w:val="001A50FD"/>
    <w:rsid w:val="001B0FBD"/>
    <w:rsid w:val="001B10D2"/>
    <w:rsid w:val="001B5E8A"/>
    <w:rsid w:val="001B6278"/>
    <w:rsid w:val="001C1C9B"/>
    <w:rsid w:val="001C51A5"/>
    <w:rsid w:val="001C6199"/>
    <w:rsid w:val="001C705B"/>
    <w:rsid w:val="001D1B4F"/>
    <w:rsid w:val="001D2656"/>
    <w:rsid w:val="001D2EFD"/>
    <w:rsid w:val="001D3429"/>
    <w:rsid w:val="001D3494"/>
    <w:rsid w:val="001D3C9C"/>
    <w:rsid w:val="001D5E0D"/>
    <w:rsid w:val="001D77E6"/>
    <w:rsid w:val="001E2A1C"/>
    <w:rsid w:val="001E4966"/>
    <w:rsid w:val="001E4E7A"/>
    <w:rsid w:val="001E7A50"/>
    <w:rsid w:val="001F1C0D"/>
    <w:rsid w:val="001F4830"/>
    <w:rsid w:val="001F4BCE"/>
    <w:rsid w:val="001F6409"/>
    <w:rsid w:val="001F65CC"/>
    <w:rsid w:val="001F7D59"/>
    <w:rsid w:val="00203A33"/>
    <w:rsid w:val="00204ADB"/>
    <w:rsid w:val="00204F82"/>
    <w:rsid w:val="00205FC1"/>
    <w:rsid w:val="002073F9"/>
    <w:rsid w:val="0021339D"/>
    <w:rsid w:val="00215231"/>
    <w:rsid w:val="00215265"/>
    <w:rsid w:val="00215A44"/>
    <w:rsid w:val="00215BB8"/>
    <w:rsid w:val="00221152"/>
    <w:rsid w:val="00221A23"/>
    <w:rsid w:val="00222CB9"/>
    <w:rsid w:val="00223121"/>
    <w:rsid w:val="002257FA"/>
    <w:rsid w:val="002260BC"/>
    <w:rsid w:val="002261CA"/>
    <w:rsid w:val="002273FA"/>
    <w:rsid w:val="002319BA"/>
    <w:rsid w:val="00231BA8"/>
    <w:rsid w:val="00232931"/>
    <w:rsid w:val="00233151"/>
    <w:rsid w:val="00233B3A"/>
    <w:rsid w:val="00236957"/>
    <w:rsid w:val="00236CF6"/>
    <w:rsid w:val="00237589"/>
    <w:rsid w:val="00240089"/>
    <w:rsid w:val="002406D8"/>
    <w:rsid w:val="00240ABB"/>
    <w:rsid w:val="00240D12"/>
    <w:rsid w:val="00243BDF"/>
    <w:rsid w:val="00244F52"/>
    <w:rsid w:val="0024541D"/>
    <w:rsid w:val="00245E92"/>
    <w:rsid w:val="00246F84"/>
    <w:rsid w:val="0024712B"/>
    <w:rsid w:val="00252E43"/>
    <w:rsid w:val="00255630"/>
    <w:rsid w:val="002653DF"/>
    <w:rsid w:val="00265663"/>
    <w:rsid w:val="00266EF0"/>
    <w:rsid w:val="00267137"/>
    <w:rsid w:val="00267E0F"/>
    <w:rsid w:val="00267E89"/>
    <w:rsid w:val="0027020F"/>
    <w:rsid w:val="002711B5"/>
    <w:rsid w:val="00271ED3"/>
    <w:rsid w:val="00271FFB"/>
    <w:rsid w:val="00272391"/>
    <w:rsid w:val="0027246C"/>
    <w:rsid w:val="002749C3"/>
    <w:rsid w:val="00280980"/>
    <w:rsid w:val="00283407"/>
    <w:rsid w:val="0028544B"/>
    <w:rsid w:val="00286A53"/>
    <w:rsid w:val="002908D1"/>
    <w:rsid w:val="00292FDF"/>
    <w:rsid w:val="00295882"/>
    <w:rsid w:val="002962B2"/>
    <w:rsid w:val="00296777"/>
    <w:rsid w:val="00296CC7"/>
    <w:rsid w:val="002A0A8E"/>
    <w:rsid w:val="002A0C94"/>
    <w:rsid w:val="002A39BC"/>
    <w:rsid w:val="002A3A6E"/>
    <w:rsid w:val="002A479D"/>
    <w:rsid w:val="002A4A95"/>
    <w:rsid w:val="002A520A"/>
    <w:rsid w:val="002A6802"/>
    <w:rsid w:val="002A699F"/>
    <w:rsid w:val="002A79A6"/>
    <w:rsid w:val="002B0DAA"/>
    <w:rsid w:val="002B303F"/>
    <w:rsid w:val="002B36B7"/>
    <w:rsid w:val="002B4278"/>
    <w:rsid w:val="002B73E6"/>
    <w:rsid w:val="002B7B39"/>
    <w:rsid w:val="002B7D74"/>
    <w:rsid w:val="002C0CBF"/>
    <w:rsid w:val="002C0F6A"/>
    <w:rsid w:val="002C2C4A"/>
    <w:rsid w:val="002C31FC"/>
    <w:rsid w:val="002C57C5"/>
    <w:rsid w:val="002C7842"/>
    <w:rsid w:val="002C7994"/>
    <w:rsid w:val="002D055B"/>
    <w:rsid w:val="002D08A3"/>
    <w:rsid w:val="002D0C48"/>
    <w:rsid w:val="002D62F0"/>
    <w:rsid w:val="002D7475"/>
    <w:rsid w:val="002D7B69"/>
    <w:rsid w:val="002E0A8C"/>
    <w:rsid w:val="002E1371"/>
    <w:rsid w:val="002E22B7"/>
    <w:rsid w:val="002E27D6"/>
    <w:rsid w:val="002E411B"/>
    <w:rsid w:val="002E5E82"/>
    <w:rsid w:val="002E7ACA"/>
    <w:rsid w:val="002F10E7"/>
    <w:rsid w:val="002F2170"/>
    <w:rsid w:val="002F4F48"/>
    <w:rsid w:val="002F6324"/>
    <w:rsid w:val="002F6468"/>
    <w:rsid w:val="002F782B"/>
    <w:rsid w:val="00302CEA"/>
    <w:rsid w:val="00303D06"/>
    <w:rsid w:val="0030411C"/>
    <w:rsid w:val="0031074B"/>
    <w:rsid w:val="00310F43"/>
    <w:rsid w:val="00312BA2"/>
    <w:rsid w:val="00314C5A"/>
    <w:rsid w:val="00314EEB"/>
    <w:rsid w:val="003162DF"/>
    <w:rsid w:val="00322468"/>
    <w:rsid w:val="00322E36"/>
    <w:rsid w:val="00324DAC"/>
    <w:rsid w:val="00326299"/>
    <w:rsid w:val="003309E3"/>
    <w:rsid w:val="0033176A"/>
    <w:rsid w:val="0033210E"/>
    <w:rsid w:val="00332D18"/>
    <w:rsid w:val="00333F29"/>
    <w:rsid w:val="003344E5"/>
    <w:rsid w:val="00337132"/>
    <w:rsid w:val="00340F99"/>
    <w:rsid w:val="003423F9"/>
    <w:rsid w:val="00345E4E"/>
    <w:rsid w:val="00347A0F"/>
    <w:rsid w:val="0035246F"/>
    <w:rsid w:val="003524CC"/>
    <w:rsid w:val="00353539"/>
    <w:rsid w:val="00355227"/>
    <w:rsid w:val="003554F0"/>
    <w:rsid w:val="0035668F"/>
    <w:rsid w:val="00356FC5"/>
    <w:rsid w:val="00357E2C"/>
    <w:rsid w:val="00360A82"/>
    <w:rsid w:val="00360F3D"/>
    <w:rsid w:val="00361AEC"/>
    <w:rsid w:val="00361B8D"/>
    <w:rsid w:val="00362BCF"/>
    <w:rsid w:val="003649E9"/>
    <w:rsid w:val="00365550"/>
    <w:rsid w:val="00366FB3"/>
    <w:rsid w:val="00370167"/>
    <w:rsid w:val="003701F9"/>
    <w:rsid w:val="003711AA"/>
    <w:rsid w:val="003726A0"/>
    <w:rsid w:val="003735C8"/>
    <w:rsid w:val="00373985"/>
    <w:rsid w:val="00374029"/>
    <w:rsid w:val="00374229"/>
    <w:rsid w:val="00376A41"/>
    <w:rsid w:val="00377B76"/>
    <w:rsid w:val="003804ED"/>
    <w:rsid w:val="003808A1"/>
    <w:rsid w:val="00381E0A"/>
    <w:rsid w:val="003820F1"/>
    <w:rsid w:val="00384179"/>
    <w:rsid w:val="00387558"/>
    <w:rsid w:val="00387FE7"/>
    <w:rsid w:val="00390F63"/>
    <w:rsid w:val="00390F9D"/>
    <w:rsid w:val="00392643"/>
    <w:rsid w:val="00393213"/>
    <w:rsid w:val="00394568"/>
    <w:rsid w:val="003A0479"/>
    <w:rsid w:val="003A07B6"/>
    <w:rsid w:val="003A52FE"/>
    <w:rsid w:val="003A55C5"/>
    <w:rsid w:val="003A623D"/>
    <w:rsid w:val="003A774C"/>
    <w:rsid w:val="003B2BC8"/>
    <w:rsid w:val="003B541D"/>
    <w:rsid w:val="003B6613"/>
    <w:rsid w:val="003B6833"/>
    <w:rsid w:val="003B734D"/>
    <w:rsid w:val="003B740E"/>
    <w:rsid w:val="003B790F"/>
    <w:rsid w:val="003C0BF9"/>
    <w:rsid w:val="003C0F47"/>
    <w:rsid w:val="003C2AE3"/>
    <w:rsid w:val="003C434B"/>
    <w:rsid w:val="003C541F"/>
    <w:rsid w:val="003C679D"/>
    <w:rsid w:val="003D3019"/>
    <w:rsid w:val="003D3C7D"/>
    <w:rsid w:val="003D440F"/>
    <w:rsid w:val="003D55C9"/>
    <w:rsid w:val="003D56CE"/>
    <w:rsid w:val="003D5C81"/>
    <w:rsid w:val="003D7932"/>
    <w:rsid w:val="003D7D18"/>
    <w:rsid w:val="003E0D15"/>
    <w:rsid w:val="003E2A13"/>
    <w:rsid w:val="003E34FE"/>
    <w:rsid w:val="003E4F26"/>
    <w:rsid w:val="003E563F"/>
    <w:rsid w:val="003E6661"/>
    <w:rsid w:val="003E6B03"/>
    <w:rsid w:val="003E6B1E"/>
    <w:rsid w:val="003E6DE7"/>
    <w:rsid w:val="003E750F"/>
    <w:rsid w:val="003F01DE"/>
    <w:rsid w:val="003F0286"/>
    <w:rsid w:val="003F1E50"/>
    <w:rsid w:val="003F20B9"/>
    <w:rsid w:val="003F3CB1"/>
    <w:rsid w:val="003F4912"/>
    <w:rsid w:val="003F5499"/>
    <w:rsid w:val="003F5DFD"/>
    <w:rsid w:val="003F6C51"/>
    <w:rsid w:val="003F6E83"/>
    <w:rsid w:val="003F7207"/>
    <w:rsid w:val="003F7EAA"/>
    <w:rsid w:val="0040006F"/>
    <w:rsid w:val="00400A0F"/>
    <w:rsid w:val="00401548"/>
    <w:rsid w:val="00402373"/>
    <w:rsid w:val="00402AB6"/>
    <w:rsid w:val="00403F02"/>
    <w:rsid w:val="00403F60"/>
    <w:rsid w:val="004065DE"/>
    <w:rsid w:val="00406C2E"/>
    <w:rsid w:val="004079A6"/>
    <w:rsid w:val="00410C91"/>
    <w:rsid w:val="00413813"/>
    <w:rsid w:val="00413AE7"/>
    <w:rsid w:val="00414096"/>
    <w:rsid w:val="004147CE"/>
    <w:rsid w:val="004163DD"/>
    <w:rsid w:val="00416D8B"/>
    <w:rsid w:val="00421FC3"/>
    <w:rsid w:val="00422571"/>
    <w:rsid w:val="0042557D"/>
    <w:rsid w:val="00426212"/>
    <w:rsid w:val="00426413"/>
    <w:rsid w:val="00426E4E"/>
    <w:rsid w:val="00426E58"/>
    <w:rsid w:val="00427B96"/>
    <w:rsid w:val="0043017D"/>
    <w:rsid w:val="00430514"/>
    <w:rsid w:val="00431615"/>
    <w:rsid w:val="00431C51"/>
    <w:rsid w:val="004355C2"/>
    <w:rsid w:val="00435619"/>
    <w:rsid w:val="004365F9"/>
    <w:rsid w:val="00437A00"/>
    <w:rsid w:val="004404DE"/>
    <w:rsid w:val="00441406"/>
    <w:rsid w:val="00441C5E"/>
    <w:rsid w:val="004422EF"/>
    <w:rsid w:val="00442929"/>
    <w:rsid w:val="00445090"/>
    <w:rsid w:val="00445311"/>
    <w:rsid w:val="00446C6A"/>
    <w:rsid w:val="00450468"/>
    <w:rsid w:val="004521F8"/>
    <w:rsid w:val="00457229"/>
    <w:rsid w:val="004620F7"/>
    <w:rsid w:val="0046287E"/>
    <w:rsid w:val="004658AC"/>
    <w:rsid w:val="00470605"/>
    <w:rsid w:val="00470B60"/>
    <w:rsid w:val="00471351"/>
    <w:rsid w:val="00471E88"/>
    <w:rsid w:val="004722F5"/>
    <w:rsid w:val="00473033"/>
    <w:rsid w:val="00473D9C"/>
    <w:rsid w:val="00474DCB"/>
    <w:rsid w:val="004778E9"/>
    <w:rsid w:val="00485BDF"/>
    <w:rsid w:val="00486556"/>
    <w:rsid w:val="00487060"/>
    <w:rsid w:val="00487211"/>
    <w:rsid w:val="00490406"/>
    <w:rsid w:val="00490BAA"/>
    <w:rsid w:val="0049187D"/>
    <w:rsid w:val="004926B3"/>
    <w:rsid w:val="00492FE7"/>
    <w:rsid w:val="00495291"/>
    <w:rsid w:val="0049611B"/>
    <w:rsid w:val="004975F8"/>
    <w:rsid w:val="00497A10"/>
    <w:rsid w:val="004A037F"/>
    <w:rsid w:val="004A137B"/>
    <w:rsid w:val="004A1436"/>
    <w:rsid w:val="004A3629"/>
    <w:rsid w:val="004A52D8"/>
    <w:rsid w:val="004A5CEC"/>
    <w:rsid w:val="004B100C"/>
    <w:rsid w:val="004B3650"/>
    <w:rsid w:val="004B4182"/>
    <w:rsid w:val="004B4960"/>
    <w:rsid w:val="004B4BEB"/>
    <w:rsid w:val="004B567D"/>
    <w:rsid w:val="004B593F"/>
    <w:rsid w:val="004B6789"/>
    <w:rsid w:val="004B6861"/>
    <w:rsid w:val="004B75D2"/>
    <w:rsid w:val="004C0271"/>
    <w:rsid w:val="004C0EA6"/>
    <w:rsid w:val="004C3288"/>
    <w:rsid w:val="004C32E1"/>
    <w:rsid w:val="004C7063"/>
    <w:rsid w:val="004D2671"/>
    <w:rsid w:val="004D2E33"/>
    <w:rsid w:val="004D423C"/>
    <w:rsid w:val="004D55CB"/>
    <w:rsid w:val="004D68EB"/>
    <w:rsid w:val="004D6B16"/>
    <w:rsid w:val="004E264E"/>
    <w:rsid w:val="004E2C55"/>
    <w:rsid w:val="004E36CA"/>
    <w:rsid w:val="004E3720"/>
    <w:rsid w:val="004E3B76"/>
    <w:rsid w:val="004E64D1"/>
    <w:rsid w:val="004E66FC"/>
    <w:rsid w:val="004E6A4A"/>
    <w:rsid w:val="004E6D7E"/>
    <w:rsid w:val="004E71A8"/>
    <w:rsid w:val="004F1085"/>
    <w:rsid w:val="004F1ACD"/>
    <w:rsid w:val="004F22A2"/>
    <w:rsid w:val="004F386C"/>
    <w:rsid w:val="004F39EA"/>
    <w:rsid w:val="004F44BC"/>
    <w:rsid w:val="004F4F5B"/>
    <w:rsid w:val="004F7C10"/>
    <w:rsid w:val="00501BB8"/>
    <w:rsid w:val="00502316"/>
    <w:rsid w:val="0050292F"/>
    <w:rsid w:val="00503B46"/>
    <w:rsid w:val="00504183"/>
    <w:rsid w:val="00504F28"/>
    <w:rsid w:val="00506B0C"/>
    <w:rsid w:val="00506CA8"/>
    <w:rsid w:val="00506EC2"/>
    <w:rsid w:val="0050734F"/>
    <w:rsid w:val="005079F7"/>
    <w:rsid w:val="00510F1D"/>
    <w:rsid w:val="0051123A"/>
    <w:rsid w:val="00511400"/>
    <w:rsid w:val="00511D8A"/>
    <w:rsid w:val="005122C2"/>
    <w:rsid w:val="00513E50"/>
    <w:rsid w:val="005141AF"/>
    <w:rsid w:val="00514684"/>
    <w:rsid w:val="00514BD7"/>
    <w:rsid w:val="005158E1"/>
    <w:rsid w:val="00516427"/>
    <w:rsid w:val="00517306"/>
    <w:rsid w:val="00517697"/>
    <w:rsid w:val="00520E72"/>
    <w:rsid w:val="005218CB"/>
    <w:rsid w:val="005219A9"/>
    <w:rsid w:val="00521BDE"/>
    <w:rsid w:val="00522103"/>
    <w:rsid w:val="00522B73"/>
    <w:rsid w:val="00522D1A"/>
    <w:rsid w:val="0052399A"/>
    <w:rsid w:val="00523E4E"/>
    <w:rsid w:val="00524D17"/>
    <w:rsid w:val="00525CE8"/>
    <w:rsid w:val="005260F3"/>
    <w:rsid w:val="00530161"/>
    <w:rsid w:val="00530186"/>
    <w:rsid w:val="00532CB8"/>
    <w:rsid w:val="0053381B"/>
    <w:rsid w:val="00533B9F"/>
    <w:rsid w:val="005365F9"/>
    <w:rsid w:val="005372F4"/>
    <w:rsid w:val="0053740C"/>
    <w:rsid w:val="00537BBC"/>
    <w:rsid w:val="005416F6"/>
    <w:rsid w:val="00542723"/>
    <w:rsid w:val="00543C14"/>
    <w:rsid w:val="00544CC5"/>
    <w:rsid w:val="00545BE2"/>
    <w:rsid w:val="00546BEE"/>
    <w:rsid w:val="00547221"/>
    <w:rsid w:val="00553E8C"/>
    <w:rsid w:val="00555EC3"/>
    <w:rsid w:val="005569F3"/>
    <w:rsid w:val="00556BAF"/>
    <w:rsid w:val="00556CA1"/>
    <w:rsid w:val="00556E74"/>
    <w:rsid w:val="0055756F"/>
    <w:rsid w:val="0055779C"/>
    <w:rsid w:val="005579DA"/>
    <w:rsid w:val="00561821"/>
    <w:rsid w:val="005618B8"/>
    <w:rsid w:val="005619CC"/>
    <w:rsid w:val="0056463E"/>
    <w:rsid w:val="005654CF"/>
    <w:rsid w:val="00570337"/>
    <w:rsid w:val="0057088A"/>
    <w:rsid w:val="00573D1F"/>
    <w:rsid w:val="00574C25"/>
    <w:rsid w:val="005756A0"/>
    <w:rsid w:val="00575EEB"/>
    <w:rsid w:val="00576ADF"/>
    <w:rsid w:val="005778F5"/>
    <w:rsid w:val="00583025"/>
    <w:rsid w:val="005836E9"/>
    <w:rsid w:val="00586431"/>
    <w:rsid w:val="00586D79"/>
    <w:rsid w:val="005876C7"/>
    <w:rsid w:val="00591D82"/>
    <w:rsid w:val="0059343A"/>
    <w:rsid w:val="00593C43"/>
    <w:rsid w:val="00593F05"/>
    <w:rsid w:val="005963A0"/>
    <w:rsid w:val="005A3313"/>
    <w:rsid w:val="005A4218"/>
    <w:rsid w:val="005A6009"/>
    <w:rsid w:val="005A69AD"/>
    <w:rsid w:val="005A75DF"/>
    <w:rsid w:val="005B07D8"/>
    <w:rsid w:val="005B109E"/>
    <w:rsid w:val="005B2687"/>
    <w:rsid w:val="005B2C72"/>
    <w:rsid w:val="005B2D18"/>
    <w:rsid w:val="005B350F"/>
    <w:rsid w:val="005B35C2"/>
    <w:rsid w:val="005B5812"/>
    <w:rsid w:val="005B58D5"/>
    <w:rsid w:val="005B609E"/>
    <w:rsid w:val="005B648B"/>
    <w:rsid w:val="005B66E7"/>
    <w:rsid w:val="005C1E2E"/>
    <w:rsid w:val="005C2068"/>
    <w:rsid w:val="005C5136"/>
    <w:rsid w:val="005C5D26"/>
    <w:rsid w:val="005C6022"/>
    <w:rsid w:val="005C773E"/>
    <w:rsid w:val="005C7EE9"/>
    <w:rsid w:val="005C7F16"/>
    <w:rsid w:val="005D1B0A"/>
    <w:rsid w:val="005D21C3"/>
    <w:rsid w:val="005D2401"/>
    <w:rsid w:val="005D2503"/>
    <w:rsid w:val="005D2D6F"/>
    <w:rsid w:val="005D41BD"/>
    <w:rsid w:val="005D6503"/>
    <w:rsid w:val="005D6AD1"/>
    <w:rsid w:val="005D6FC3"/>
    <w:rsid w:val="005E13F6"/>
    <w:rsid w:val="005E2BE3"/>
    <w:rsid w:val="005E3527"/>
    <w:rsid w:val="005E5373"/>
    <w:rsid w:val="005E7D32"/>
    <w:rsid w:val="005E7F25"/>
    <w:rsid w:val="005F04B9"/>
    <w:rsid w:val="005F0E6C"/>
    <w:rsid w:val="005F133D"/>
    <w:rsid w:val="005F44DD"/>
    <w:rsid w:val="005F5FEA"/>
    <w:rsid w:val="005F6641"/>
    <w:rsid w:val="005F679C"/>
    <w:rsid w:val="005F77A7"/>
    <w:rsid w:val="006001A6"/>
    <w:rsid w:val="00601F9B"/>
    <w:rsid w:val="006048AC"/>
    <w:rsid w:val="00606261"/>
    <w:rsid w:val="00614A6C"/>
    <w:rsid w:val="00616983"/>
    <w:rsid w:val="00620A2E"/>
    <w:rsid w:val="00620D60"/>
    <w:rsid w:val="00621D09"/>
    <w:rsid w:val="00622866"/>
    <w:rsid w:val="006266F1"/>
    <w:rsid w:val="00631F0D"/>
    <w:rsid w:val="00631FDD"/>
    <w:rsid w:val="00632324"/>
    <w:rsid w:val="00633C63"/>
    <w:rsid w:val="00633D51"/>
    <w:rsid w:val="00633ED7"/>
    <w:rsid w:val="00634278"/>
    <w:rsid w:val="00634A2B"/>
    <w:rsid w:val="00636A0E"/>
    <w:rsid w:val="00636F6D"/>
    <w:rsid w:val="00641330"/>
    <w:rsid w:val="00642515"/>
    <w:rsid w:val="00642A99"/>
    <w:rsid w:val="00642B02"/>
    <w:rsid w:val="00645F79"/>
    <w:rsid w:val="00646908"/>
    <w:rsid w:val="00646919"/>
    <w:rsid w:val="006469E2"/>
    <w:rsid w:val="006470B9"/>
    <w:rsid w:val="0064776F"/>
    <w:rsid w:val="0065323D"/>
    <w:rsid w:val="00654271"/>
    <w:rsid w:val="0065769D"/>
    <w:rsid w:val="00661259"/>
    <w:rsid w:val="00662554"/>
    <w:rsid w:val="00663AB5"/>
    <w:rsid w:val="006647BE"/>
    <w:rsid w:val="0066550E"/>
    <w:rsid w:val="00665F61"/>
    <w:rsid w:val="00670BD0"/>
    <w:rsid w:val="00671139"/>
    <w:rsid w:val="00672108"/>
    <w:rsid w:val="00672179"/>
    <w:rsid w:val="00672DB9"/>
    <w:rsid w:val="0067375B"/>
    <w:rsid w:val="00675727"/>
    <w:rsid w:val="0067654F"/>
    <w:rsid w:val="00676DDC"/>
    <w:rsid w:val="006777F0"/>
    <w:rsid w:val="00680E8E"/>
    <w:rsid w:val="006832AD"/>
    <w:rsid w:val="00683403"/>
    <w:rsid w:val="00684040"/>
    <w:rsid w:val="00686453"/>
    <w:rsid w:val="00686B73"/>
    <w:rsid w:val="006909BF"/>
    <w:rsid w:val="00691F96"/>
    <w:rsid w:val="00692CD8"/>
    <w:rsid w:val="0069333B"/>
    <w:rsid w:val="00694A35"/>
    <w:rsid w:val="00694F80"/>
    <w:rsid w:val="006A3197"/>
    <w:rsid w:val="006A3D6E"/>
    <w:rsid w:val="006A65B9"/>
    <w:rsid w:val="006A77E9"/>
    <w:rsid w:val="006B04B5"/>
    <w:rsid w:val="006B1415"/>
    <w:rsid w:val="006B1698"/>
    <w:rsid w:val="006B4A1C"/>
    <w:rsid w:val="006B5269"/>
    <w:rsid w:val="006B5438"/>
    <w:rsid w:val="006B7366"/>
    <w:rsid w:val="006C15FC"/>
    <w:rsid w:val="006C2B46"/>
    <w:rsid w:val="006C2E39"/>
    <w:rsid w:val="006C4769"/>
    <w:rsid w:val="006C6D12"/>
    <w:rsid w:val="006C723F"/>
    <w:rsid w:val="006D099C"/>
    <w:rsid w:val="006D274B"/>
    <w:rsid w:val="006D306B"/>
    <w:rsid w:val="006D560D"/>
    <w:rsid w:val="006D56C1"/>
    <w:rsid w:val="006E0490"/>
    <w:rsid w:val="006E19FB"/>
    <w:rsid w:val="006E5B3E"/>
    <w:rsid w:val="006E5DAE"/>
    <w:rsid w:val="006E7593"/>
    <w:rsid w:val="006E7BB3"/>
    <w:rsid w:val="006E7D0F"/>
    <w:rsid w:val="006F0546"/>
    <w:rsid w:val="006F07A7"/>
    <w:rsid w:val="006F17B7"/>
    <w:rsid w:val="006F55A4"/>
    <w:rsid w:val="006F566D"/>
    <w:rsid w:val="006F66E8"/>
    <w:rsid w:val="006F6AB4"/>
    <w:rsid w:val="007009E8"/>
    <w:rsid w:val="00701220"/>
    <w:rsid w:val="007013D0"/>
    <w:rsid w:val="00702131"/>
    <w:rsid w:val="007024AA"/>
    <w:rsid w:val="00702715"/>
    <w:rsid w:val="0070277D"/>
    <w:rsid w:val="00703855"/>
    <w:rsid w:val="00704162"/>
    <w:rsid w:val="00704455"/>
    <w:rsid w:val="00705550"/>
    <w:rsid w:val="00705BD6"/>
    <w:rsid w:val="00705D7F"/>
    <w:rsid w:val="00707B79"/>
    <w:rsid w:val="0071071F"/>
    <w:rsid w:val="0071086F"/>
    <w:rsid w:val="007118D0"/>
    <w:rsid w:val="0071309F"/>
    <w:rsid w:val="00714E6C"/>
    <w:rsid w:val="00715697"/>
    <w:rsid w:val="00715F7D"/>
    <w:rsid w:val="007169D5"/>
    <w:rsid w:val="00717075"/>
    <w:rsid w:val="00717727"/>
    <w:rsid w:val="00717FFD"/>
    <w:rsid w:val="007210D7"/>
    <w:rsid w:val="007249DF"/>
    <w:rsid w:val="00725A62"/>
    <w:rsid w:val="007267B2"/>
    <w:rsid w:val="007270D7"/>
    <w:rsid w:val="007272D9"/>
    <w:rsid w:val="0073057D"/>
    <w:rsid w:val="00732433"/>
    <w:rsid w:val="007324D0"/>
    <w:rsid w:val="0073475B"/>
    <w:rsid w:val="00734AAF"/>
    <w:rsid w:val="007352C6"/>
    <w:rsid w:val="00740841"/>
    <w:rsid w:val="00741C65"/>
    <w:rsid w:val="00742BD9"/>
    <w:rsid w:val="007432D6"/>
    <w:rsid w:val="0075217D"/>
    <w:rsid w:val="007523F0"/>
    <w:rsid w:val="00752779"/>
    <w:rsid w:val="00754E34"/>
    <w:rsid w:val="00756A8B"/>
    <w:rsid w:val="00757C29"/>
    <w:rsid w:val="00760EA2"/>
    <w:rsid w:val="00761020"/>
    <w:rsid w:val="00761125"/>
    <w:rsid w:val="0076177F"/>
    <w:rsid w:val="007622DF"/>
    <w:rsid w:val="007657AD"/>
    <w:rsid w:val="00766277"/>
    <w:rsid w:val="00766DE3"/>
    <w:rsid w:val="00767939"/>
    <w:rsid w:val="0077284C"/>
    <w:rsid w:val="0077753B"/>
    <w:rsid w:val="0078079B"/>
    <w:rsid w:val="00785F39"/>
    <w:rsid w:val="00786815"/>
    <w:rsid w:val="00791B9B"/>
    <w:rsid w:val="00793012"/>
    <w:rsid w:val="007949F6"/>
    <w:rsid w:val="00794FE5"/>
    <w:rsid w:val="007A00CF"/>
    <w:rsid w:val="007A2C2A"/>
    <w:rsid w:val="007A41EA"/>
    <w:rsid w:val="007A577D"/>
    <w:rsid w:val="007A5CDF"/>
    <w:rsid w:val="007A66B2"/>
    <w:rsid w:val="007B06C1"/>
    <w:rsid w:val="007B26DF"/>
    <w:rsid w:val="007B2A15"/>
    <w:rsid w:val="007B386C"/>
    <w:rsid w:val="007B533C"/>
    <w:rsid w:val="007B5AF9"/>
    <w:rsid w:val="007B5C9C"/>
    <w:rsid w:val="007B75A7"/>
    <w:rsid w:val="007B7EA9"/>
    <w:rsid w:val="007C3185"/>
    <w:rsid w:val="007C351B"/>
    <w:rsid w:val="007C3566"/>
    <w:rsid w:val="007C416E"/>
    <w:rsid w:val="007C7576"/>
    <w:rsid w:val="007D07A7"/>
    <w:rsid w:val="007D2BB7"/>
    <w:rsid w:val="007D2F5B"/>
    <w:rsid w:val="007D3683"/>
    <w:rsid w:val="007D45B8"/>
    <w:rsid w:val="007D6F59"/>
    <w:rsid w:val="007E0122"/>
    <w:rsid w:val="007E0183"/>
    <w:rsid w:val="007E0648"/>
    <w:rsid w:val="007E17EB"/>
    <w:rsid w:val="007E27AB"/>
    <w:rsid w:val="007E445D"/>
    <w:rsid w:val="007E50D4"/>
    <w:rsid w:val="007E5D95"/>
    <w:rsid w:val="007E7028"/>
    <w:rsid w:val="007E7138"/>
    <w:rsid w:val="007E7C20"/>
    <w:rsid w:val="007E7F55"/>
    <w:rsid w:val="007F4EB9"/>
    <w:rsid w:val="007F5095"/>
    <w:rsid w:val="007F69C6"/>
    <w:rsid w:val="00806A1D"/>
    <w:rsid w:val="00806C45"/>
    <w:rsid w:val="00810002"/>
    <w:rsid w:val="0081101D"/>
    <w:rsid w:val="00811922"/>
    <w:rsid w:val="00811FFF"/>
    <w:rsid w:val="00815327"/>
    <w:rsid w:val="008165A1"/>
    <w:rsid w:val="00823255"/>
    <w:rsid w:val="00823C67"/>
    <w:rsid w:val="00832F5C"/>
    <w:rsid w:val="00833202"/>
    <w:rsid w:val="00835163"/>
    <w:rsid w:val="008352A4"/>
    <w:rsid w:val="008358D5"/>
    <w:rsid w:val="00835A13"/>
    <w:rsid w:val="008370C9"/>
    <w:rsid w:val="0084070F"/>
    <w:rsid w:val="008411F3"/>
    <w:rsid w:val="008425B0"/>
    <w:rsid w:val="00842987"/>
    <w:rsid w:val="00843204"/>
    <w:rsid w:val="00844CC0"/>
    <w:rsid w:val="008476DD"/>
    <w:rsid w:val="008523EC"/>
    <w:rsid w:val="00852C7C"/>
    <w:rsid w:val="00853995"/>
    <w:rsid w:val="0085614C"/>
    <w:rsid w:val="0085719D"/>
    <w:rsid w:val="0085749E"/>
    <w:rsid w:val="00857EA5"/>
    <w:rsid w:val="008619C6"/>
    <w:rsid w:val="00862B51"/>
    <w:rsid w:val="0086710C"/>
    <w:rsid w:val="0086731D"/>
    <w:rsid w:val="00870E71"/>
    <w:rsid w:val="00871D1A"/>
    <w:rsid w:val="00872B93"/>
    <w:rsid w:val="00874F67"/>
    <w:rsid w:val="00875CF6"/>
    <w:rsid w:val="00877DBA"/>
    <w:rsid w:val="00881930"/>
    <w:rsid w:val="0088237A"/>
    <w:rsid w:val="00883C8F"/>
    <w:rsid w:val="00884C48"/>
    <w:rsid w:val="00885BE8"/>
    <w:rsid w:val="0088792F"/>
    <w:rsid w:val="00890661"/>
    <w:rsid w:val="00891015"/>
    <w:rsid w:val="008914CA"/>
    <w:rsid w:val="00891BC9"/>
    <w:rsid w:val="00891C62"/>
    <w:rsid w:val="00892412"/>
    <w:rsid w:val="00892438"/>
    <w:rsid w:val="00892553"/>
    <w:rsid w:val="008926B0"/>
    <w:rsid w:val="0089451F"/>
    <w:rsid w:val="00894951"/>
    <w:rsid w:val="00894F5C"/>
    <w:rsid w:val="00895BC0"/>
    <w:rsid w:val="008A0502"/>
    <w:rsid w:val="008A079E"/>
    <w:rsid w:val="008A3F75"/>
    <w:rsid w:val="008A464B"/>
    <w:rsid w:val="008A70AA"/>
    <w:rsid w:val="008A70BA"/>
    <w:rsid w:val="008A74EA"/>
    <w:rsid w:val="008A75A1"/>
    <w:rsid w:val="008B04BD"/>
    <w:rsid w:val="008B11A0"/>
    <w:rsid w:val="008B29AB"/>
    <w:rsid w:val="008B3501"/>
    <w:rsid w:val="008B3E39"/>
    <w:rsid w:val="008B42CA"/>
    <w:rsid w:val="008B4DF8"/>
    <w:rsid w:val="008B7238"/>
    <w:rsid w:val="008C0698"/>
    <w:rsid w:val="008C0807"/>
    <w:rsid w:val="008C0A60"/>
    <w:rsid w:val="008C24D6"/>
    <w:rsid w:val="008C3427"/>
    <w:rsid w:val="008C6188"/>
    <w:rsid w:val="008C7D0C"/>
    <w:rsid w:val="008D51A2"/>
    <w:rsid w:val="008D51A8"/>
    <w:rsid w:val="008D520B"/>
    <w:rsid w:val="008D6116"/>
    <w:rsid w:val="008D63D2"/>
    <w:rsid w:val="008D682B"/>
    <w:rsid w:val="008E095D"/>
    <w:rsid w:val="008E1737"/>
    <w:rsid w:val="008E17E4"/>
    <w:rsid w:val="008E1BA4"/>
    <w:rsid w:val="008E1D51"/>
    <w:rsid w:val="008E2B84"/>
    <w:rsid w:val="008E4A82"/>
    <w:rsid w:val="008E4FA1"/>
    <w:rsid w:val="008E6887"/>
    <w:rsid w:val="008E79C1"/>
    <w:rsid w:val="008F0395"/>
    <w:rsid w:val="008F3731"/>
    <w:rsid w:val="008F42D8"/>
    <w:rsid w:val="008F554A"/>
    <w:rsid w:val="00901314"/>
    <w:rsid w:val="00903CEF"/>
    <w:rsid w:val="00905D1A"/>
    <w:rsid w:val="0090607C"/>
    <w:rsid w:val="009111F1"/>
    <w:rsid w:val="009129AE"/>
    <w:rsid w:val="0091314E"/>
    <w:rsid w:val="00914837"/>
    <w:rsid w:val="0091568B"/>
    <w:rsid w:val="00917033"/>
    <w:rsid w:val="00917FFE"/>
    <w:rsid w:val="0092456E"/>
    <w:rsid w:val="00925A56"/>
    <w:rsid w:val="009271CC"/>
    <w:rsid w:val="00927779"/>
    <w:rsid w:val="009279F8"/>
    <w:rsid w:val="00927E80"/>
    <w:rsid w:val="009312DA"/>
    <w:rsid w:val="00932204"/>
    <w:rsid w:val="00933057"/>
    <w:rsid w:val="00933E00"/>
    <w:rsid w:val="00934420"/>
    <w:rsid w:val="0093453F"/>
    <w:rsid w:val="009356E8"/>
    <w:rsid w:val="00936829"/>
    <w:rsid w:val="009400CA"/>
    <w:rsid w:val="0094120F"/>
    <w:rsid w:val="00942B98"/>
    <w:rsid w:val="009442EB"/>
    <w:rsid w:val="0094451A"/>
    <w:rsid w:val="00944F0A"/>
    <w:rsid w:val="00952E0D"/>
    <w:rsid w:val="0095417A"/>
    <w:rsid w:val="00954333"/>
    <w:rsid w:val="00961386"/>
    <w:rsid w:val="0096170A"/>
    <w:rsid w:val="00961B58"/>
    <w:rsid w:val="0096433D"/>
    <w:rsid w:val="00965CBE"/>
    <w:rsid w:val="00965ED0"/>
    <w:rsid w:val="009679C3"/>
    <w:rsid w:val="009701AF"/>
    <w:rsid w:val="0097166F"/>
    <w:rsid w:val="0097323E"/>
    <w:rsid w:val="00974E81"/>
    <w:rsid w:val="009763F3"/>
    <w:rsid w:val="00976E26"/>
    <w:rsid w:val="009771D1"/>
    <w:rsid w:val="00980431"/>
    <w:rsid w:val="00982CF7"/>
    <w:rsid w:val="00984E46"/>
    <w:rsid w:val="00985E9F"/>
    <w:rsid w:val="00986A99"/>
    <w:rsid w:val="00987F6E"/>
    <w:rsid w:val="00990094"/>
    <w:rsid w:val="00990136"/>
    <w:rsid w:val="00990FCE"/>
    <w:rsid w:val="0099176E"/>
    <w:rsid w:val="00991BD7"/>
    <w:rsid w:val="00992286"/>
    <w:rsid w:val="00992DB6"/>
    <w:rsid w:val="00993061"/>
    <w:rsid w:val="00995876"/>
    <w:rsid w:val="00996139"/>
    <w:rsid w:val="009969C3"/>
    <w:rsid w:val="009A0388"/>
    <w:rsid w:val="009A51D8"/>
    <w:rsid w:val="009B2725"/>
    <w:rsid w:val="009B286C"/>
    <w:rsid w:val="009B3897"/>
    <w:rsid w:val="009B5FE1"/>
    <w:rsid w:val="009B6A68"/>
    <w:rsid w:val="009B7CEE"/>
    <w:rsid w:val="009C24CD"/>
    <w:rsid w:val="009C66EA"/>
    <w:rsid w:val="009C6EDC"/>
    <w:rsid w:val="009D13CB"/>
    <w:rsid w:val="009D1697"/>
    <w:rsid w:val="009D2B26"/>
    <w:rsid w:val="009D3318"/>
    <w:rsid w:val="009D4B2B"/>
    <w:rsid w:val="009D4CAE"/>
    <w:rsid w:val="009D590F"/>
    <w:rsid w:val="009D5E2B"/>
    <w:rsid w:val="009D7A2F"/>
    <w:rsid w:val="009E0AA9"/>
    <w:rsid w:val="009E23BC"/>
    <w:rsid w:val="009E26E7"/>
    <w:rsid w:val="009E7EBB"/>
    <w:rsid w:val="009F0102"/>
    <w:rsid w:val="009F03D4"/>
    <w:rsid w:val="009F07FC"/>
    <w:rsid w:val="009F0ADE"/>
    <w:rsid w:val="009F1115"/>
    <w:rsid w:val="009F32D2"/>
    <w:rsid w:val="009F590E"/>
    <w:rsid w:val="009F722D"/>
    <w:rsid w:val="00A01F91"/>
    <w:rsid w:val="00A028F4"/>
    <w:rsid w:val="00A03A90"/>
    <w:rsid w:val="00A0791E"/>
    <w:rsid w:val="00A10146"/>
    <w:rsid w:val="00A10F75"/>
    <w:rsid w:val="00A1105C"/>
    <w:rsid w:val="00A11D5E"/>
    <w:rsid w:val="00A11ED3"/>
    <w:rsid w:val="00A12465"/>
    <w:rsid w:val="00A13898"/>
    <w:rsid w:val="00A16090"/>
    <w:rsid w:val="00A16750"/>
    <w:rsid w:val="00A16EEA"/>
    <w:rsid w:val="00A170AE"/>
    <w:rsid w:val="00A178E9"/>
    <w:rsid w:val="00A23259"/>
    <w:rsid w:val="00A25E4A"/>
    <w:rsid w:val="00A26AE2"/>
    <w:rsid w:val="00A27A90"/>
    <w:rsid w:val="00A330B3"/>
    <w:rsid w:val="00A34E7B"/>
    <w:rsid w:val="00A354A6"/>
    <w:rsid w:val="00A3560B"/>
    <w:rsid w:val="00A37A88"/>
    <w:rsid w:val="00A412A4"/>
    <w:rsid w:val="00A418C7"/>
    <w:rsid w:val="00A43C42"/>
    <w:rsid w:val="00A45692"/>
    <w:rsid w:val="00A460C2"/>
    <w:rsid w:val="00A467D6"/>
    <w:rsid w:val="00A46CF7"/>
    <w:rsid w:val="00A470DB"/>
    <w:rsid w:val="00A474F9"/>
    <w:rsid w:val="00A51713"/>
    <w:rsid w:val="00A535F3"/>
    <w:rsid w:val="00A53792"/>
    <w:rsid w:val="00A5685E"/>
    <w:rsid w:val="00A56A22"/>
    <w:rsid w:val="00A57804"/>
    <w:rsid w:val="00A57A4C"/>
    <w:rsid w:val="00A6195F"/>
    <w:rsid w:val="00A63433"/>
    <w:rsid w:val="00A6596C"/>
    <w:rsid w:val="00A66FAE"/>
    <w:rsid w:val="00A67124"/>
    <w:rsid w:val="00A70106"/>
    <w:rsid w:val="00A70373"/>
    <w:rsid w:val="00A71566"/>
    <w:rsid w:val="00A72412"/>
    <w:rsid w:val="00A7379A"/>
    <w:rsid w:val="00A74C1B"/>
    <w:rsid w:val="00A75202"/>
    <w:rsid w:val="00A753C5"/>
    <w:rsid w:val="00A76612"/>
    <w:rsid w:val="00A76C89"/>
    <w:rsid w:val="00A76DA5"/>
    <w:rsid w:val="00A7720B"/>
    <w:rsid w:val="00A77DBF"/>
    <w:rsid w:val="00A800A7"/>
    <w:rsid w:val="00A823E3"/>
    <w:rsid w:val="00A82931"/>
    <w:rsid w:val="00A85249"/>
    <w:rsid w:val="00A859FC"/>
    <w:rsid w:val="00A85F85"/>
    <w:rsid w:val="00A86DC7"/>
    <w:rsid w:val="00A87806"/>
    <w:rsid w:val="00A8781A"/>
    <w:rsid w:val="00A9046C"/>
    <w:rsid w:val="00A90F8B"/>
    <w:rsid w:val="00A93F84"/>
    <w:rsid w:val="00A94191"/>
    <w:rsid w:val="00A94F0D"/>
    <w:rsid w:val="00A9614F"/>
    <w:rsid w:val="00AA025F"/>
    <w:rsid w:val="00AA0FA4"/>
    <w:rsid w:val="00AA26EE"/>
    <w:rsid w:val="00AA2A73"/>
    <w:rsid w:val="00AA34CE"/>
    <w:rsid w:val="00AA4CAF"/>
    <w:rsid w:val="00AA4D8B"/>
    <w:rsid w:val="00AA7E28"/>
    <w:rsid w:val="00AB24AC"/>
    <w:rsid w:val="00AB377D"/>
    <w:rsid w:val="00AB3FDD"/>
    <w:rsid w:val="00AB6202"/>
    <w:rsid w:val="00AC0F41"/>
    <w:rsid w:val="00AC2219"/>
    <w:rsid w:val="00AC4081"/>
    <w:rsid w:val="00AC6355"/>
    <w:rsid w:val="00AC7F35"/>
    <w:rsid w:val="00AD0FAC"/>
    <w:rsid w:val="00AD37E0"/>
    <w:rsid w:val="00AD40A8"/>
    <w:rsid w:val="00AD478F"/>
    <w:rsid w:val="00AD6467"/>
    <w:rsid w:val="00AD6873"/>
    <w:rsid w:val="00AD79CF"/>
    <w:rsid w:val="00AD7E40"/>
    <w:rsid w:val="00AE0E7D"/>
    <w:rsid w:val="00AE1A03"/>
    <w:rsid w:val="00AE4BC4"/>
    <w:rsid w:val="00AE5900"/>
    <w:rsid w:val="00AE5BEB"/>
    <w:rsid w:val="00AE5FA9"/>
    <w:rsid w:val="00AE6612"/>
    <w:rsid w:val="00AF2364"/>
    <w:rsid w:val="00AF3BC0"/>
    <w:rsid w:val="00AF4402"/>
    <w:rsid w:val="00AF45FA"/>
    <w:rsid w:val="00AF4999"/>
    <w:rsid w:val="00AF5BCE"/>
    <w:rsid w:val="00AF5C81"/>
    <w:rsid w:val="00AF6085"/>
    <w:rsid w:val="00AF6F91"/>
    <w:rsid w:val="00AF74A2"/>
    <w:rsid w:val="00AF79B7"/>
    <w:rsid w:val="00AF7BD4"/>
    <w:rsid w:val="00B0152F"/>
    <w:rsid w:val="00B01C9A"/>
    <w:rsid w:val="00B01F8E"/>
    <w:rsid w:val="00B02564"/>
    <w:rsid w:val="00B07B0C"/>
    <w:rsid w:val="00B10D8E"/>
    <w:rsid w:val="00B11628"/>
    <w:rsid w:val="00B12213"/>
    <w:rsid w:val="00B13CC5"/>
    <w:rsid w:val="00B14514"/>
    <w:rsid w:val="00B17087"/>
    <w:rsid w:val="00B17669"/>
    <w:rsid w:val="00B17DFB"/>
    <w:rsid w:val="00B20217"/>
    <w:rsid w:val="00B20343"/>
    <w:rsid w:val="00B21AB0"/>
    <w:rsid w:val="00B21C20"/>
    <w:rsid w:val="00B22D9B"/>
    <w:rsid w:val="00B23FB4"/>
    <w:rsid w:val="00B244A9"/>
    <w:rsid w:val="00B24657"/>
    <w:rsid w:val="00B24F3E"/>
    <w:rsid w:val="00B26037"/>
    <w:rsid w:val="00B27758"/>
    <w:rsid w:val="00B30F0C"/>
    <w:rsid w:val="00B315B0"/>
    <w:rsid w:val="00B379B6"/>
    <w:rsid w:val="00B40762"/>
    <w:rsid w:val="00B40E4E"/>
    <w:rsid w:val="00B41107"/>
    <w:rsid w:val="00B41125"/>
    <w:rsid w:val="00B411FB"/>
    <w:rsid w:val="00B41B21"/>
    <w:rsid w:val="00B42114"/>
    <w:rsid w:val="00B449A2"/>
    <w:rsid w:val="00B4537C"/>
    <w:rsid w:val="00B45DA1"/>
    <w:rsid w:val="00B4660F"/>
    <w:rsid w:val="00B46CC5"/>
    <w:rsid w:val="00B472A5"/>
    <w:rsid w:val="00B476D0"/>
    <w:rsid w:val="00B52609"/>
    <w:rsid w:val="00B52A85"/>
    <w:rsid w:val="00B53516"/>
    <w:rsid w:val="00B536F8"/>
    <w:rsid w:val="00B55143"/>
    <w:rsid w:val="00B557DE"/>
    <w:rsid w:val="00B570BC"/>
    <w:rsid w:val="00B57624"/>
    <w:rsid w:val="00B60E90"/>
    <w:rsid w:val="00B61708"/>
    <w:rsid w:val="00B643D6"/>
    <w:rsid w:val="00B6469D"/>
    <w:rsid w:val="00B64ED9"/>
    <w:rsid w:val="00B654E9"/>
    <w:rsid w:val="00B6602B"/>
    <w:rsid w:val="00B66569"/>
    <w:rsid w:val="00B70461"/>
    <w:rsid w:val="00B708E7"/>
    <w:rsid w:val="00B70B69"/>
    <w:rsid w:val="00B7246E"/>
    <w:rsid w:val="00B7272B"/>
    <w:rsid w:val="00B74038"/>
    <w:rsid w:val="00B744BD"/>
    <w:rsid w:val="00B74881"/>
    <w:rsid w:val="00B75621"/>
    <w:rsid w:val="00B76A1D"/>
    <w:rsid w:val="00B76CFD"/>
    <w:rsid w:val="00B77706"/>
    <w:rsid w:val="00B77E82"/>
    <w:rsid w:val="00B80381"/>
    <w:rsid w:val="00B821D0"/>
    <w:rsid w:val="00B84C2D"/>
    <w:rsid w:val="00B868BE"/>
    <w:rsid w:val="00B87A3F"/>
    <w:rsid w:val="00B906E7"/>
    <w:rsid w:val="00B912C4"/>
    <w:rsid w:val="00B93642"/>
    <w:rsid w:val="00B93B64"/>
    <w:rsid w:val="00B945EA"/>
    <w:rsid w:val="00B949A5"/>
    <w:rsid w:val="00B97F8C"/>
    <w:rsid w:val="00BA0C0B"/>
    <w:rsid w:val="00BA1590"/>
    <w:rsid w:val="00BA1CE5"/>
    <w:rsid w:val="00BA3EDF"/>
    <w:rsid w:val="00BA5C8D"/>
    <w:rsid w:val="00BA64EB"/>
    <w:rsid w:val="00BB4DB2"/>
    <w:rsid w:val="00BB4F0E"/>
    <w:rsid w:val="00BB7982"/>
    <w:rsid w:val="00BC14E4"/>
    <w:rsid w:val="00BC1F49"/>
    <w:rsid w:val="00BC2349"/>
    <w:rsid w:val="00BC3330"/>
    <w:rsid w:val="00BC4A65"/>
    <w:rsid w:val="00BC4F10"/>
    <w:rsid w:val="00BC575E"/>
    <w:rsid w:val="00BC643D"/>
    <w:rsid w:val="00BC66C1"/>
    <w:rsid w:val="00BC7070"/>
    <w:rsid w:val="00BC77BD"/>
    <w:rsid w:val="00BD0545"/>
    <w:rsid w:val="00BD0AA7"/>
    <w:rsid w:val="00BD36FF"/>
    <w:rsid w:val="00BD418D"/>
    <w:rsid w:val="00BD4682"/>
    <w:rsid w:val="00BD529E"/>
    <w:rsid w:val="00BE01BF"/>
    <w:rsid w:val="00BE09B4"/>
    <w:rsid w:val="00BE14E7"/>
    <w:rsid w:val="00BE198E"/>
    <w:rsid w:val="00BE42B6"/>
    <w:rsid w:val="00BE694F"/>
    <w:rsid w:val="00BE6A67"/>
    <w:rsid w:val="00BF16F0"/>
    <w:rsid w:val="00BF29CF"/>
    <w:rsid w:val="00BF37FE"/>
    <w:rsid w:val="00BF4348"/>
    <w:rsid w:val="00BF488C"/>
    <w:rsid w:val="00BF4EEF"/>
    <w:rsid w:val="00BF7010"/>
    <w:rsid w:val="00C00FCC"/>
    <w:rsid w:val="00C01FDB"/>
    <w:rsid w:val="00C02A03"/>
    <w:rsid w:val="00C03DA8"/>
    <w:rsid w:val="00C05D95"/>
    <w:rsid w:val="00C05EB2"/>
    <w:rsid w:val="00C06B51"/>
    <w:rsid w:val="00C06E8F"/>
    <w:rsid w:val="00C1086E"/>
    <w:rsid w:val="00C120FE"/>
    <w:rsid w:val="00C15B38"/>
    <w:rsid w:val="00C163C8"/>
    <w:rsid w:val="00C1742D"/>
    <w:rsid w:val="00C17DD8"/>
    <w:rsid w:val="00C20208"/>
    <w:rsid w:val="00C21998"/>
    <w:rsid w:val="00C23C15"/>
    <w:rsid w:val="00C243AA"/>
    <w:rsid w:val="00C24831"/>
    <w:rsid w:val="00C24BAA"/>
    <w:rsid w:val="00C24DF4"/>
    <w:rsid w:val="00C26772"/>
    <w:rsid w:val="00C30CD2"/>
    <w:rsid w:val="00C30F53"/>
    <w:rsid w:val="00C32B06"/>
    <w:rsid w:val="00C34B9A"/>
    <w:rsid w:val="00C354E8"/>
    <w:rsid w:val="00C36318"/>
    <w:rsid w:val="00C36498"/>
    <w:rsid w:val="00C3797E"/>
    <w:rsid w:val="00C37F14"/>
    <w:rsid w:val="00C41659"/>
    <w:rsid w:val="00C42A7B"/>
    <w:rsid w:val="00C42C79"/>
    <w:rsid w:val="00C460CC"/>
    <w:rsid w:val="00C47562"/>
    <w:rsid w:val="00C51394"/>
    <w:rsid w:val="00C51E3B"/>
    <w:rsid w:val="00C52C89"/>
    <w:rsid w:val="00C5505C"/>
    <w:rsid w:val="00C57152"/>
    <w:rsid w:val="00C5798C"/>
    <w:rsid w:val="00C6074C"/>
    <w:rsid w:val="00C6198C"/>
    <w:rsid w:val="00C63B52"/>
    <w:rsid w:val="00C63B8D"/>
    <w:rsid w:val="00C63D83"/>
    <w:rsid w:val="00C642AC"/>
    <w:rsid w:val="00C717E9"/>
    <w:rsid w:val="00C71C84"/>
    <w:rsid w:val="00C71EA5"/>
    <w:rsid w:val="00C72E94"/>
    <w:rsid w:val="00C73D1F"/>
    <w:rsid w:val="00C73EC7"/>
    <w:rsid w:val="00C7477E"/>
    <w:rsid w:val="00C75A56"/>
    <w:rsid w:val="00C75ECE"/>
    <w:rsid w:val="00C76BC4"/>
    <w:rsid w:val="00C82ED0"/>
    <w:rsid w:val="00C835EB"/>
    <w:rsid w:val="00C85383"/>
    <w:rsid w:val="00C85AF3"/>
    <w:rsid w:val="00C876F6"/>
    <w:rsid w:val="00C9013E"/>
    <w:rsid w:val="00C9335C"/>
    <w:rsid w:val="00C9342F"/>
    <w:rsid w:val="00C94AE4"/>
    <w:rsid w:val="00C94D88"/>
    <w:rsid w:val="00C95621"/>
    <w:rsid w:val="00C9753F"/>
    <w:rsid w:val="00C97BFF"/>
    <w:rsid w:val="00CA17BC"/>
    <w:rsid w:val="00CA1F55"/>
    <w:rsid w:val="00CA2CBB"/>
    <w:rsid w:val="00CA37D5"/>
    <w:rsid w:val="00CA3C87"/>
    <w:rsid w:val="00CA4423"/>
    <w:rsid w:val="00CA727A"/>
    <w:rsid w:val="00CB23D5"/>
    <w:rsid w:val="00CB2623"/>
    <w:rsid w:val="00CB30CC"/>
    <w:rsid w:val="00CB3AAE"/>
    <w:rsid w:val="00CB3D1D"/>
    <w:rsid w:val="00CB71BD"/>
    <w:rsid w:val="00CB7968"/>
    <w:rsid w:val="00CB7D27"/>
    <w:rsid w:val="00CC0AB5"/>
    <w:rsid w:val="00CC0BC7"/>
    <w:rsid w:val="00CC21CA"/>
    <w:rsid w:val="00CC3C38"/>
    <w:rsid w:val="00CC4875"/>
    <w:rsid w:val="00CC4F0A"/>
    <w:rsid w:val="00CC5D9B"/>
    <w:rsid w:val="00CC7BB8"/>
    <w:rsid w:val="00CD07BC"/>
    <w:rsid w:val="00CD13CD"/>
    <w:rsid w:val="00CD1525"/>
    <w:rsid w:val="00CD16A3"/>
    <w:rsid w:val="00CD3390"/>
    <w:rsid w:val="00CD46E6"/>
    <w:rsid w:val="00CD491E"/>
    <w:rsid w:val="00CD492C"/>
    <w:rsid w:val="00CD4EC8"/>
    <w:rsid w:val="00CD530A"/>
    <w:rsid w:val="00CD7A0B"/>
    <w:rsid w:val="00CE1399"/>
    <w:rsid w:val="00CE1FA5"/>
    <w:rsid w:val="00CE2462"/>
    <w:rsid w:val="00CE3810"/>
    <w:rsid w:val="00CE6EDA"/>
    <w:rsid w:val="00CE7A43"/>
    <w:rsid w:val="00CF3413"/>
    <w:rsid w:val="00CF4FE9"/>
    <w:rsid w:val="00CF6780"/>
    <w:rsid w:val="00CF69EA"/>
    <w:rsid w:val="00CF6C5F"/>
    <w:rsid w:val="00D0107E"/>
    <w:rsid w:val="00D037D8"/>
    <w:rsid w:val="00D10612"/>
    <w:rsid w:val="00D146F3"/>
    <w:rsid w:val="00D14820"/>
    <w:rsid w:val="00D16C51"/>
    <w:rsid w:val="00D17575"/>
    <w:rsid w:val="00D179FB"/>
    <w:rsid w:val="00D17C6A"/>
    <w:rsid w:val="00D204BF"/>
    <w:rsid w:val="00D21527"/>
    <w:rsid w:val="00D25132"/>
    <w:rsid w:val="00D26053"/>
    <w:rsid w:val="00D2788F"/>
    <w:rsid w:val="00D3112E"/>
    <w:rsid w:val="00D33F2A"/>
    <w:rsid w:val="00D34A18"/>
    <w:rsid w:val="00D3620D"/>
    <w:rsid w:val="00D37FB6"/>
    <w:rsid w:val="00D40D0D"/>
    <w:rsid w:val="00D42B9A"/>
    <w:rsid w:val="00D44C15"/>
    <w:rsid w:val="00D473EB"/>
    <w:rsid w:val="00D50960"/>
    <w:rsid w:val="00D51477"/>
    <w:rsid w:val="00D6098A"/>
    <w:rsid w:val="00D60F7C"/>
    <w:rsid w:val="00D6425C"/>
    <w:rsid w:val="00D64B5A"/>
    <w:rsid w:val="00D64C03"/>
    <w:rsid w:val="00D658BC"/>
    <w:rsid w:val="00D65948"/>
    <w:rsid w:val="00D72A60"/>
    <w:rsid w:val="00D73344"/>
    <w:rsid w:val="00D742F2"/>
    <w:rsid w:val="00D754C5"/>
    <w:rsid w:val="00D75F07"/>
    <w:rsid w:val="00D7749F"/>
    <w:rsid w:val="00D80203"/>
    <w:rsid w:val="00D80A6A"/>
    <w:rsid w:val="00D80FF0"/>
    <w:rsid w:val="00D81B3F"/>
    <w:rsid w:val="00D83B99"/>
    <w:rsid w:val="00D84E30"/>
    <w:rsid w:val="00D85C5E"/>
    <w:rsid w:val="00D86637"/>
    <w:rsid w:val="00D870C5"/>
    <w:rsid w:val="00D9001E"/>
    <w:rsid w:val="00D91469"/>
    <w:rsid w:val="00D93691"/>
    <w:rsid w:val="00D960A4"/>
    <w:rsid w:val="00D970D8"/>
    <w:rsid w:val="00DA2A18"/>
    <w:rsid w:val="00DA346C"/>
    <w:rsid w:val="00DA4676"/>
    <w:rsid w:val="00DA4930"/>
    <w:rsid w:val="00DA5700"/>
    <w:rsid w:val="00DA5D56"/>
    <w:rsid w:val="00DA62A7"/>
    <w:rsid w:val="00DA684A"/>
    <w:rsid w:val="00DB04E4"/>
    <w:rsid w:val="00DB1F6D"/>
    <w:rsid w:val="00DB21B4"/>
    <w:rsid w:val="00DB3D51"/>
    <w:rsid w:val="00DB4EE5"/>
    <w:rsid w:val="00DB5DE1"/>
    <w:rsid w:val="00DB6CEF"/>
    <w:rsid w:val="00DB6EE7"/>
    <w:rsid w:val="00DC010B"/>
    <w:rsid w:val="00DC1AA2"/>
    <w:rsid w:val="00DC282B"/>
    <w:rsid w:val="00DC3EB2"/>
    <w:rsid w:val="00DD1DAB"/>
    <w:rsid w:val="00DD25D6"/>
    <w:rsid w:val="00DD33A4"/>
    <w:rsid w:val="00DD38B6"/>
    <w:rsid w:val="00DD5EA1"/>
    <w:rsid w:val="00DE3AA0"/>
    <w:rsid w:val="00DE4AB0"/>
    <w:rsid w:val="00DE6501"/>
    <w:rsid w:val="00DF19B4"/>
    <w:rsid w:val="00DF1D66"/>
    <w:rsid w:val="00DF1E6F"/>
    <w:rsid w:val="00DF21E6"/>
    <w:rsid w:val="00DF2BBB"/>
    <w:rsid w:val="00DF3FAA"/>
    <w:rsid w:val="00DF41AB"/>
    <w:rsid w:val="00DF4C44"/>
    <w:rsid w:val="00DF5654"/>
    <w:rsid w:val="00DF59FF"/>
    <w:rsid w:val="00DF72FE"/>
    <w:rsid w:val="00DF7CB2"/>
    <w:rsid w:val="00E01D4D"/>
    <w:rsid w:val="00E02BFC"/>
    <w:rsid w:val="00E045A3"/>
    <w:rsid w:val="00E04633"/>
    <w:rsid w:val="00E04A6E"/>
    <w:rsid w:val="00E079FA"/>
    <w:rsid w:val="00E11FD0"/>
    <w:rsid w:val="00E13ED2"/>
    <w:rsid w:val="00E14A30"/>
    <w:rsid w:val="00E164B5"/>
    <w:rsid w:val="00E17606"/>
    <w:rsid w:val="00E17B8B"/>
    <w:rsid w:val="00E2158A"/>
    <w:rsid w:val="00E25CA9"/>
    <w:rsid w:val="00E26268"/>
    <w:rsid w:val="00E26509"/>
    <w:rsid w:val="00E26A71"/>
    <w:rsid w:val="00E26F8A"/>
    <w:rsid w:val="00E271F5"/>
    <w:rsid w:val="00E27832"/>
    <w:rsid w:val="00E31526"/>
    <w:rsid w:val="00E32B11"/>
    <w:rsid w:val="00E33032"/>
    <w:rsid w:val="00E3361B"/>
    <w:rsid w:val="00E40B34"/>
    <w:rsid w:val="00E43B89"/>
    <w:rsid w:val="00E43BCC"/>
    <w:rsid w:val="00E44E44"/>
    <w:rsid w:val="00E45086"/>
    <w:rsid w:val="00E451A1"/>
    <w:rsid w:val="00E46045"/>
    <w:rsid w:val="00E519F6"/>
    <w:rsid w:val="00E53464"/>
    <w:rsid w:val="00E544D5"/>
    <w:rsid w:val="00E5651B"/>
    <w:rsid w:val="00E56B20"/>
    <w:rsid w:val="00E61287"/>
    <w:rsid w:val="00E61449"/>
    <w:rsid w:val="00E64C10"/>
    <w:rsid w:val="00E65C4E"/>
    <w:rsid w:val="00E716F9"/>
    <w:rsid w:val="00E71AAE"/>
    <w:rsid w:val="00E71F56"/>
    <w:rsid w:val="00E76B49"/>
    <w:rsid w:val="00E77329"/>
    <w:rsid w:val="00E807F4"/>
    <w:rsid w:val="00E826F3"/>
    <w:rsid w:val="00E827AA"/>
    <w:rsid w:val="00E828D7"/>
    <w:rsid w:val="00E82EF1"/>
    <w:rsid w:val="00E83817"/>
    <w:rsid w:val="00E848DD"/>
    <w:rsid w:val="00E860E2"/>
    <w:rsid w:val="00E8685D"/>
    <w:rsid w:val="00E86B44"/>
    <w:rsid w:val="00E87975"/>
    <w:rsid w:val="00E92E4B"/>
    <w:rsid w:val="00E946CF"/>
    <w:rsid w:val="00E968B0"/>
    <w:rsid w:val="00E96BB4"/>
    <w:rsid w:val="00E97240"/>
    <w:rsid w:val="00E97353"/>
    <w:rsid w:val="00E97CF7"/>
    <w:rsid w:val="00EA1870"/>
    <w:rsid w:val="00EA218F"/>
    <w:rsid w:val="00EA250C"/>
    <w:rsid w:val="00EA3F9A"/>
    <w:rsid w:val="00EA6188"/>
    <w:rsid w:val="00EA6B40"/>
    <w:rsid w:val="00EA6E00"/>
    <w:rsid w:val="00EA7755"/>
    <w:rsid w:val="00EB05E7"/>
    <w:rsid w:val="00EB05EF"/>
    <w:rsid w:val="00EB0D35"/>
    <w:rsid w:val="00EB3C57"/>
    <w:rsid w:val="00EB3ECA"/>
    <w:rsid w:val="00EC0600"/>
    <w:rsid w:val="00EC0ED0"/>
    <w:rsid w:val="00EC112A"/>
    <w:rsid w:val="00EC2451"/>
    <w:rsid w:val="00EC2B08"/>
    <w:rsid w:val="00EC3CD6"/>
    <w:rsid w:val="00EC5FE4"/>
    <w:rsid w:val="00ED05F2"/>
    <w:rsid w:val="00ED0A3F"/>
    <w:rsid w:val="00ED1A3F"/>
    <w:rsid w:val="00ED41CE"/>
    <w:rsid w:val="00ED4EA0"/>
    <w:rsid w:val="00ED5DCE"/>
    <w:rsid w:val="00ED61E7"/>
    <w:rsid w:val="00ED6321"/>
    <w:rsid w:val="00EE07A7"/>
    <w:rsid w:val="00EE32C3"/>
    <w:rsid w:val="00EE4060"/>
    <w:rsid w:val="00EE6CE3"/>
    <w:rsid w:val="00EE7415"/>
    <w:rsid w:val="00EF046B"/>
    <w:rsid w:val="00EF0700"/>
    <w:rsid w:val="00EF13DC"/>
    <w:rsid w:val="00EF151C"/>
    <w:rsid w:val="00EF15F1"/>
    <w:rsid w:val="00EF249F"/>
    <w:rsid w:val="00EF24A1"/>
    <w:rsid w:val="00EF2F44"/>
    <w:rsid w:val="00EF387C"/>
    <w:rsid w:val="00EF6E1E"/>
    <w:rsid w:val="00EF75CE"/>
    <w:rsid w:val="00EF7628"/>
    <w:rsid w:val="00EF7F25"/>
    <w:rsid w:val="00F02265"/>
    <w:rsid w:val="00F03ED6"/>
    <w:rsid w:val="00F04769"/>
    <w:rsid w:val="00F108D2"/>
    <w:rsid w:val="00F10D50"/>
    <w:rsid w:val="00F11E00"/>
    <w:rsid w:val="00F127A7"/>
    <w:rsid w:val="00F144B3"/>
    <w:rsid w:val="00F16BFE"/>
    <w:rsid w:val="00F16FF0"/>
    <w:rsid w:val="00F175CA"/>
    <w:rsid w:val="00F17F69"/>
    <w:rsid w:val="00F22926"/>
    <w:rsid w:val="00F22A56"/>
    <w:rsid w:val="00F22E27"/>
    <w:rsid w:val="00F23572"/>
    <w:rsid w:val="00F2381B"/>
    <w:rsid w:val="00F251D4"/>
    <w:rsid w:val="00F255C5"/>
    <w:rsid w:val="00F27B49"/>
    <w:rsid w:val="00F308FF"/>
    <w:rsid w:val="00F32456"/>
    <w:rsid w:val="00F330FF"/>
    <w:rsid w:val="00F35635"/>
    <w:rsid w:val="00F35A89"/>
    <w:rsid w:val="00F35B4E"/>
    <w:rsid w:val="00F364C5"/>
    <w:rsid w:val="00F43887"/>
    <w:rsid w:val="00F43923"/>
    <w:rsid w:val="00F45374"/>
    <w:rsid w:val="00F50383"/>
    <w:rsid w:val="00F50CBD"/>
    <w:rsid w:val="00F51421"/>
    <w:rsid w:val="00F52865"/>
    <w:rsid w:val="00F54FAD"/>
    <w:rsid w:val="00F55974"/>
    <w:rsid w:val="00F56E82"/>
    <w:rsid w:val="00F572A9"/>
    <w:rsid w:val="00F6011C"/>
    <w:rsid w:val="00F61140"/>
    <w:rsid w:val="00F6218C"/>
    <w:rsid w:val="00F62BC4"/>
    <w:rsid w:val="00F64127"/>
    <w:rsid w:val="00F70278"/>
    <w:rsid w:val="00F70BD4"/>
    <w:rsid w:val="00F71C52"/>
    <w:rsid w:val="00F72814"/>
    <w:rsid w:val="00F72CC8"/>
    <w:rsid w:val="00F7512A"/>
    <w:rsid w:val="00F767A6"/>
    <w:rsid w:val="00F76EB0"/>
    <w:rsid w:val="00F80118"/>
    <w:rsid w:val="00F8073B"/>
    <w:rsid w:val="00F821FA"/>
    <w:rsid w:val="00F82513"/>
    <w:rsid w:val="00F85A80"/>
    <w:rsid w:val="00F865B9"/>
    <w:rsid w:val="00F878CE"/>
    <w:rsid w:val="00F91688"/>
    <w:rsid w:val="00F91989"/>
    <w:rsid w:val="00F935C5"/>
    <w:rsid w:val="00F93639"/>
    <w:rsid w:val="00F93729"/>
    <w:rsid w:val="00F93B5C"/>
    <w:rsid w:val="00F95263"/>
    <w:rsid w:val="00F95E1C"/>
    <w:rsid w:val="00F962F9"/>
    <w:rsid w:val="00F96728"/>
    <w:rsid w:val="00FA00E1"/>
    <w:rsid w:val="00FA0696"/>
    <w:rsid w:val="00FA22F2"/>
    <w:rsid w:val="00FA2A7A"/>
    <w:rsid w:val="00FA36C2"/>
    <w:rsid w:val="00FA39F0"/>
    <w:rsid w:val="00FA541D"/>
    <w:rsid w:val="00FB05F5"/>
    <w:rsid w:val="00FB094E"/>
    <w:rsid w:val="00FB1839"/>
    <w:rsid w:val="00FB41D4"/>
    <w:rsid w:val="00FB5EAC"/>
    <w:rsid w:val="00FC0A46"/>
    <w:rsid w:val="00FC151D"/>
    <w:rsid w:val="00FC1623"/>
    <w:rsid w:val="00FC40E7"/>
    <w:rsid w:val="00FC4805"/>
    <w:rsid w:val="00FD4165"/>
    <w:rsid w:val="00FD5402"/>
    <w:rsid w:val="00FD5EB6"/>
    <w:rsid w:val="00FD5EBD"/>
    <w:rsid w:val="00FD65F6"/>
    <w:rsid w:val="00FD7A36"/>
    <w:rsid w:val="00FE0942"/>
    <w:rsid w:val="00FE3A3A"/>
    <w:rsid w:val="00FE5925"/>
    <w:rsid w:val="00FE7B4C"/>
    <w:rsid w:val="00FF1EE9"/>
    <w:rsid w:val="00FF209B"/>
    <w:rsid w:val="00FF296C"/>
    <w:rsid w:val="00FF2E02"/>
    <w:rsid w:val="00FF3CCF"/>
    <w:rsid w:val="00FF3CFA"/>
    <w:rsid w:val="00FF47AA"/>
    <w:rsid w:val="00FF4C45"/>
    <w:rsid w:val="00FF5971"/>
    <w:rsid w:val="00FF69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2769"/>
    <o:shapelayout v:ext="edit">
      <o:idmap v:ext="edit" data="1"/>
    </o:shapelayout>
  </w:shapeDefaults>
  <w:decimalSymbol w:val="."/>
  <w:listSeparator w:val=","/>
  <w14:docId w14:val="3B6C5C94"/>
  <w15:chartTrackingRefBased/>
  <w15:docId w15:val="{C7651DF2-A9B8-41D4-BB34-C3B670B71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0F9D"/>
    <w:pPr>
      <w:spacing w:before="240" w:after="240" w:line="360" w:lineRule="auto"/>
      <w:jc w:val="both"/>
    </w:pPr>
    <w:rPr>
      <w:rFonts w:ascii="Arial" w:hAnsi="Arial" w:cs="Arial"/>
      <w:sz w:val="24"/>
      <w:szCs w:val="24"/>
      <w:bdr w:val="none" w:sz="0" w:space="0" w:color="auto" w:frame="1"/>
      <w:lang w:eastAsia="en-GB"/>
    </w:rPr>
  </w:style>
  <w:style w:type="paragraph" w:styleId="Heading1">
    <w:name w:val="heading 1"/>
    <w:basedOn w:val="Title"/>
    <w:next w:val="Normal"/>
    <w:link w:val="Heading1Char"/>
    <w:uiPriority w:val="9"/>
    <w:qFormat/>
    <w:rsid w:val="00157D74"/>
    <w:pPr>
      <w:outlineLvl w:val="0"/>
    </w:pPr>
    <w:rPr>
      <w:sz w:val="24"/>
      <w:szCs w:val="24"/>
    </w:rPr>
  </w:style>
  <w:style w:type="paragraph" w:styleId="Heading2">
    <w:name w:val="heading 2"/>
    <w:basedOn w:val="Normal"/>
    <w:next w:val="Normal"/>
    <w:link w:val="Heading2Char"/>
    <w:uiPriority w:val="9"/>
    <w:unhideWhenUsed/>
    <w:qFormat/>
    <w:rsid w:val="00B821D0"/>
    <w:pPr>
      <w:keepNext/>
      <w:keepLines/>
      <w:spacing w:before="40"/>
      <w:outlineLvl w:val="1"/>
    </w:pPr>
    <w:rPr>
      <w:rFonts w:eastAsiaTheme="majorEastAsia"/>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xmsonormal">
    <w:name w:val="x_msonormal"/>
    <w:basedOn w:val="Normal"/>
    <w:link w:val="xmsonormalChar"/>
    <w:rsid w:val="00732433"/>
    <w:pPr>
      <w:spacing w:before="100" w:beforeAutospacing="1" w:after="100" w:afterAutospacing="1" w:line="240" w:lineRule="auto"/>
    </w:pPr>
    <w:rPr>
      <w:rFonts w:ascii="Times New Roman" w:eastAsia="Times New Roman" w:hAnsi="Times New Roman" w:cs="Times New Roman"/>
    </w:rPr>
  </w:style>
  <w:style w:type="character" w:styleId="Hyperlink">
    <w:name w:val="Hyperlink"/>
    <w:basedOn w:val="DefaultParagraphFont"/>
    <w:uiPriority w:val="99"/>
    <w:unhideWhenUsed/>
    <w:rsid w:val="00732433"/>
    <w:rPr>
      <w:color w:val="0000FF"/>
      <w:u w:val="single"/>
    </w:rPr>
  </w:style>
  <w:style w:type="paragraph" w:styleId="NormalWeb">
    <w:name w:val="Normal (Web)"/>
    <w:basedOn w:val="Normal"/>
    <w:uiPriority w:val="99"/>
    <w:semiHidden/>
    <w:unhideWhenUsed/>
    <w:rsid w:val="00A800A7"/>
    <w:pPr>
      <w:spacing w:before="100" w:beforeAutospacing="1" w:after="100" w:afterAutospacing="1" w:line="240" w:lineRule="auto"/>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347A0F"/>
    <w:rPr>
      <w:sz w:val="16"/>
      <w:szCs w:val="16"/>
    </w:rPr>
  </w:style>
  <w:style w:type="paragraph" w:styleId="CommentText">
    <w:name w:val="annotation text"/>
    <w:basedOn w:val="Normal"/>
    <w:link w:val="CommentTextChar"/>
    <w:uiPriority w:val="99"/>
    <w:unhideWhenUsed/>
    <w:rsid w:val="00347A0F"/>
    <w:pPr>
      <w:spacing w:line="240" w:lineRule="auto"/>
    </w:pPr>
    <w:rPr>
      <w:sz w:val="20"/>
      <w:szCs w:val="20"/>
    </w:rPr>
  </w:style>
  <w:style w:type="character" w:customStyle="1" w:styleId="CommentTextChar">
    <w:name w:val="Comment Text Char"/>
    <w:basedOn w:val="DefaultParagraphFont"/>
    <w:link w:val="CommentText"/>
    <w:uiPriority w:val="99"/>
    <w:rsid w:val="00347A0F"/>
    <w:rPr>
      <w:sz w:val="20"/>
      <w:szCs w:val="20"/>
    </w:rPr>
  </w:style>
  <w:style w:type="paragraph" w:styleId="CommentSubject">
    <w:name w:val="annotation subject"/>
    <w:basedOn w:val="CommentText"/>
    <w:next w:val="CommentText"/>
    <w:link w:val="CommentSubjectChar"/>
    <w:uiPriority w:val="99"/>
    <w:semiHidden/>
    <w:unhideWhenUsed/>
    <w:rsid w:val="00347A0F"/>
    <w:rPr>
      <w:b/>
      <w:bCs/>
    </w:rPr>
  </w:style>
  <w:style w:type="character" w:customStyle="1" w:styleId="CommentSubjectChar">
    <w:name w:val="Comment Subject Char"/>
    <w:basedOn w:val="CommentTextChar"/>
    <w:link w:val="CommentSubject"/>
    <w:uiPriority w:val="99"/>
    <w:semiHidden/>
    <w:rsid w:val="00347A0F"/>
    <w:rPr>
      <w:b/>
      <w:bCs/>
      <w:sz w:val="20"/>
      <w:szCs w:val="20"/>
    </w:rPr>
  </w:style>
  <w:style w:type="paragraph" w:customStyle="1" w:styleId="EndNoteBibliographyTitle">
    <w:name w:val="EndNote Bibliography Title"/>
    <w:basedOn w:val="Normal"/>
    <w:link w:val="EndNoteBibliographyTitleChar"/>
    <w:rsid w:val="00E96BB4"/>
    <w:pPr>
      <w:spacing w:after="0"/>
      <w:jc w:val="center"/>
    </w:pPr>
    <w:rPr>
      <w:rFonts w:ascii="Times New Roman" w:hAnsi="Times New Roman" w:cs="Times New Roman"/>
      <w:lang w:val="en-US"/>
    </w:rPr>
  </w:style>
  <w:style w:type="character" w:customStyle="1" w:styleId="xmsonormalChar">
    <w:name w:val="x_msonormal Char"/>
    <w:basedOn w:val="DefaultParagraphFont"/>
    <w:link w:val="xmsonormal"/>
    <w:rsid w:val="00E96BB4"/>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xmsonormalChar"/>
    <w:link w:val="EndNoteBibliographyTitle"/>
    <w:rsid w:val="00E96BB4"/>
    <w:rPr>
      <w:rFonts w:ascii="Times New Roman" w:eastAsia="Times New Roman" w:hAnsi="Times New Roman" w:cs="Times New Roman"/>
      <w:sz w:val="24"/>
      <w:szCs w:val="24"/>
      <w:bdr w:val="none" w:sz="0" w:space="0" w:color="auto" w:frame="1"/>
      <w:lang w:val="en-US" w:eastAsia="en-GB"/>
    </w:rPr>
  </w:style>
  <w:style w:type="paragraph" w:customStyle="1" w:styleId="EndNoteBibliography">
    <w:name w:val="EndNote Bibliography"/>
    <w:basedOn w:val="Normal"/>
    <w:link w:val="EndNoteBibliographyChar"/>
    <w:rsid w:val="00E96BB4"/>
    <w:pPr>
      <w:spacing w:line="240" w:lineRule="auto"/>
    </w:pPr>
    <w:rPr>
      <w:rFonts w:ascii="Times New Roman" w:hAnsi="Times New Roman" w:cs="Times New Roman"/>
      <w:lang w:val="en-US"/>
    </w:rPr>
  </w:style>
  <w:style w:type="character" w:customStyle="1" w:styleId="EndNoteBibliographyChar">
    <w:name w:val="EndNote Bibliography Char"/>
    <w:basedOn w:val="xmsonormalChar"/>
    <w:link w:val="EndNoteBibliography"/>
    <w:rsid w:val="00E96BB4"/>
    <w:rPr>
      <w:rFonts w:ascii="Times New Roman" w:eastAsia="Times New Roman" w:hAnsi="Times New Roman" w:cs="Times New Roman"/>
      <w:sz w:val="24"/>
      <w:szCs w:val="24"/>
      <w:bdr w:val="none" w:sz="0" w:space="0" w:color="auto" w:frame="1"/>
      <w:lang w:val="en-US" w:eastAsia="en-GB"/>
    </w:rPr>
  </w:style>
  <w:style w:type="paragraph" w:styleId="BalloonText">
    <w:name w:val="Balloon Text"/>
    <w:basedOn w:val="Normal"/>
    <w:link w:val="BalloonTextChar"/>
    <w:uiPriority w:val="99"/>
    <w:semiHidden/>
    <w:unhideWhenUsed/>
    <w:rsid w:val="00E973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7353"/>
    <w:rPr>
      <w:rFonts w:ascii="Segoe UI" w:hAnsi="Segoe UI" w:cs="Segoe UI"/>
      <w:sz w:val="18"/>
      <w:szCs w:val="18"/>
    </w:rPr>
  </w:style>
  <w:style w:type="paragraph" w:styleId="Revision">
    <w:name w:val="Revision"/>
    <w:hidden/>
    <w:uiPriority w:val="99"/>
    <w:semiHidden/>
    <w:rsid w:val="00E544D5"/>
    <w:pPr>
      <w:spacing w:after="0" w:line="240" w:lineRule="auto"/>
    </w:pPr>
  </w:style>
  <w:style w:type="character" w:styleId="UnresolvedMention">
    <w:name w:val="Unresolved Mention"/>
    <w:basedOn w:val="DefaultParagraphFont"/>
    <w:uiPriority w:val="99"/>
    <w:semiHidden/>
    <w:unhideWhenUsed/>
    <w:rsid w:val="00D204BF"/>
    <w:rPr>
      <w:color w:val="605E5C"/>
      <w:shd w:val="clear" w:color="auto" w:fill="E1DFDD"/>
    </w:rPr>
  </w:style>
  <w:style w:type="character" w:customStyle="1" w:styleId="Heading2Char">
    <w:name w:val="Heading 2 Char"/>
    <w:basedOn w:val="DefaultParagraphFont"/>
    <w:link w:val="Heading2"/>
    <w:uiPriority w:val="9"/>
    <w:rsid w:val="00B821D0"/>
    <w:rPr>
      <w:rFonts w:ascii="Arial" w:eastAsiaTheme="majorEastAsia" w:hAnsi="Arial" w:cs="Arial"/>
      <w:i/>
      <w:iCs/>
      <w:bdr w:val="none" w:sz="0" w:space="0" w:color="auto" w:frame="1"/>
    </w:rPr>
  </w:style>
  <w:style w:type="character" w:styleId="Emphasis">
    <w:name w:val="Emphasis"/>
    <w:basedOn w:val="DefaultParagraphFont"/>
    <w:uiPriority w:val="20"/>
    <w:qFormat/>
    <w:rsid w:val="00E17606"/>
    <w:rPr>
      <w:i/>
      <w:iCs/>
    </w:rPr>
  </w:style>
  <w:style w:type="paragraph" w:styleId="Title">
    <w:name w:val="Title"/>
    <w:basedOn w:val="xmsonormal"/>
    <w:next w:val="Normal"/>
    <w:link w:val="TitleChar"/>
    <w:uiPriority w:val="10"/>
    <w:qFormat/>
    <w:rsid w:val="003804ED"/>
    <w:rPr>
      <w:rFonts w:ascii="Arial" w:hAnsi="Arial" w:cs="Arial"/>
      <w:b/>
      <w:bCs/>
      <w:sz w:val="22"/>
      <w:szCs w:val="22"/>
    </w:rPr>
  </w:style>
  <w:style w:type="character" w:customStyle="1" w:styleId="TitleChar">
    <w:name w:val="Title Char"/>
    <w:basedOn w:val="DefaultParagraphFont"/>
    <w:link w:val="Title"/>
    <w:uiPriority w:val="10"/>
    <w:rsid w:val="003804ED"/>
    <w:rPr>
      <w:rFonts w:ascii="Arial" w:eastAsia="Times New Roman" w:hAnsi="Arial" w:cs="Arial"/>
      <w:b/>
      <w:bCs/>
      <w:bdr w:val="none" w:sz="0" w:space="0" w:color="auto" w:frame="1"/>
      <w:lang w:eastAsia="en-GB"/>
    </w:rPr>
  </w:style>
  <w:style w:type="paragraph" w:styleId="ListParagraph">
    <w:name w:val="List Paragraph"/>
    <w:basedOn w:val="Normal"/>
    <w:uiPriority w:val="34"/>
    <w:qFormat/>
    <w:rsid w:val="000E725A"/>
    <w:pPr>
      <w:ind w:left="720"/>
      <w:contextualSpacing/>
    </w:pPr>
  </w:style>
  <w:style w:type="character" w:styleId="FollowedHyperlink">
    <w:name w:val="FollowedHyperlink"/>
    <w:basedOn w:val="DefaultParagraphFont"/>
    <w:uiPriority w:val="99"/>
    <w:semiHidden/>
    <w:unhideWhenUsed/>
    <w:rsid w:val="008E17E4"/>
    <w:rPr>
      <w:color w:val="954F72" w:themeColor="followedHyperlink"/>
      <w:u w:val="single"/>
    </w:rPr>
  </w:style>
  <w:style w:type="paragraph" w:styleId="NoSpacing">
    <w:name w:val="No Spacing"/>
    <w:uiPriority w:val="1"/>
    <w:qFormat/>
    <w:rsid w:val="008E17E4"/>
    <w:pPr>
      <w:spacing w:after="0" w:line="240" w:lineRule="auto"/>
      <w:jc w:val="both"/>
    </w:pPr>
    <w:rPr>
      <w:rFonts w:ascii="Arial" w:hAnsi="Arial" w:cs="Arial"/>
      <w:bdr w:val="none" w:sz="0" w:space="0" w:color="auto" w:frame="1"/>
    </w:rPr>
  </w:style>
  <w:style w:type="character" w:customStyle="1" w:styleId="Heading1Char">
    <w:name w:val="Heading 1 Char"/>
    <w:basedOn w:val="DefaultParagraphFont"/>
    <w:link w:val="Heading1"/>
    <w:uiPriority w:val="9"/>
    <w:rsid w:val="00157D74"/>
    <w:rPr>
      <w:rFonts w:ascii="Arial" w:eastAsia="Times New Roman" w:hAnsi="Arial" w:cs="Arial"/>
      <w:b/>
      <w:bCs/>
      <w:sz w:val="24"/>
      <w:szCs w:val="24"/>
      <w:bdr w:val="none" w:sz="0" w:space="0" w:color="auto" w:frame="1"/>
      <w:lang w:eastAsia="en-GB"/>
    </w:rPr>
  </w:style>
  <w:style w:type="paragraph" w:styleId="Header">
    <w:name w:val="header"/>
    <w:basedOn w:val="Normal"/>
    <w:link w:val="HeaderChar"/>
    <w:uiPriority w:val="99"/>
    <w:unhideWhenUsed/>
    <w:rsid w:val="00BD0545"/>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BD0545"/>
    <w:rPr>
      <w:rFonts w:ascii="Arial" w:hAnsi="Arial" w:cs="Arial"/>
      <w:bdr w:val="none" w:sz="0" w:space="0" w:color="auto" w:frame="1"/>
    </w:rPr>
  </w:style>
  <w:style w:type="paragraph" w:styleId="Footer">
    <w:name w:val="footer"/>
    <w:basedOn w:val="Normal"/>
    <w:link w:val="FooterChar"/>
    <w:uiPriority w:val="99"/>
    <w:unhideWhenUsed/>
    <w:rsid w:val="00BD0545"/>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BD0545"/>
    <w:rPr>
      <w:rFonts w:ascii="Arial" w:hAnsi="Arial" w:cs="Arial"/>
      <w:bdr w:val="none" w:sz="0" w:space="0" w:color="auto" w:frame="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413309">
      <w:bodyDiv w:val="1"/>
      <w:marLeft w:val="0"/>
      <w:marRight w:val="0"/>
      <w:marTop w:val="0"/>
      <w:marBottom w:val="0"/>
      <w:divBdr>
        <w:top w:val="none" w:sz="0" w:space="0" w:color="auto"/>
        <w:left w:val="none" w:sz="0" w:space="0" w:color="auto"/>
        <w:bottom w:val="none" w:sz="0" w:space="0" w:color="auto"/>
        <w:right w:val="none" w:sz="0" w:space="0" w:color="auto"/>
      </w:divBdr>
    </w:div>
    <w:div w:id="64305998">
      <w:bodyDiv w:val="1"/>
      <w:marLeft w:val="0"/>
      <w:marRight w:val="0"/>
      <w:marTop w:val="0"/>
      <w:marBottom w:val="0"/>
      <w:divBdr>
        <w:top w:val="none" w:sz="0" w:space="0" w:color="auto"/>
        <w:left w:val="none" w:sz="0" w:space="0" w:color="auto"/>
        <w:bottom w:val="none" w:sz="0" w:space="0" w:color="auto"/>
        <w:right w:val="none" w:sz="0" w:space="0" w:color="auto"/>
      </w:divBdr>
    </w:div>
    <w:div w:id="66349491">
      <w:bodyDiv w:val="1"/>
      <w:marLeft w:val="0"/>
      <w:marRight w:val="0"/>
      <w:marTop w:val="0"/>
      <w:marBottom w:val="0"/>
      <w:divBdr>
        <w:top w:val="none" w:sz="0" w:space="0" w:color="auto"/>
        <w:left w:val="none" w:sz="0" w:space="0" w:color="auto"/>
        <w:bottom w:val="none" w:sz="0" w:space="0" w:color="auto"/>
        <w:right w:val="none" w:sz="0" w:space="0" w:color="auto"/>
      </w:divBdr>
    </w:div>
    <w:div w:id="76874296">
      <w:bodyDiv w:val="1"/>
      <w:marLeft w:val="0"/>
      <w:marRight w:val="0"/>
      <w:marTop w:val="0"/>
      <w:marBottom w:val="0"/>
      <w:divBdr>
        <w:top w:val="none" w:sz="0" w:space="0" w:color="auto"/>
        <w:left w:val="none" w:sz="0" w:space="0" w:color="auto"/>
        <w:bottom w:val="none" w:sz="0" w:space="0" w:color="auto"/>
        <w:right w:val="none" w:sz="0" w:space="0" w:color="auto"/>
      </w:divBdr>
    </w:div>
    <w:div w:id="100228953">
      <w:bodyDiv w:val="1"/>
      <w:marLeft w:val="0"/>
      <w:marRight w:val="0"/>
      <w:marTop w:val="0"/>
      <w:marBottom w:val="0"/>
      <w:divBdr>
        <w:top w:val="none" w:sz="0" w:space="0" w:color="auto"/>
        <w:left w:val="none" w:sz="0" w:space="0" w:color="auto"/>
        <w:bottom w:val="none" w:sz="0" w:space="0" w:color="auto"/>
        <w:right w:val="none" w:sz="0" w:space="0" w:color="auto"/>
      </w:divBdr>
    </w:div>
    <w:div w:id="101999836">
      <w:bodyDiv w:val="1"/>
      <w:marLeft w:val="0"/>
      <w:marRight w:val="0"/>
      <w:marTop w:val="0"/>
      <w:marBottom w:val="0"/>
      <w:divBdr>
        <w:top w:val="none" w:sz="0" w:space="0" w:color="auto"/>
        <w:left w:val="none" w:sz="0" w:space="0" w:color="auto"/>
        <w:bottom w:val="none" w:sz="0" w:space="0" w:color="auto"/>
        <w:right w:val="none" w:sz="0" w:space="0" w:color="auto"/>
      </w:divBdr>
    </w:div>
    <w:div w:id="284697263">
      <w:bodyDiv w:val="1"/>
      <w:marLeft w:val="0"/>
      <w:marRight w:val="0"/>
      <w:marTop w:val="0"/>
      <w:marBottom w:val="0"/>
      <w:divBdr>
        <w:top w:val="none" w:sz="0" w:space="0" w:color="auto"/>
        <w:left w:val="none" w:sz="0" w:space="0" w:color="auto"/>
        <w:bottom w:val="none" w:sz="0" w:space="0" w:color="auto"/>
        <w:right w:val="none" w:sz="0" w:space="0" w:color="auto"/>
      </w:divBdr>
    </w:div>
    <w:div w:id="344015022">
      <w:bodyDiv w:val="1"/>
      <w:marLeft w:val="0"/>
      <w:marRight w:val="0"/>
      <w:marTop w:val="0"/>
      <w:marBottom w:val="0"/>
      <w:divBdr>
        <w:top w:val="none" w:sz="0" w:space="0" w:color="auto"/>
        <w:left w:val="none" w:sz="0" w:space="0" w:color="auto"/>
        <w:bottom w:val="none" w:sz="0" w:space="0" w:color="auto"/>
        <w:right w:val="none" w:sz="0" w:space="0" w:color="auto"/>
      </w:divBdr>
      <w:divsChild>
        <w:div w:id="1823811508">
          <w:marLeft w:val="45"/>
          <w:marRight w:val="45"/>
          <w:marTop w:val="45"/>
          <w:marBottom w:val="45"/>
          <w:divBdr>
            <w:top w:val="none" w:sz="0" w:space="0" w:color="auto"/>
            <w:left w:val="none" w:sz="0" w:space="0" w:color="auto"/>
            <w:bottom w:val="none" w:sz="0" w:space="0" w:color="auto"/>
            <w:right w:val="none" w:sz="0" w:space="0" w:color="auto"/>
          </w:divBdr>
        </w:div>
      </w:divsChild>
    </w:div>
    <w:div w:id="397748674">
      <w:bodyDiv w:val="1"/>
      <w:marLeft w:val="0"/>
      <w:marRight w:val="0"/>
      <w:marTop w:val="0"/>
      <w:marBottom w:val="0"/>
      <w:divBdr>
        <w:top w:val="none" w:sz="0" w:space="0" w:color="auto"/>
        <w:left w:val="none" w:sz="0" w:space="0" w:color="auto"/>
        <w:bottom w:val="none" w:sz="0" w:space="0" w:color="auto"/>
        <w:right w:val="none" w:sz="0" w:space="0" w:color="auto"/>
      </w:divBdr>
    </w:div>
    <w:div w:id="405343300">
      <w:bodyDiv w:val="1"/>
      <w:marLeft w:val="0"/>
      <w:marRight w:val="0"/>
      <w:marTop w:val="0"/>
      <w:marBottom w:val="0"/>
      <w:divBdr>
        <w:top w:val="none" w:sz="0" w:space="0" w:color="auto"/>
        <w:left w:val="none" w:sz="0" w:space="0" w:color="auto"/>
        <w:bottom w:val="none" w:sz="0" w:space="0" w:color="auto"/>
        <w:right w:val="none" w:sz="0" w:space="0" w:color="auto"/>
      </w:divBdr>
    </w:div>
    <w:div w:id="557323075">
      <w:bodyDiv w:val="1"/>
      <w:marLeft w:val="0"/>
      <w:marRight w:val="0"/>
      <w:marTop w:val="0"/>
      <w:marBottom w:val="0"/>
      <w:divBdr>
        <w:top w:val="none" w:sz="0" w:space="0" w:color="auto"/>
        <w:left w:val="none" w:sz="0" w:space="0" w:color="auto"/>
        <w:bottom w:val="none" w:sz="0" w:space="0" w:color="auto"/>
        <w:right w:val="none" w:sz="0" w:space="0" w:color="auto"/>
      </w:divBdr>
    </w:div>
    <w:div w:id="560793084">
      <w:bodyDiv w:val="1"/>
      <w:marLeft w:val="0"/>
      <w:marRight w:val="0"/>
      <w:marTop w:val="0"/>
      <w:marBottom w:val="0"/>
      <w:divBdr>
        <w:top w:val="none" w:sz="0" w:space="0" w:color="auto"/>
        <w:left w:val="none" w:sz="0" w:space="0" w:color="auto"/>
        <w:bottom w:val="none" w:sz="0" w:space="0" w:color="auto"/>
        <w:right w:val="none" w:sz="0" w:space="0" w:color="auto"/>
      </w:divBdr>
    </w:div>
    <w:div w:id="622544858">
      <w:bodyDiv w:val="1"/>
      <w:marLeft w:val="0"/>
      <w:marRight w:val="0"/>
      <w:marTop w:val="0"/>
      <w:marBottom w:val="0"/>
      <w:divBdr>
        <w:top w:val="none" w:sz="0" w:space="0" w:color="auto"/>
        <w:left w:val="none" w:sz="0" w:space="0" w:color="auto"/>
        <w:bottom w:val="none" w:sz="0" w:space="0" w:color="auto"/>
        <w:right w:val="none" w:sz="0" w:space="0" w:color="auto"/>
      </w:divBdr>
    </w:div>
    <w:div w:id="633750921">
      <w:bodyDiv w:val="1"/>
      <w:marLeft w:val="0"/>
      <w:marRight w:val="0"/>
      <w:marTop w:val="0"/>
      <w:marBottom w:val="0"/>
      <w:divBdr>
        <w:top w:val="none" w:sz="0" w:space="0" w:color="auto"/>
        <w:left w:val="none" w:sz="0" w:space="0" w:color="auto"/>
        <w:bottom w:val="none" w:sz="0" w:space="0" w:color="auto"/>
        <w:right w:val="none" w:sz="0" w:space="0" w:color="auto"/>
      </w:divBdr>
    </w:div>
    <w:div w:id="636495543">
      <w:bodyDiv w:val="1"/>
      <w:marLeft w:val="0"/>
      <w:marRight w:val="0"/>
      <w:marTop w:val="0"/>
      <w:marBottom w:val="0"/>
      <w:divBdr>
        <w:top w:val="none" w:sz="0" w:space="0" w:color="auto"/>
        <w:left w:val="none" w:sz="0" w:space="0" w:color="auto"/>
        <w:bottom w:val="none" w:sz="0" w:space="0" w:color="auto"/>
        <w:right w:val="none" w:sz="0" w:space="0" w:color="auto"/>
      </w:divBdr>
    </w:div>
    <w:div w:id="671763069">
      <w:bodyDiv w:val="1"/>
      <w:marLeft w:val="0"/>
      <w:marRight w:val="0"/>
      <w:marTop w:val="0"/>
      <w:marBottom w:val="0"/>
      <w:divBdr>
        <w:top w:val="none" w:sz="0" w:space="0" w:color="auto"/>
        <w:left w:val="none" w:sz="0" w:space="0" w:color="auto"/>
        <w:bottom w:val="none" w:sz="0" w:space="0" w:color="auto"/>
        <w:right w:val="none" w:sz="0" w:space="0" w:color="auto"/>
      </w:divBdr>
    </w:div>
    <w:div w:id="675379079">
      <w:bodyDiv w:val="1"/>
      <w:marLeft w:val="0"/>
      <w:marRight w:val="0"/>
      <w:marTop w:val="0"/>
      <w:marBottom w:val="0"/>
      <w:divBdr>
        <w:top w:val="none" w:sz="0" w:space="0" w:color="auto"/>
        <w:left w:val="none" w:sz="0" w:space="0" w:color="auto"/>
        <w:bottom w:val="none" w:sz="0" w:space="0" w:color="auto"/>
        <w:right w:val="none" w:sz="0" w:space="0" w:color="auto"/>
      </w:divBdr>
    </w:div>
    <w:div w:id="705183978">
      <w:bodyDiv w:val="1"/>
      <w:marLeft w:val="0"/>
      <w:marRight w:val="0"/>
      <w:marTop w:val="0"/>
      <w:marBottom w:val="0"/>
      <w:divBdr>
        <w:top w:val="none" w:sz="0" w:space="0" w:color="auto"/>
        <w:left w:val="none" w:sz="0" w:space="0" w:color="auto"/>
        <w:bottom w:val="none" w:sz="0" w:space="0" w:color="auto"/>
        <w:right w:val="none" w:sz="0" w:space="0" w:color="auto"/>
      </w:divBdr>
    </w:div>
    <w:div w:id="729038120">
      <w:bodyDiv w:val="1"/>
      <w:marLeft w:val="0"/>
      <w:marRight w:val="0"/>
      <w:marTop w:val="0"/>
      <w:marBottom w:val="0"/>
      <w:divBdr>
        <w:top w:val="none" w:sz="0" w:space="0" w:color="auto"/>
        <w:left w:val="none" w:sz="0" w:space="0" w:color="auto"/>
        <w:bottom w:val="none" w:sz="0" w:space="0" w:color="auto"/>
        <w:right w:val="none" w:sz="0" w:space="0" w:color="auto"/>
      </w:divBdr>
    </w:div>
    <w:div w:id="818227478">
      <w:bodyDiv w:val="1"/>
      <w:marLeft w:val="0"/>
      <w:marRight w:val="0"/>
      <w:marTop w:val="0"/>
      <w:marBottom w:val="0"/>
      <w:divBdr>
        <w:top w:val="none" w:sz="0" w:space="0" w:color="auto"/>
        <w:left w:val="none" w:sz="0" w:space="0" w:color="auto"/>
        <w:bottom w:val="none" w:sz="0" w:space="0" w:color="auto"/>
        <w:right w:val="none" w:sz="0" w:space="0" w:color="auto"/>
      </w:divBdr>
    </w:div>
    <w:div w:id="897087128">
      <w:bodyDiv w:val="1"/>
      <w:marLeft w:val="0"/>
      <w:marRight w:val="0"/>
      <w:marTop w:val="0"/>
      <w:marBottom w:val="0"/>
      <w:divBdr>
        <w:top w:val="none" w:sz="0" w:space="0" w:color="auto"/>
        <w:left w:val="none" w:sz="0" w:space="0" w:color="auto"/>
        <w:bottom w:val="none" w:sz="0" w:space="0" w:color="auto"/>
        <w:right w:val="none" w:sz="0" w:space="0" w:color="auto"/>
      </w:divBdr>
    </w:div>
    <w:div w:id="909343255">
      <w:bodyDiv w:val="1"/>
      <w:marLeft w:val="0"/>
      <w:marRight w:val="0"/>
      <w:marTop w:val="0"/>
      <w:marBottom w:val="0"/>
      <w:divBdr>
        <w:top w:val="none" w:sz="0" w:space="0" w:color="auto"/>
        <w:left w:val="none" w:sz="0" w:space="0" w:color="auto"/>
        <w:bottom w:val="none" w:sz="0" w:space="0" w:color="auto"/>
        <w:right w:val="none" w:sz="0" w:space="0" w:color="auto"/>
      </w:divBdr>
    </w:div>
    <w:div w:id="958268112">
      <w:bodyDiv w:val="1"/>
      <w:marLeft w:val="0"/>
      <w:marRight w:val="0"/>
      <w:marTop w:val="0"/>
      <w:marBottom w:val="0"/>
      <w:divBdr>
        <w:top w:val="none" w:sz="0" w:space="0" w:color="auto"/>
        <w:left w:val="none" w:sz="0" w:space="0" w:color="auto"/>
        <w:bottom w:val="none" w:sz="0" w:space="0" w:color="auto"/>
        <w:right w:val="none" w:sz="0" w:space="0" w:color="auto"/>
      </w:divBdr>
    </w:div>
    <w:div w:id="967079154">
      <w:bodyDiv w:val="1"/>
      <w:marLeft w:val="0"/>
      <w:marRight w:val="0"/>
      <w:marTop w:val="0"/>
      <w:marBottom w:val="0"/>
      <w:divBdr>
        <w:top w:val="none" w:sz="0" w:space="0" w:color="auto"/>
        <w:left w:val="none" w:sz="0" w:space="0" w:color="auto"/>
        <w:bottom w:val="none" w:sz="0" w:space="0" w:color="auto"/>
        <w:right w:val="none" w:sz="0" w:space="0" w:color="auto"/>
      </w:divBdr>
    </w:div>
    <w:div w:id="967591318">
      <w:bodyDiv w:val="1"/>
      <w:marLeft w:val="0"/>
      <w:marRight w:val="0"/>
      <w:marTop w:val="0"/>
      <w:marBottom w:val="0"/>
      <w:divBdr>
        <w:top w:val="none" w:sz="0" w:space="0" w:color="auto"/>
        <w:left w:val="none" w:sz="0" w:space="0" w:color="auto"/>
        <w:bottom w:val="none" w:sz="0" w:space="0" w:color="auto"/>
        <w:right w:val="none" w:sz="0" w:space="0" w:color="auto"/>
      </w:divBdr>
      <w:divsChild>
        <w:div w:id="1529834866">
          <w:marLeft w:val="0"/>
          <w:marRight w:val="0"/>
          <w:marTop w:val="0"/>
          <w:marBottom w:val="0"/>
          <w:divBdr>
            <w:top w:val="none" w:sz="0" w:space="0" w:color="auto"/>
            <w:left w:val="none" w:sz="0" w:space="0" w:color="auto"/>
            <w:bottom w:val="none" w:sz="0" w:space="0" w:color="auto"/>
            <w:right w:val="none" w:sz="0" w:space="0" w:color="auto"/>
          </w:divBdr>
        </w:div>
        <w:div w:id="1561330100">
          <w:marLeft w:val="0"/>
          <w:marRight w:val="0"/>
          <w:marTop w:val="0"/>
          <w:marBottom w:val="0"/>
          <w:divBdr>
            <w:top w:val="none" w:sz="0" w:space="0" w:color="auto"/>
            <w:left w:val="none" w:sz="0" w:space="0" w:color="auto"/>
            <w:bottom w:val="none" w:sz="0" w:space="0" w:color="auto"/>
            <w:right w:val="none" w:sz="0" w:space="0" w:color="auto"/>
          </w:divBdr>
        </w:div>
        <w:div w:id="1280527070">
          <w:marLeft w:val="0"/>
          <w:marRight w:val="0"/>
          <w:marTop w:val="0"/>
          <w:marBottom w:val="0"/>
          <w:divBdr>
            <w:top w:val="none" w:sz="0" w:space="0" w:color="auto"/>
            <w:left w:val="none" w:sz="0" w:space="0" w:color="auto"/>
            <w:bottom w:val="none" w:sz="0" w:space="0" w:color="auto"/>
            <w:right w:val="none" w:sz="0" w:space="0" w:color="auto"/>
          </w:divBdr>
        </w:div>
      </w:divsChild>
    </w:div>
    <w:div w:id="984162118">
      <w:bodyDiv w:val="1"/>
      <w:marLeft w:val="0"/>
      <w:marRight w:val="0"/>
      <w:marTop w:val="0"/>
      <w:marBottom w:val="0"/>
      <w:divBdr>
        <w:top w:val="none" w:sz="0" w:space="0" w:color="auto"/>
        <w:left w:val="none" w:sz="0" w:space="0" w:color="auto"/>
        <w:bottom w:val="none" w:sz="0" w:space="0" w:color="auto"/>
        <w:right w:val="none" w:sz="0" w:space="0" w:color="auto"/>
      </w:divBdr>
    </w:div>
    <w:div w:id="988021228">
      <w:bodyDiv w:val="1"/>
      <w:marLeft w:val="0"/>
      <w:marRight w:val="0"/>
      <w:marTop w:val="0"/>
      <w:marBottom w:val="0"/>
      <w:divBdr>
        <w:top w:val="none" w:sz="0" w:space="0" w:color="auto"/>
        <w:left w:val="none" w:sz="0" w:space="0" w:color="auto"/>
        <w:bottom w:val="none" w:sz="0" w:space="0" w:color="auto"/>
        <w:right w:val="none" w:sz="0" w:space="0" w:color="auto"/>
      </w:divBdr>
    </w:div>
    <w:div w:id="1037702278">
      <w:bodyDiv w:val="1"/>
      <w:marLeft w:val="0"/>
      <w:marRight w:val="0"/>
      <w:marTop w:val="0"/>
      <w:marBottom w:val="0"/>
      <w:divBdr>
        <w:top w:val="none" w:sz="0" w:space="0" w:color="auto"/>
        <w:left w:val="none" w:sz="0" w:space="0" w:color="auto"/>
        <w:bottom w:val="none" w:sz="0" w:space="0" w:color="auto"/>
        <w:right w:val="none" w:sz="0" w:space="0" w:color="auto"/>
      </w:divBdr>
      <w:divsChild>
        <w:div w:id="1517502163">
          <w:marLeft w:val="0"/>
          <w:marRight w:val="0"/>
          <w:marTop w:val="0"/>
          <w:marBottom w:val="0"/>
          <w:divBdr>
            <w:top w:val="none" w:sz="0" w:space="0" w:color="auto"/>
            <w:left w:val="none" w:sz="0" w:space="0" w:color="auto"/>
            <w:bottom w:val="none" w:sz="0" w:space="0" w:color="auto"/>
            <w:right w:val="none" w:sz="0" w:space="0" w:color="auto"/>
          </w:divBdr>
          <w:divsChild>
            <w:div w:id="110788499">
              <w:marLeft w:val="0"/>
              <w:marRight w:val="0"/>
              <w:marTop w:val="0"/>
              <w:marBottom w:val="0"/>
              <w:divBdr>
                <w:top w:val="none" w:sz="0" w:space="0" w:color="auto"/>
                <w:left w:val="none" w:sz="0" w:space="0" w:color="auto"/>
                <w:bottom w:val="none" w:sz="0" w:space="0" w:color="auto"/>
                <w:right w:val="none" w:sz="0" w:space="0" w:color="auto"/>
              </w:divBdr>
              <w:divsChild>
                <w:div w:id="677660030">
                  <w:marLeft w:val="-165"/>
                  <w:marRight w:val="0"/>
                  <w:marTop w:val="0"/>
                  <w:marBottom w:val="0"/>
                  <w:divBdr>
                    <w:top w:val="none" w:sz="0" w:space="0" w:color="auto"/>
                    <w:left w:val="none" w:sz="0" w:space="0" w:color="auto"/>
                    <w:bottom w:val="none" w:sz="0" w:space="0" w:color="auto"/>
                    <w:right w:val="none" w:sz="0" w:space="0" w:color="auto"/>
                  </w:divBdr>
                  <w:divsChild>
                    <w:div w:id="320013473">
                      <w:marLeft w:val="0"/>
                      <w:marRight w:val="0"/>
                      <w:marTop w:val="0"/>
                      <w:marBottom w:val="0"/>
                      <w:divBdr>
                        <w:top w:val="none" w:sz="0" w:space="0" w:color="auto"/>
                        <w:left w:val="none" w:sz="0" w:space="0" w:color="auto"/>
                        <w:bottom w:val="none" w:sz="0" w:space="0" w:color="auto"/>
                        <w:right w:val="none" w:sz="0" w:space="0" w:color="auto"/>
                      </w:divBdr>
                      <w:divsChild>
                        <w:div w:id="1869222983">
                          <w:marLeft w:val="0"/>
                          <w:marRight w:val="0"/>
                          <w:marTop w:val="0"/>
                          <w:marBottom w:val="0"/>
                          <w:divBdr>
                            <w:top w:val="none" w:sz="0" w:space="0" w:color="auto"/>
                            <w:left w:val="none" w:sz="0" w:space="0" w:color="auto"/>
                            <w:bottom w:val="none" w:sz="0" w:space="0" w:color="auto"/>
                            <w:right w:val="none" w:sz="0" w:space="0" w:color="auto"/>
                          </w:divBdr>
                        </w:div>
                        <w:div w:id="1914462929">
                          <w:marLeft w:val="0"/>
                          <w:marRight w:val="0"/>
                          <w:marTop w:val="0"/>
                          <w:marBottom w:val="0"/>
                          <w:divBdr>
                            <w:top w:val="none" w:sz="0" w:space="0" w:color="auto"/>
                            <w:left w:val="none" w:sz="0" w:space="0" w:color="auto"/>
                            <w:bottom w:val="none" w:sz="0" w:space="0" w:color="auto"/>
                            <w:right w:val="none" w:sz="0" w:space="0" w:color="auto"/>
                          </w:divBdr>
                        </w:div>
                      </w:divsChild>
                    </w:div>
                    <w:div w:id="1891532573">
                      <w:marLeft w:val="0"/>
                      <w:marRight w:val="0"/>
                      <w:marTop w:val="0"/>
                      <w:marBottom w:val="0"/>
                      <w:divBdr>
                        <w:top w:val="none" w:sz="0" w:space="0" w:color="auto"/>
                        <w:left w:val="none" w:sz="0" w:space="0" w:color="auto"/>
                        <w:bottom w:val="none" w:sz="0" w:space="0" w:color="auto"/>
                        <w:right w:val="none" w:sz="0" w:space="0" w:color="auto"/>
                      </w:divBdr>
                      <w:divsChild>
                        <w:div w:id="430902829">
                          <w:marLeft w:val="0"/>
                          <w:marRight w:val="0"/>
                          <w:marTop w:val="0"/>
                          <w:marBottom w:val="0"/>
                          <w:divBdr>
                            <w:top w:val="none" w:sz="0" w:space="0" w:color="auto"/>
                            <w:left w:val="none" w:sz="0" w:space="0" w:color="auto"/>
                            <w:bottom w:val="none" w:sz="0" w:space="0" w:color="auto"/>
                            <w:right w:val="none" w:sz="0" w:space="0" w:color="auto"/>
                          </w:divBdr>
                          <w:divsChild>
                            <w:div w:id="1270813703">
                              <w:marLeft w:val="0"/>
                              <w:marRight w:val="0"/>
                              <w:marTop w:val="240"/>
                              <w:marBottom w:val="240"/>
                              <w:divBdr>
                                <w:top w:val="none" w:sz="0" w:space="0" w:color="auto"/>
                                <w:left w:val="none" w:sz="0" w:space="0" w:color="auto"/>
                                <w:bottom w:val="none" w:sz="0" w:space="0" w:color="auto"/>
                                <w:right w:val="none" w:sz="0" w:space="0" w:color="auto"/>
                              </w:divBdr>
                            </w:div>
                            <w:div w:id="1795829727">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 w:id="1238858235">
          <w:marLeft w:val="0"/>
          <w:marRight w:val="0"/>
          <w:marTop w:val="0"/>
          <w:marBottom w:val="0"/>
          <w:divBdr>
            <w:top w:val="none" w:sz="0" w:space="0" w:color="auto"/>
            <w:left w:val="none" w:sz="0" w:space="0" w:color="auto"/>
            <w:bottom w:val="none" w:sz="0" w:space="0" w:color="auto"/>
            <w:right w:val="none" w:sz="0" w:space="0" w:color="auto"/>
          </w:divBdr>
          <w:divsChild>
            <w:div w:id="961761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017766">
      <w:bodyDiv w:val="1"/>
      <w:marLeft w:val="0"/>
      <w:marRight w:val="0"/>
      <w:marTop w:val="0"/>
      <w:marBottom w:val="0"/>
      <w:divBdr>
        <w:top w:val="none" w:sz="0" w:space="0" w:color="auto"/>
        <w:left w:val="none" w:sz="0" w:space="0" w:color="auto"/>
        <w:bottom w:val="none" w:sz="0" w:space="0" w:color="auto"/>
        <w:right w:val="none" w:sz="0" w:space="0" w:color="auto"/>
      </w:divBdr>
    </w:div>
    <w:div w:id="1120536678">
      <w:bodyDiv w:val="1"/>
      <w:marLeft w:val="0"/>
      <w:marRight w:val="0"/>
      <w:marTop w:val="0"/>
      <w:marBottom w:val="0"/>
      <w:divBdr>
        <w:top w:val="none" w:sz="0" w:space="0" w:color="auto"/>
        <w:left w:val="none" w:sz="0" w:space="0" w:color="auto"/>
        <w:bottom w:val="none" w:sz="0" w:space="0" w:color="auto"/>
        <w:right w:val="none" w:sz="0" w:space="0" w:color="auto"/>
      </w:divBdr>
    </w:div>
    <w:div w:id="1138179826">
      <w:bodyDiv w:val="1"/>
      <w:marLeft w:val="0"/>
      <w:marRight w:val="0"/>
      <w:marTop w:val="0"/>
      <w:marBottom w:val="0"/>
      <w:divBdr>
        <w:top w:val="none" w:sz="0" w:space="0" w:color="auto"/>
        <w:left w:val="none" w:sz="0" w:space="0" w:color="auto"/>
        <w:bottom w:val="none" w:sz="0" w:space="0" w:color="auto"/>
        <w:right w:val="none" w:sz="0" w:space="0" w:color="auto"/>
      </w:divBdr>
    </w:div>
    <w:div w:id="1180000460">
      <w:bodyDiv w:val="1"/>
      <w:marLeft w:val="0"/>
      <w:marRight w:val="0"/>
      <w:marTop w:val="0"/>
      <w:marBottom w:val="0"/>
      <w:divBdr>
        <w:top w:val="none" w:sz="0" w:space="0" w:color="auto"/>
        <w:left w:val="none" w:sz="0" w:space="0" w:color="auto"/>
        <w:bottom w:val="none" w:sz="0" w:space="0" w:color="auto"/>
        <w:right w:val="none" w:sz="0" w:space="0" w:color="auto"/>
      </w:divBdr>
    </w:div>
    <w:div w:id="1320842396">
      <w:bodyDiv w:val="1"/>
      <w:marLeft w:val="0"/>
      <w:marRight w:val="0"/>
      <w:marTop w:val="0"/>
      <w:marBottom w:val="0"/>
      <w:divBdr>
        <w:top w:val="none" w:sz="0" w:space="0" w:color="auto"/>
        <w:left w:val="none" w:sz="0" w:space="0" w:color="auto"/>
        <w:bottom w:val="none" w:sz="0" w:space="0" w:color="auto"/>
        <w:right w:val="none" w:sz="0" w:space="0" w:color="auto"/>
      </w:divBdr>
    </w:div>
    <w:div w:id="1450511349">
      <w:bodyDiv w:val="1"/>
      <w:marLeft w:val="0"/>
      <w:marRight w:val="0"/>
      <w:marTop w:val="0"/>
      <w:marBottom w:val="0"/>
      <w:divBdr>
        <w:top w:val="none" w:sz="0" w:space="0" w:color="auto"/>
        <w:left w:val="none" w:sz="0" w:space="0" w:color="auto"/>
        <w:bottom w:val="none" w:sz="0" w:space="0" w:color="auto"/>
        <w:right w:val="none" w:sz="0" w:space="0" w:color="auto"/>
      </w:divBdr>
    </w:div>
    <w:div w:id="1644263823">
      <w:bodyDiv w:val="1"/>
      <w:marLeft w:val="0"/>
      <w:marRight w:val="0"/>
      <w:marTop w:val="0"/>
      <w:marBottom w:val="0"/>
      <w:divBdr>
        <w:top w:val="none" w:sz="0" w:space="0" w:color="auto"/>
        <w:left w:val="none" w:sz="0" w:space="0" w:color="auto"/>
        <w:bottom w:val="none" w:sz="0" w:space="0" w:color="auto"/>
        <w:right w:val="none" w:sz="0" w:space="0" w:color="auto"/>
      </w:divBdr>
    </w:div>
    <w:div w:id="1677802290">
      <w:bodyDiv w:val="1"/>
      <w:marLeft w:val="0"/>
      <w:marRight w:val="0"/>
      <w:marTop w:val="0"/>
      <w:marBottom w:val="0"/>
      <w:divBdr>
        <w:top w:val="none" w:sz="0" w:space="0" w:color="auto"/>
        <w:left w:val="none" w:sz="0" w:space="0" w:color="auto"/>
        <w:bottom w:val="none" w:sz="0" w:space="0" w:color="auto"/>
        <w:right w:val="none" w:sz="0" w:space="0" w:color="auto"/>
      </w:divBdr>
    </w:div>
    <w:div w:id="1748384078">
      <w:bodyDiv w:val="1"/>
      <w:marLeft w:val="0"/>
      <w:marRight w:val="0"/>
      <w:marTop w:val="0"/>
      <w:marBottom w:val="0"/>
      <w:divBdr>
        <w:top w:val="none" w:sz="0" w:space="0" w:color="auto"/>
        <w:left w:val="none" w:sz="0" w:space="0" w:color="auto"/>
        <w:bottom w:val="none" w:sz="0" w:space="0" w:color="auto"/>
        <w:right w:val="none" w:sz="0" w:space="0" w:color="auto"/>
      </w:divBdr>
    </w:div>
    <w:div w:id="2090687970">
      <w:bodyDiv w:val="1"/>
      <w:marLeft w:val="0"/>
      <w:marRight w:val="0"/>
      <w:marTop w:val="0"/>
      <w:marBottom w:val="0"/>
      <w:divBdr>
        <w:top w:val="none" w:sz="0" w:space="0" w:color="auto"/>
        <w:left w:val="none" w:sz="0" w:space="0" w:color="auto"/>
        <w:bottom w:val="none" w:sz="0" w:space="0" w:color="auto"/>
        <w:right w:val="none" w:sz="0" w:space="0" w:color="auto"/>
      </w:divBdr>
      <w:divsChild>
        <w:div w:id="841819374">
          <w:marLeft w:val="0"/>
          <w:marRight w:val="0"/>
          <w:marTop w:val="0"/>
          <w:marBottom w:val="0"/>
          <w:divBdr>
            <w:top w:val="none" w:sz="0" w:space="0" w:color="auto"/>
            <w:left w:val="none" w:sz="0" w:space="0" w:color="auto"/>
            <w:bottom w:val="none" w:sz="0" w:space="0" w:color="auto"/>
            <w:right w:val="none" w:sz="0" w:space="0" w:color="auto"/>
          </w:divBdr>
        </w:div>
        <w:div w:id="1049039142">
          <w:marLeft w:val="0"/>
          <w:marRight w:val="0"/>
          <w:marTop w:val="0"/>
          <w:marBottom w:val="0"/>
          <w:divBdr>
            <w:top w:val="none" w:sz="0" w:space="0" w:color="auto"/>
            <w:left w:val="none" w:sz="0" w:space="0" w:color="auto"/>
            <w:bottom w:val="none" w:sz="0" w:space="0" w:color="auto"/>
            <w:right w:val="none" w:sz="0" w:space="0" w:color="auto"/>
          </w:divBdr>
        </w:div>
        <w:div w:id="173966818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fs@soton.ac.uk"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3AC7A97E498F5478190411D1E872C61" ma:contentTypeVersion="13" ma:contentTypeDescription="Create a new document." ma:contentTypeScope="" ma:versionID="71c05af66847d4dd0b69938f4175d04d">
  <xsd:schema xmlns:xsd="http://www.w3.org/2001/XMLSchema" xmlns:xs="http://www.w3.org/2001/XMLSchema" xmlns:p="http://schemas.microsoft.com/office/2006/metadata/properties" xmlns:ns3="07b64a12-c14a-4a19-9dcb-6351a43e3aea" xmlns:ns4="6a5b09a2-01d5-4a1b-bc34-60f247c83f3d" targetNamespace="http://schemas.microsoft.com/office/2006/metadata/properties" ma:root="true" ma:fieldsID="da723f87733c9727f3676a949024025a" ns3:_="" ns4:_="">
    <xsd:import namespace="07b64a12-c14a-4a19-9dcb-6351a43e3aea"/>
    <xsd:import namespace="6a5b09a2-01d5-4a1b-bc34-60f247c83f3d"/>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7b64a12-c14a-4a19-9dcb-6351a43e3ae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a5b09a2-01d5-4a1b-bc34-60f247c83f3d"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EA1063-2C1A-496B-9C9C-1F53F67D2A0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7b64a12-c14a-4a19-9dcb-6351a43e3aea"/>
    <ds:schemaRef ds:uri="6a5b09a2-01d5-4a1b-bc34-60f247c83f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EB5CEC8-A5D9-4858-A111-D4569BCE0ED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BDEEB9F8-BDFB-4174-A602-9C99D148BAA0}">
  <ds:schemaRefs>
    <ds:schemaRef ds:uri="http://schemas.microsoft.com/sharepoint/v3/contenttype/forms"/>
  </ds:schemaRefs>
</ds:datastoreItem>
</file>

<file path=customXml/itemProps4.xml><?xml version="1.0" encoding="utf-8"?>
<ds:datastoreItem xmlns:ds="http://schemas.openxmlformats.org/officeDocument/2006/customXml" ds:itemID="{2B201C16-1800-47FF-833C-54F887543E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5</Pages>
  <Words>15311</Words>
  <Characters>87273</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a Stevenson</dc:creator>
  <cp:keywords/>
  <dc:description/>
  <cp:lastModifiedBy>Freda Stevenson</cp:lastModifiedBy>
  <cp:revision>2</cp:revision>
  <cp:lastPrinted>2021-01-10T21:21:00Z</cp:lastPrinted>
  <dcterms:created xsi:type="dcterms:W3CDTF">2021-06-03T10:35:00Z</dcterms:created>
  <dcterms:modified xsi:type="dcterms:W3CDTF">2021-06-03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3AC7A97E498F5478190411D1E872C61</vt:lpwstr>
  </property>
</Properties>
</file>